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13F4" w:rsidRPr="00EA49CC" w:rsidRDefault="00BA13F4" w:rsidP="00BA13F4">
      <w:pPr>
        <w:pStyle w:val="Title"/>
        <w:rPr>
          <w:rFonts w:eastAsia="Times New Roman"/>
          <w:kern w:val="36"/>
          <w:lang w:val="en-IN"/>
        </w:rPr>
      </w:pPr>
    </w:p>
    <w:p w:rsidR="00BA13F4" w:rsidRDefault="00BA13F4" w:rsidP="00BA13F4">
      <w:pPr>
        <w:pStyle w:val="Title"/>
        <w:rPr>
          <w:rFonts w:eastAsia="Times New Roman"/>
          <w:kern w:val="36"/>
        </w:rPr>
      </w:pPr>
    </w:p>
    <w:p w:rsidR="00BA13F4" w:rsidRDefault="00BA13F4" w:rsidP="00BA13F4">
      <w:pPr>
        <w:pStyle w:val="Title"/>
        <w:rPr>
          <w:rFonts w:eastAsia="Times New Roman"/>
          <w:kern w:val="36"/>
        </w:rPr>
      </w:pPr>
    </w:p>
    <w:p w:rsidR="00BA13F4" w:rsidRPr="009B5580" w:rsidRDefault="00C315DC" w:rsidP="00BA13F4">
      <w:pPr>
        <w:pStyle w:val="Title"/>
        <w:rPr>
          <w:rFonts w:ascii="Times New Roman" w:eastAsia="Times New Roman" w:hAnsi="Times New Roman" w:cs="Times New Roman"/>
          <w:b/>
          <w:color w:val="000000" w:themeColor="text1"/>
          <w:kern w:val="36"/>
          <w:sz w:val="48"/>
          <w:szCs w:val="48"/>
        </w:rPr>
      </w:pPr>
      <w:r>
        <w:rPr>
          <w:rFonts w:ascii="Times New Roman" w:eastAsia="Times New Roman" w:hAnsi="Times New Roman" w:cs="Times New Roman"/>
          <w:b/>
          <w:color w:val="000000" w:themeColor="text1"/>
          <w:kern w:val="36"/>
          <w:sz w:val="48"/>
          <w:szCs w:val="48"/>
        </w:rPr>
        <w:t xml:space="preserve">Novel Approach On </w:t>
      </w:r>
      <w:r w:rsidR="00BA13F4" w:rsidRPr="009B5580">
        <w:rPr>
          <w:rFonts w:ascii="Times New Roman" w:eastAsia="Times New Roman" w:hAnsi="Times New Roman" w:cs="Times New Roman"/>
          <w:b/>
          <w:color w:val="000000" w:themeColor="text1"/>
          <w:kern w:val="36"/>
          <w:sz w:val="48"/>
          <w:szCs w:val="48"/>
        </w:rPr>
        <w:t>Bioremediation</w:t>
      </w:r>
      <w:r>
        <w:rPr>
          <w:rFonts w:ascii="Times New Roman" w:eastAsia="Times New Roman" w:hAnsi="Times New Roman" w:cs="Times New Roman"/>
          <w:b/>
          <w:color w:val="000000" w:themeColor="text1"/>
          <w:kern w:val="36"/>
          <w:sz w:val="48"/>
          <w:szCs w:val="48"/>
        </w:rPr>
        <w:t xml:space="preserve"> by </w:t>
      </w:r>
      <w:proofErr w:type="spellStart"/>
      <w:proofErr w:type="gramStart"/>
      <w:r>
        <w:rPr>
          <w:rFonts w:ascii="Times New Roman" w:eastAsia="Times New Roman" w:hAnsi="Times New Roman" w:cs="Times New Roman"/>
          <w:b/>
          <w:color w:val="000000" w:themeColor="text1"/>
          <w:kern w:val="36"/>
          <w:sz w:val="48"/>
          <w:szCs w:val="48"/>
        </w:rPr>
        <w:t>Actinobacteria</w:t>
      </w:r>
      <w:proofErr w:type="spellEnd"/>
      <w:r>
        <w:rPr>
          <w:rFonts w:ascii="Times New Roman" w:eastAsia="Times New Roman" w:hAnsi="Times New Roman" w:cs="Times New Roman"/>
          <w:b/>
          <w:color w:val="000000" w:themeColor="text1"/>
          <w:kern w:val="36"/>
          <w:sz w:val="48"/>
          <w:szCs w:val="48"/>
        </w:rPr>
        <w:t xml:space="preserve"> </w:t>
      </w:r>
      <w:r w:rsidR="00BA13F4" w:rsidRPr="009B5580">
        <w:rPr>
          <w:rFonts w:ascii="Times New Roman" w:eastAsia="Times New Roman" w:hAnsi="Times New Roman" w:cs="Times New Roman"/>
          <w:b/>
          <w:color w:val="000000" w:themeColor="text1"/>
          <w:kern w:val="36"/>
          <w:sz w:val="48"/>
          <w:szCs w:val="48"/>
        </w:rPr>
        <w:t>:</w:t>
      </w:r>
      <w:proofErr w:type="gramEnd"/>
      <w:r w:rsidR="00BA13F4" w:rsidRPr="009B5580">
        <w:rPr>
          <w:rFonts w:ascii="Times New Roman" w:eastAsia="Times New Roman" w:hAnsi="Times New Roman" w:cs="Times New Roman"/>
          <w:b/>
          <w:color w:val="000000" w:themeColor="text1"/>
          <w:kern w:val="36"/>
          <w:sz w:val="48"/>
          <w:szCs w:val="48"/>
        </w:rPr>
        <w:t xml:space="preserve"> A Review</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roofErr w:type="spellStart"/>
      <w:r w:rsidRPr="00BF7ABA">
        <w:rPr>
          <w:rFonts w:ascii="Times New Roman" w:hAnsi="Times New Roman" w:cs="Times New Roman"/>
          <w:b/>
          <w:sz w:val="28"/>
          <w:szCs w:val="28"/>
        </w:rPr>
        <w:t>Vipul</w:t>
      </w:r>
      <w:proofErr w:type="spellEnd"/>
      <w:r w:rsidRPr="00BF7ABA">
        <w:rPr>
          <w:rFonts w:ascii="Times New Roman" w:hAnsi="Times New Roman" w:cs="Times New Roman"/>
          <w:b/>
          <w:sz w:val="28"/>
          <w:szCs w:val="28"/>
        </w:rPr>
        <w:t xml:space="preserve"> </w:t>
      </w:r>
      <w:proofErr w:type="spellStart"/>
      <w:proofErr w:type="gramStart"/>
      <w:r w:rsidRPr="00BF7ABA">
        <w:rPr>
          <w:rFonts w:ascii="Times New Roman" w:hAnsi="Times New Roman" w:cs="Times New Roman"/>
          <w:b/>
          <w:sz w:val="28"/>
          <w:szCs w:val="28"/>
        </w:rPr>
        <w:t>Bhinsara</w:t>
      </w:r>
      <w:proofErr w:type="spellEnd"/>
      <w:r w:rsidRPr="00BF7ABA">
        <w:rPr>
          <w:rFonts w:ascii="Times New Roman" w:hAnsi="Times New Roman" w:cs="Times New Roman"/>
          <w:b/>
          <w:sz w:val="28"/>
          <w:szCs w:val="28"/>
        </w:rPr>
        <w:t xml:space="preserve"> ,</w:t>
      </w:r>
      <w:proofErr w:type="gramEnd"/>
      <w:r w:rsidRPr="00BF7ABA">
        <w:rPr>
          <w:rFonts w:ascii="Times New Roman" w:hAnsi="Times New Roman" w:cs="Times New Roman"/>
          <w:b/>
          <w:sz w:val="28"/>
          <w:szCs w:val="28"/>
        </w:rPr>
        <w:t xml:space="preserve"> Sanjay. S. Ingle</w:t>
      </w:r>
      <w:r>
        <w:rPr>
          <w:rFonts w:ascii="Times New Roman" w:hAnsi="Times New Roman" w:cs="Times New Roman"/>
          <w:b/>
          <w:sz w:val="28"/>
          <w:szCs w:val="28"/>
        </w:rPr>
        <w:t xml:space="preserve"> </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
    <w:p w:rsidR="00BA13F4" w:rsidRDefault="00BA13F4" w:rsidP="00BA13F4">
      <w:pPr>
        <w:autoSpaceDE w:val="0"/>
        <w:autoSpaceDN w:val="0"/>
        <w:adjustRightInd w:val="0"/>
        <w:spacing w:after="0" w:line="240" w:lineRule="auto"/>
        <w:rPr>
          <w:rFonts w:ascii="Times New Roman" w:hAnsi="Times New Roman" w:cs="Times New Roman"/>
          <w:sz w:val="28"/>
          <w:szCs w:val="28"/>
        </w:rPr>
      </w:pPr>
      <w:r w:rsidRPr="00BF7ABA">
        <w:rPr>
          <w:rFonts w:ascii="Times New Roman" w:hAnsi="Times New Roman" w:cs="Times New Roman"/>
          <w:sz w:val="28"/>
          <w:szCs w:val="28"/>
        </w:rPr>
        <w:t>Department of Microbiology and Biotechnology Centre</w:t>
      </w:r>
      <w:r w:rsidR="007F6547" w:rsidRPr="00BF7ABA">
        <w:rPr>
          <w:rFonts w:ascii="Times New Roman" w:hAnsi="Times New Roman" w:cs="Times New Roman"/>
          <w:sz w:val="28"/>
          <w:szCs w:val="28"/>
        </w:rPr>
        <w:t xml:space="preserve">, </w:t>
      </w:r>
      <w:proofErr w:type="gramStart"/>
      <w:r w:rsidR="007F6547">
        <w:rPr>
          <w:rFonts w:ascii="Times New Roman" w:hAnsi="Times New Roman" w:cs="Times New Roman"/>
          <w:sz w:val="28"/>
          <w:szCs w:val="28"/>
        </w:rPr>
        <w:t>The</w:t>
      </w:r>
      <w:proofErr w:type="gramEnd"/>
      <w:r w:rsidRPr="00BF7ABA">
        <w:rPr>
          <w:rFonts w:ascii="Times New Roman" w:hAnsi="Times New Roman" w:cs="Times New Roman"/>
          <w:sz w:val="28"/>
          <w:szCs w:val="28"/>
        </w:rPr>
        <w:t xml:space="preserve"> Maharaja </w:t>
      </w:r>
      <w:proofErr w:type="spellStart"/>
      <w:r w:rsidRPr="00BF7ABA">
        <w:rPr>
          <w:rFonts w:ascii="Times New Roman" w:hAnsi="Times New Roman" w:cs="Times New Roman"/>
          <w:sz w:val="28"/>
          <w:szCs w:val="28"/>
        </w:rPr>
        <w:t>Sayajirao</w:t>
      </w:r>
      <w:proofErr w:type="spellEnd"/>
      <w:r w:rsidRPr="00BF7ABA">
        <w:rPr>
          <w:rFonts w:ascii="Times New Roman" w:hAnsi="Times New Roman" w:cs="Times New Roman"/>
          <w:sz w:val="28"/>
          <w:szCs w:val="28"/>
        </w:rPr>
        <w:t xml:space="preserve"> University</w:t>
      </w:r>
      <w:r>
        <w:rPr>
          <w:rFonts w:ascii="Times New Roman" w:hAnsi="Times New Roman" w:cs="Times New Roman"/>
          <w:sz w:val="28"/>
          <w:szCs w:val="28"/>
        </w:rPr>
        <w:t xml:space="preserve"> of </w:t>
      </w:r>
      <w:r w:rsidRPr="00BF7ABA">
        <w:rPr>
          <w:rFonts w:ascii="Times New Roman" w:hAnsi="Times New Roman" w:cs="Times New Roman"/>
          <w:sz w:val="28"/>
          <w:szCs w:val="28"/>
        </w:rPr>
        <w:t>Baroda Gujarat, India</w:t>
      </w:r>
    </w:p>
    <w:p w:rsidR="00BA13F4" w:rsidRDefault="00BA13F4" w:rsidP="00BA13F4">
      <w:pPr>
        <w:autoSpaceDE w:val="0"/>
        <w:autoSpaceDN w:val="0"/>
        <w:adjustRightInd w:val="0"/>
        <w:spacing w:after="0" w:line="240" w:lineRule="auto"/>
        <w:rPr>
          <w:rFonts w:ascii="Times New Roman" w:hAnsi="Times New Roman" w:cs="Times New Roman"/>
          <w:b/>
          <w:sz w:val="28"/>
          <w:szCs w:val="28"/>
        </w:rPr>
      </w:pPr>
    </w:p>
    <w:p w:rsidR="00675BE0" w:rsidRPr="00BF7ABA" w:rsidRDefault="00675BE0" w:rsidP="00BA13F4">
      <w:pPr>
        <w:autoSpaceDE w:val="0"/>
        <w:autoSpaceDN w:val="0"/>
        <w:adjustRightInd w:val="0"/>
        <w:spacing w:after="0" w:line="240" w:lineRule="auto"/>
        <w:rPr>
          <w:rFonts w:ascii="Times New Roman" w:hAnsi="Times New Roman" w:cs="Times New Roman"/>
          <w:b/>
          <w:sz w:val="28"/>
          <w:szCs w:val="28"/>
        </w:rPr>
      </w:pPr>
    </w:p>
    <w:p w:rsidR="00BA13F4" w:rsidRPr="00960252" w:rsidRDefault="00713063" w:rsidP="00BA13F4">
      <w:pPr>
        <w:jc w:val="both"/>
        <w:rPr>
          <w:rFonts w:ascii="Times New Roman" w:hAnsi="Times New Roman" w:cs="Times New Roman"/>
          <w:sz w:val="20"/>
          <w:szCs w:val="20"/>
          <w:u w:val="single"/>
        </w:rPr>
      </w:pPr>
      <w:r w:rsidRPr="00960252">
        <w:rPr>
          <w:rFonts w:ascii="Times New Roman" w:hAnsi="Times New Roman" w:cs="Times New Roman"/>
          <w:b/>
          <w:sz w:val="20"/>
          <w:szCs w:val="20"/>
          <w:u w:val="single"/>
        </w:rPr>
        <w:t>Abstract</w:t>
      </w:r>
    </w:p>
    <w:p w:rsidR="00675BE0" w:rsidRPr="00C315DC" w:rsidRDefault="00E66742" w:rsidP="00BA13F4">
      <w:pPr>
        <w:jc w:val="both"/>
        <w:rPr>
          <w:rFonts w:ascii="Times New Roman" w:hAnsi="Times New Roman" w:cs="Times New Roman"/>
          <w:sz w:val="20"/>
          <w:szCs w:val="20"/>
        </w:rPr>
      </w:pPr>
      <w:r w:rsidRPr="00C315DC">
        <w:rPr>
          <w:rFonts w:ascii="Times New Roman" w:hAnsi="Times New Roman" w:cs="Times New Roman"/>
          <w:sz w:val="20"/>
          <w:szCs w:val="20"/>
        </w:rPr>
        <w:t>A significant environmental problem that has created serious difficulties for the agricultural ecology is toxic pollution. Among the most harmful environmental pollutants are heavy metals and insecticides. Bio</w:t>
      </w:r>
      <w:r w:rsidR="00EA49CC" w:rsidRPr="00C315DC">
        <w:rPr>
          <w:rFonts w:ascii="Times New Roman" w:hAnsi="Times New Roman" w:cs="Times New Roman"/>
          <w:sz w:val="20"/>
          <w:szCs w:val="20"/>
        </w:rPr>
        <w:t xml:space="preserve">remediation techniques include </w:t>
      </w:r>
      <w:proofErr w:type="spellStart"/>
      <w:proofErr w:type="gramStart"/>
      <w:r w:rsidR="00EA49CC" w:rsidRPr="00C315DC">
        <w:rPr>
          <w:rFonts w:ascii="Times New Roman" w:hAnsi="Times New Roman" w:cs="Times New Roman"/>
          <w:sz w:val="20"/>
          <w:szCs w:val="20"/>
        </w:rPr>
        <w:t>B</w:t>
      </w:r>
      <w:r w:rsidRPr="00C315DC">
        <w:rPr>
          <w:rFonts w:ascii="Times New Roman" w:hAnsi="Times New Roman" w:cs="Times New Roman"/>
          <w:sz w:val="20"/>
          <w:szCs w:val="20"/>
        </w:rPr>
        <w:t>ioaugmentation</w:t>
      </w:r>
      <w:proofErr w:type="spellEnd"/>
      <w:r w:rsidR="009A178C" w:rsidRPr="00C315DC">
        <w:rPr>
          <w:rFonts w:ascii="Times New Roman" w:hAnsi="Times New Roman" w:cs="Times New Roman"/>
          <w:sz w:val="20"/>
          <w:szCs w:val="20"/>
        </w:rPr>
        <w:t xml:space="preserve"> </w:t>
      </w:r>
      <w:r w:rsidRPr="00C315DC">
        <w:rPr>
          <w:rFonts w:ascii="Times New Roman" w:hAnsi="Times New Roman" w:cs="Times New Roman"/>
          <w:sz w:val="20"/>
          <w:szCs w:val="20"/>
        </w:rPr>
        <w:t>,</w:t>
      </w:r>
      <w:proofErr w:type="gramEnd"/>
      <w:r w:rsidR="00EA49CC" w:rsidRPr="00C315DC">
        <w:rPr>
          <w:rFonts w:ascii="Times New Roman" w:hAnsi="Times New Roman" w:cs="Times New Roman"/>
          <w:sz w:val="20"/>
          <w:szCs w:val="20"/>
        </w:rPr>
        <w:t xml:space="preserve"> </w:t>
      </w:r>
      <w:proofErr w:type="spellStart"/>
      <w:r w:rsidR="00EA49CC" w:rsidRPr="00C315DC">
        <w:rPr>
          <w:rFonts w:ascii="Times New Roman" w:hAnsi="Times New Roman" w:cs="Times New Roman"/>
          <w:sz w:val="20"/>
          <w:szCs w:val="20"/>
        </w:rPr>
        <w:t>B</w:t>
      </w:r>
      <w:r w:rsidR="009A178C" w:rsidRPr="00C315DC">
        <w:rPr>
          <w:rFonts w:ascii="Times New Roman" w:hAnsi="Times New Roman" w:cs="Times New Roman"/>
          <w:sz w:val="20"/>
          <w:szCs w:val="20"/>
        </w:rPr>
        <w:t>ioinjection</w:t>
      </w:r>
      <w:proofErr w:type="spellEnd"/>
      <w:r w:rsidR="009A178C" w:rsidRPr="00C315DC">
        <w:rPr>
          <w:rFonts w:ascii="Times New Roman" w:hAnsi="Times New Roman" w:cs="Times New Roman"/>
          <w:sz w:val="20"/>
          <w:szCs w:val="20"/>
        </w:rPr>
        <w:t xml:space="preserve"> , and P</w:t>
      </w:r>
      <w:r w:rsidRPr="00C315DC">
        <w:rPr>
          <w:rFonts w:ascii="Times New Roman" w:hAnsi="Times New Roman" w:cs="Times New Roman"/>
          <w:sz w:val="20"/>
          <w:szCs w:val="20"/>
        </w:rPr>
        <w:t>hytoremediat</w:t>
      </w:r>
      <w:r w:rsidR="00A723FD" w:rsidRPr="00C315DC">
        <w:rPr>
          <w:rFonts w:ascii="Times New Roman" w:hAnsi="Times New Roman" w:cs="Times New Roman"/>
          <w:sz w:val="20"/>
          <w:szCs w:val="20"/>
        </w:rPr>
        <w:t>ion. It eliminates and cataboliz</w:t>
      </w:r>
      <w:r w:rsidRPr="00C315DC">
        <w:rPr>
          <w:rFonts w:ascii="Times New Roman" w:hAnsi="Times New Roman" w:cs="Times New Roman"/>
          <w:sz w:val="20"/>
          <w:szCs w:val="20"/>
        </w:rPr>
        <w:t xml:space="preserve">es environmental contaminants using natural or artificial plants and soil bacteria. </w:t>
      </w:r>
      <w:r w:rsidR="00834227" w:rsidRPr="00C315DC">
        <w:rPr>
          <w:rFonts w:ascii="Times New Roman" w:hAnsi="Times New Roman" w:cs="Times New Roman"/>
          <w:sz w:val="20"/>
          <w:szCs w:val="20"/>
        </w:rPr>
        <w:t>Many vital ecologic</w:t>
      </w:r>
      <w:r w:rsidR="00B7573F" w:rsidRPr="00C315DC">
        <w:rPr>
          <w:rFonts w:ascii="Times New Roman" w:hAnsi="Times New Roman" w:cs="Times New Roman"/>
          <w:sz w:val="20"/>
          <w:szCs w:val="20"/>
        </w:rPr>
        <w:t xml:space="preserve">al activities are fulfilled by </w:t>
      </w:r>
      <w:proofErr w:type="spellStart"/>
      <w:r w:rsidR="00B7573F" w:rsidRPr="00C315DC">
        <w:rPr>
          <w:rFonts w:ascii="Times New Roman" w:hAnsi="Times New Roman" w:cs="Times New Roman"/>
          <w:sz w:val="20"/>
          <w:szCs w:val="20"/>
        </w:rPr>
        <w:t>A</w:t>
      </w:r>
      <w:r w:rsidR="00834227" w:rsidRPr="00C315DC">
        <w:rPr>
          <w:rFonts w:ascii="Times New Roman" w:hAnsi="Times New Roman" w:cs="Times New Roman"/>
          <w:sz w:val="20"/>
          <w:szCs w:val="20"/>
        </w:rPr>
        <w:t>ctinobacteria</w:t>
      </w:r>
      <w:proofErr w:type="spellEnd"/>
      <w:r w:rsidR="00834227" w:rsidRPr="00C315DC">
        <w:rPr>
          <w:rFonts w:ascii="Times New Roman" w:hAnsi="Times New Roman" w:cs="Times New Roman"/>
          <w:sz w:val="20"/>
          <w:szCs w:val="20"/>
        </w:rPr>
        <w:t xml:space="preserve"> in nature, including breaking down and recycling complex polymers and generating bioactive chemicals. As a result, biotechnologists are intrigued by the prospect of </w:t>
      </w:r>
      <w:r w:rsidR="009A178C" w:rsidRPr="00C315DC">
        <w:rPr>
          <w:rFonts w:ascii="Times New Roman" w:hAnsi="Times New Roman" w:cs="Times New Roman"/>
          <w:sz w:val="20"/>
          <w:szCs w:val="20"/>
        </w:rPr>
        <w:t xml:space="preserve">cleaning up contamination with </w:t>
      </w:r>
      <w:proofErr w:type="spellStart"/>
      <w:r w:rsidR="009A178C" w:rsidRPr="00C315DC">
        <w:rPr>
          <w:rFonts w:ascii="Times New Roman" w:hAnsi="Times New Roman" w:cs="Times New Roman"/>
          <w:sz w:val="20"/>
          <w:szCs w:val="20"/>
        </w:rPr>
        <w:t>A</w:t>
      </w:r>
      <w:r w:rsidR="00834227" w:rsidRPr="00C315DC">
        <w:rPr>
          <w:rFonts w:ascii="Times New Roman" w:hAnsi="Times New Roman" w:cs="Times New Roman"/>
          <w:sz w:val="20"/>
          <w:szCs w:val="20"/>
        </w:rPr>
        <w:t>ctinobacteria</w:t>
      </w:r>
      <w:proofErr w:type="spellEnd"/>
      <w:r w:rsidR="00834227" w:rsidRPr="00C315DC">
        <w:rPr>
          <w:rFonts w:ascii="Times New Roman" w:hAnsi="Times New Roman" w:cs="Times New Roman"/>
          <w:sz w:val="20"/>
          <w:szCs w:val="20"/>
        </w:rPr>
        <w:t xml:space="preserve">. This can be done using the green method of </w:t>
      </w:r>
      <w:r w:rsidR="009A178C" w:rsidRPr="00C315DC">
        <w:rPr>
          <w:rFonts w:ascii="Times New Roman" w:hAnsi="Times New Roman" w:cs="Times New Roman"/>
          <w:sz w:val="20"/>
          <w:szCs w:val="20"/>
        </w:rPr>
        <w:t>B</w:t>
      </w:r>
      <w:r w:rsidR="0088046E" w:rsidRPr="00C315DC">
        <w:rPr>
          <w:rFonts w:ascii="Times New Roman" w:hAnsi="Times New Roman" w:cs="Times New Roman"/>
          <w:sz w:val="20"/>
          <w:szCs w:val="20"/>
        </w:rPr>
        <w:t>ioremediation</w:t>
      </w:r>
      <w:r w:rsidR="00834227" w:rsidRPr="00C315DC">
        <w:rPr>
          <w:rFonts w:ascii="Times New Roman" w:hAnsi="Times New Roman" w:cs="Times New Roman"/>
          <w:sz w:val="20"/>
          <w:szCs w:val="20"/>
        </w:rPr>
        <w:t xml:space="preserve">, in which certain microorganisms are introduced into contaminated areas to increase their </w:t>
      </w:r>
      <w:proofErr w:type="spellStart"/>
      <w:r w:rsidR="00834227" w:rsidRPr="00C315DC">
        <w:rPr>
          <w:rFonts w:ascii="Times New Roman" w:hAnsi="Times New Roman" w:cs="Times New Roman"/>
          <w:sz w:val="20"/>
          <w:szCs w:val="20"/>
        </w:rPr>
        <w:t>degradative</w:t>
      </w:r>
      <w:proofErr w:type="spellEnd"/>
      <w:r w:rsidR="00834227" w:rsidRPr="00C315DC">
        <w:rPr>
          <w:rFonts w:ascii="Times New Roman" w:hAnsi="Times New Roman" w:cs="Times New Roman"/>
          <w:sz w:val="20"/>
          <w:szCs w:val="20"/>
        </w:rPr>
        <w:t xml:space="preserve"> ability.</w:t>
      </w:r>
      <w:r w:rsidRPr="00C315DC">
        <w:rPr>
          <w:rFonts w:ascii="Times New Roman" w:hAnsi="Times New Roman" w:cs="Times New Roman"/>
          <w:sz w:val="20"/>
          <w:szCs w:val="20"/>
        </w:rPr>
        <w:t xml:space="preserve"> </w:t>
      </w:r>
      <w:r w:rsidR="0088046E" w:rsidRPr="00C315DC">
        <w:rPr>
          <w:rFonts w:ascii="Times New Roman" w:hAnsi="Times New Roman" w:cs="Times New Roman"/>
          <w:sz w:val="20"/>
          <w:szCs w:val="20"/>
        </w:rPr>
        <w:t xml:space="preserve">Thus, </w:t>
      </w:r>
      <w:proofErr w:type="spellStart"/>
      <w:r w:rsidRPr="00C315DC">
        <w:rPr>
          <w:rFonts w:ascii="Times New Roman" w:hAnsi="Times New Roman" w:cs="Times New Roman"/>
          <w:sz w:val="20"/>
          <w:szCs w:val="20"/>
        </w:rPr>
        <w:t>Actinobacteria</w:t>
      </w:r>
      <w:proofErr w:type="spellEnd"/>
      <w:r w:rsidRPr="00C315DC">
        <w:rPr>
          <w:rFonts w:ascii="Times New Roman" w:hAnsi="Times New Roman" w:cs="Times New Roman"/>
          <w:sz w:val="20"/>
          <w:szCs w:val="20"/>
        </w:rPr>
        <w:t xml:space="preserve"> make excellent bioremediation candidates, which is important as more contaminants are released into the environment. This article focuses on the detrimental effects of heavy metals and pesticides on agricultural ecosystems and discusses ways to mitig</w:t>
      </w:r>
      <w:r w:rsidR="009A178C" w:rsidRPr="00C315DC">
        <w:rPr>
          <w:rFonts w:ascii="Times New Roman" w:hAnsi="Times New Roman" w:cs="Times New Roman"/>
          <w:sz w:val="20"/>
          <w:szCs w:val="20"/>
        </w:rPr>
        <w:t xml:space="preserve">ate these effects by employing </w:t>
      </w:r>
      <w:proofErr w:type="spellStart"/>
      <w:r w:rsidR="009A178C" w:rsidRPr="00C315DC">
        <w:rPr>
          <w:rFonts w:ascii="Times New Roman" w:hAnsi="Times New Roman" w:cs="Times New Roman"/>
          <w:sz w:val="20"/>
          <w:szCs w:val="20"/>
        </w:rPr>
        <w:t>Actinobacteria</w:t>
      </w:r>
      <w:proofErr w:type="spellEnd"/>
      <w:r w:rsidR="009A178C" w:rsidRPr="00C315DC">
        <w:rPr>
          <w:rFonts w:ascii="Times New Roman" w:hAnsi="Times New Roman" w:cs="Times New Roman"/>
          <w:sz w:val="20"/>
          <w:szCs w:val="20"/>
        </w:rPr>
        <w:t xml:space="preserve"> as a B</w:t>
      </w:r>
      <w:r w:rsidRPr="00C315DC">
        <w:rPr>
          <w:rFonts w:ascii="Times New Roman" w:hAnsi="Times New Roman" w:cs="Times New Roman"/>
          <w:sz w:val="20"/>
          <w:szCs w:val="20"/>
        </w:rPr>
        <w:t>ioremediation agent.</w:t>
      </w:r>
    </w:p>
    <w:p w:rsidR="00BA13F4" w:rsidRPr="00960252" w:rsidRDefault="00713063" w:rsidP="00BA13F4">
      <w:pPr>
        <w:autoSpaceDE w:val="0"/>
        <w:autoSpaceDN w:val="0"/>
        <w:adjustRightInd w:val="0"/>
        <w:spacing w:after="0" w:line="240" w:lineRule="auto"/>
        <w:rPr>
          <w:rFonts w:ascii="Times New Roman" w:hAnsi="Times New Roman" w:cs="Times New Roman"/>
          <w:sz w:val="20"/>
          <w:szCs w:val="20"/>
        </w:rPr>
      </w:pPr>
      <w:r w:rsidRPr="00960252">
        <w:rPr>
          <w:rFonts w:ascii="Times New Roman" w:hAnsi="Times New Roman" w:cs="Times New Roman"/>
          <w:b/>
          <w:sz w:val="20"/>
          <w:szCs w:val="20"/>
          <w:u w:val="single"/>
        </w:rPr>
        <w:t>Keywords:</w:t>
      </w:r>
      <w:r w:rsidR="00BA13F4" w:rsidRPr="00960252">
        <w:rPr>
          <w:rFonts w:ascii="Times New Roman" w:hAnsi="Times New Roman" w:cs="Times New Roman"/>
          <w:sz w:val="20"/>
          <w:szCs w:val="20"/>
        </w:rPr>
        <w:t xml:space="preserve"> </w:t>
      </w:r>
      <w:proofErr w:type="spellStart"/>
      <w:r w:rsidR="00BA13F4" w:rsidRPr="00960252">
        <w:rPr>
          <w:rFonts w:ascii="Times New Roman" w:hAnsi="Times New Roman" w:cs="Times New Roman"/>
          <w:sz w:val="20"/>
          <w:szCs w:val="20"/>
        </w:rPr>
        <w:t>Actinobacteria</w:t>
      </w:r>
      <w:proofErr w:type="spellEnd"/>
      <w:r w:rsidR="00BA13F4" w:rsidRPr="00960252">
        <w:rPr>
          <w:rFonts w:ascii="Times New Roman" w:hAnsi="Times New Roman" w:cs="Times New Roman"/>
          <w:sz w:val="20"/>
          <w:szCs w:val="20"/>
        </w:rPr>
        <w:t>, Bioremediation, Pesticides, Heavy metals, Environmental pollution</w:t>
      </w:r>
    </w:p>
    <w:p w:rsidR="00675BE0" w:rsidRDefault="00675BE0" w:rsidP="00BA13F4">
      <w:pPr>
        <w:jc w:val="both"/>
        <w:rPr>
          <w:rFonts w:ascii="Times New Roman" w:hAnsi="Times New Roman" w:cs="Times New Roman"/>
          <w:b/>
          <w:sz w:val="28"/>
          <w:szCs w:val="28"/>
        </w:rPr>
      </w:pPr>
    </w:p>
    <w:p w:rsidR="00BA13F4" w:rsidRPr="00960252" w:rsidRDefault="00BA13F4"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Introduction</w:t>
      </w:r>
    </w:p>
    <w:p w:rsidR="00BA13F4" w:rsidRPr="00960252" w:rsidRDefault="00BA13F4" w:rsidP="00BA13F4">
      <w:pPr>
        <w:jc w:val="both"/>
        <w:rPr>
          <w:rFonts w:ascii="Times New Roman" w:hAnsi="Times New Roman" w:cs="Times New Roman"/>
          <w:sz w:val="20"/>
          <w:szCs w:val="20"/>
        </w:rPr>
      </w:pPr>
      <w:r w:rsidRPr="00960252">
        <w:rPr>
          <w:rFonts w:ascii="Times New Roman" w:hAnsi="Times New Roman" w:cs="Times New Roman"/>
          <w:sz w:val="20"/>
          <w:szCs w:val="20"/>
        </w:rPr>
        <w:t>Using various microbial species, ecofriendly approaches for cleaning up polluted settings have evolved in the last two decades. This process is known as bioremediation, and it is typically thought to be less intrusive and more beneficial to soil functioning than traditional physicochemical treatments</w:t>
      </w:r>
      <w:r w:rsidR="00FA477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Kumar&lt;/Author&gt;&lt;Year&gt;2018&lt;/Year&gt;&lt;RecNum&gt;172&lt;/RecNum&gt;&lt;DisplayText&gt;[1, 2]&lt;/DisplayText&gt;&lt;record&gt;&lt;rec-number&gt;172&lt;/rec-number&gt;&lt;foreign-keys&gt;&lt;key app="EN" db-id="5dxd5aa2jrrfdke2p0tvz29idsezz0v9aexf" timestamp="1653129248"&gt;172&lt;/key&gt;&lt;/foreign-keys&gt;&lt;ref-type name="Book Section"&gt;5&lt;/ref-type&gt;&lt;contributors&gt;&lt;authors&gt;&lt;author&gt;Kumar, Vineet&lt;/author&gt;&lt;author&gt;Shahi, SK&lt;/author&gt;&lt;author&gt;Singh, Simranjeet&lt;/author&gt;&lt;/authors&gt;&lt;/contributors&gt;&lt;titles&gt;&lt;title&gt;Bioremediation: an eco-sustainable approach for restoration of contaminated sites&lt;/title&gt;&lt;secondary-title&gt;Microbial bioprospecting for sustainable development&lt;/secondary-title&gt;&lt;/titles&gt;&lt;pages&gt;115-136&lt;/pages&gt;&lt;dates&gt;&lt;year&gt;2018&lt;/year&gt;&lt;/dates&gt;&lt;publisher&gt;Springer&lt;/publisher&gt;&lt;urls&gt;&lt;/urls&gt;&lt;/record&gt;&lt;/Cite&gt;&lt;Cite&gt;&lt;Author&gt;Pande&lt;/Author&gt;&lt;Year&gt;2020&lt;/Year&gt;&lt;RecNum&gt;173&lt;/RecNum&gt;&lt;record&gt;&lt;rec-number&gt;173&lt;/rec-number&gt;&lt;foreign-keys&gt;&lt;key app="EN" db-id="5dxd5aa2jrrfdke2p0tvz29idsezz0v9aexf" timestamp="1653129307"&gt;173&lt;/key&gt;&lt;/foreign-keys&gt;&lt;ref-type name="Journal Article"&gt;17&lt;/ref-type&gt;&lt;contributors&gt;&lt;authors&gt;&lt;author&gt;Pande, Veni&lt;/author&gt;&lt;author&gt;Pandey, Satish Chandra&lt;/author&gt;&lt;author&gt;Sati, Diksha&lt;/author&gt;&lt;author&gt;Pande, Veena&lt;/author&gt;&lt;author&gt;Samant, Mukesh&lt;/author&gt;&lt;/authors&gt;&lt;/contributors&gt;&lt;titles&gt;&lt;title&gt;Bioremediation: an emerging effective approach towards environment restoration&lt;/title&gt;&lt;secondary-title&gt;Environmental Sustainability&lt;/secondary-title&gt;&lt;/titles&gt;&lt;periodical&gt;&lt;full-title&gt;Environmental Sustainability&lt;/full-title&gt;&lt;/periodical&gt;&lt;pages&gt;91-103&lt;/pages&gt;&lt;volume&gt;3&lt;/volume&gt;&lt;number&gt;1&lt;/number&gt;&lt;dates&gt;&lt;year&gt;2020&lt;/year&gt;&lt;/dates&gt;&lt;isbn&gt;2523-8922&lt;/isbn&gt;&lt;urls&gt;&lt;/urls&gt;&lt;/record&gt;&lt;/Cite&gt;&lt;/EndNote&gt;</w:instrText>
      </w:r>
      <w:r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 2]</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Importance of bioremediation as a sustainable technology examining the significant discharge of human-m</w:t>
      </w:r>
      <w:r w:rsidR="004222D4" w:rsidRPr="00960252">
        <w:rPr>
          <w:rFonts w:ascii="Times New Roman" w:hAnsi="Times New Roman" w:cs="Times New Roman"/>
          <w:sz w:val="20"/>
          <w:szCs w:val="20"/>
        </w:rPr>
        <w:t>ade toxins into the environment</w:t>
      </w:r>
      <w:r w:rsidR="004222D4"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Alvarez&lt;/Author&gt;&lt;Year&gt;2017&lt;/Year&gt;&lt;RecNum&gt;174&lt;/RecNum&gt;&lt;DisplayText&gt;[3]&lt;/DisplayText&gt;&lt;record&gt;&lt;rec-number&gt;174&lt;/rec-number&gt;&lt;foreign-keys&gt;&lt;key app="EN" db-id="5dxd5aa2jrrfdke2p0tvz29idsezz0v9aexf" timestamp="1653129495"&gt;174&lt;/key&gt;&lt;/foreign-keys&gt;&lt;ref-type name="Journal Article"&gt;17&lt;/ref-type&gt;&lt;contributors&gt;&lt;authors&gt;&lt;author&gt;Alvarez, Analia&lt;/author&gt;&lt;author&gt;Saez, Juliana Maria&lt;/author&gt;&lt;author&gt;Costa, José Sebastian Davila&lt;/author&gt;&lt;author&gt;Colin, Veronica Leticia&lt;/author&gt;&lt;author&gt;Fuentes, María Soledad&lt;/author&gt;&lt;author&gt;Cuozzo, Sergio Antonio&lt;/author&gt;&lt;author&gt;Benimeli, Claudia Susana&lt;/author&gt;&lt;author&gt;Polti, Marta Alejandra&lt;/author&gt;&lt;author&gt;Amoroso, María Julia&lt;/author&gt;&lt;/authors&gt;&lt;/contributors&gt;&lt;titles&gt;&lt;title&gt;Actinobacteria: current research and perspectives for bioremediation of pesticides and heavy metals&lt;/title&gt;&lt;secondary-title&gt;Chemosphere&lt;/secondary-title&gt;&lt;/titles&gt;&lt;periodical&gt;&lt;full-title&gt;Chemosphere&lt;/full-title&gt;&lt;/periodical&gt;&lt;pages&gt;41-62&lt;/pages&gt;&lt;volume&gt;166&lt;/volume&gt;&lt;dates&gt;&lt;year&gt;2017&lt;/year&gt;&lt;/dates&gt;&lt;isbn&gt;0045-6535&lt;/isbn&gt;&lt;urls&gt;&lt;/urls&gt;&lt;/record&gt;&lt;/Cite&gt;&lt;/EndNote&gt;</w:instrText>
      </w:r>
      <w:r w:rsidR="004222D4"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3]</w:t>
      </w:r>
      <w:r w:rsidR="004222D4" w:rsidRPr="00960252">
        <w:rPr>
          <w:rFonts w:ascii="Times New Roman" w:hAnsi="Times New Roman" w:cs="Times New Roman"/>
          <w:sz w:val="20"/>
          <w:szCs w:val="20"/>
        </w:rPr>
        <w:fldChar w:fldCharType="end"/>
      </w:r>
      <w:r w:rsidR="004222D4" w:rsidRPr="00960252">
        <w:rPr>
          <w:rFonts w:ascii="Times New Roman" w:hAnsi="Times New Roman" w:cs="Times New Roman"/>
          <w:sz w:val="20"/>
          <w:szCs w:val="20"/>
        </w:rPr>
        <w:t>.</w:t>
      </w:r>
    </w:p>
    <w:p w:rsidR="004222D4" w:rsidRDefault="004222D4" w:rsidP="00427403">
      <w:pPr>
        <w:jc w:val="both"/>
        <w:rPr>
          <w:rFonts w:ascii="Times New Roman" w:hAnsi="Times New Roman" w:cs="Times New Roman"/>
          <w:sz w:val="28"/>
          <w:szCs w:val="28"/>
        </w:rPr>
      </w:pPr>
      <w:r w:rsidRPr="00960252">
        <w:rPr>
          <w:rFonts w:ascii="Times New Roman" w:hAnsi="Times New Roman" w:cs="Times New Roman"/>
          <w:sz w:val="20"/>
          <w:szCs w:val="20"/>
        </w:rPr>
        <w:t>Pesticides are chemicals used for pest control and are perhaps the most extensively dispersed environmental pollutants</w:t>
      </w:r>
      <w:r w:rsidR="00FA477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Tudi&lt;/Author&gt;&lt;Year&gt;2021&lt;/Year&gt;&lt;RecNum&gt;175&lt;/RecNum&gt;&lt;DisplayText&gt;[4]&lt;/DisplayText&gt;&lt;record&gt;&lt;rec-number&gt;175&lt;/rec-number&gt;&lt;foreign-keys&gt;&lt;key app="EN" db-id="5dxd5aa2jrrfdke2p0tvz29idsezz0v9aexf" timestamp="1653129611"&gt;175&lt;/key&gt;&lt;/foreign-keys&gt;&lt;ref-type name="Journal Article"&gt;17&lt;/ref-type&gt;&lt;contributors&gt;&lt;authors&gt;&lt;author&gt;Tudi, Muyesaier&lt;/author&gt;&lt;author&gt;Daniel Ruan, Huada&lt;/author&gt;&lt;author&gt;Wang, Li&lt;/author&gt;&lt;author&gt;Lyu, Jia&lt;/author&gt;&lt;author&gt;Sadler, Ross&lt;/author&gt;&lt;author&gt;Connell, Des&lt;/author&gt;&lt;author&gt;Chu, Cordia&lt;/author&gt;&lt;author&gt;Phung, Dung Tri&lt;/author&gt;&lt;/authors&gt;&lt;/contributors&gt;&lt;titles&gt;&lt;title&gt;Agriculture development, pesticide application and its impact on the environment&lt;/title&gt;&lt;secondary-title&gt;International journal of environmental research and public health&lt;/secondary-title&gt;&lt;/titles&gt;&lt;periodical&gt;&lt;full-title&gt;International journal of environmental research and public health&lt;/full-title&gt;&lt;/periodical&gt;&lt;pages&gt;1112&lt;/pages&gt;&lt;volume&gt;18&lt;/volume&gt;&lt;number&gt;3&lt;/number&gt;&lt;dates&gt;&lt;year&gt;2021&lt;/year&gt;&lt;/dates&gt;&lt;urls&gt;&lt;/urls&gt;&lt;/record&gt;&lt;/Cite&gt;&lt;/EndNote&gt;</w:instrText>
      </w:r>
      <w:r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4]</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The dumping of outmoded pesticide stocks has also resulted in the long-term contamination of several</w:t>
      </w:r>
      <w:r w:rsidRPr="004222D4">
        <w:rPr>
          <w:rFonts w:ascii="Times New Roman" w:hAnsi="Times New Roman" w:cs="Times New Roman"/>
          <w:sz w:val="28"/>
          <w:szCs w:val="28"/>
        </w:rPr>
        <w:t xml:space="preserve"> </w:t>
      </w:r>
      <w:r w:rsidRPr="00960252">
        <w:rPr>
          <w:rFonts w:ascii="Times New Roman" w:hAnsi="Times New Roman" w:cs="Times New Roman"/>
          <w:sz w:val="20"/>
          <w:szCs w:val="20"/>
        </w:rPr>
        <w:t>locations with extremely high concentrations of chemicals of this sort.</w:t>
      </w:r>
      <w:r w:rsidRPr="00960252">
        <w:rPr>
          <w:sz w:val="20"/>
          <w:szCs w:val="20"/>
        </w:rPr>
        <w:t xml:space="preserve"> </w:t>
      </w:r>
      <w:proofErr w:type="spellStart"/>
      <w:r w:rsidRPr="00960252">
        <w:rPr>
          <w:rFonts w:ascii="Times New Roman" w:hAnsi="Times New Roman" w:cs="Times New Roman"/>
          <w:sz w:val="20"/>
          <w:szCs w:val="20"/>
        </w:rPr>
        <w:t>Organochlorine</w:t>
      </w:r>
      <w:proofErr w:type="spellEnd"/>
      <w:r w:rsidRPr="00960252">
        <w:rPr>
          <w:rFonts w:ascii="Times New Roman" w:hAnsi="Times New Roman" w:cs="Times New Roman"/>
          <w:sz w:val="20"/>
          <w:szCs w:val="20"/>
        </w:rPr>
        <w:t xml:space="preserve"> (OC) insecticides have been found in Brazil, Argentina, Chile, Poland, Spain, the Netherlands, China, Canada, the United States, and India, according to official reports</w:t>
      </w:r>
      <w:r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Srivastav&lt;/Author&gt;&lt;Year&gt;2020&lt;/Year&gt;&lt;RecNum&gt;176&lt;/RecNum&gt;&lt;DisplayText&gt;[5, 6]&lt;/DisplayText&gt;&lt;record&gt;&lt;rec-number&gt;176&lt;/rec-number&gt;&lt;foreign-keys&gt;&lt;key app="EN" db-id="5dxd5aa2jrrfdke2p0tvz29idsezz0v9aexf" timestamp="1653129906"&gt;176&lt;/key&gt;&lt;/foreign-keys&gt;&lt;ref-type name="Book Section"&gt;5&lt;/ref-type&gt;&lt;contributors&gt;&lt;authors&gt;&lt;author&gt;Srivastav, Arun Lal&lt;/author&gt;&lt;/authors&gt;&lt;/contributors&gt;&lt;titles&gt;&lt;title&gt;Chemical fertilizers and pesticides: role in groundwater contamination&lt;/title&gt;&lt;secondary-title&gt;Agrochemicals detection, treatment and remediation&lt;/secondary-title&gt;&lt;/titles&gt;&lt;pages&gt;143-159&lt;/pages&gt;&lt;dates&gt;&lt;year&gt;2020&lt;/year&gt;&lt;/dates&gt;&lt;publisher&gt;Elsevier&lt;/publisher&gt;&lt;urls&gt;&lt;/urls&gt;&lt;/record&gt;&lt;/Cite&gt;&lt;Cite&gt;&lt;Author&gt;Li&lt;/Author&gt;&lt;Year&gt;2017&lt;/Year&gt;&lt;RecNum&gt;177&lt;/RecNum&gt;&lt;record&gt;&lt;rec-number&gt;177&lt;/rec-number&gt;&lt;foreign-keys&gt;&lt;key app="EN" db-id="5dxd5aa2jrrfdke2p0tvz29idsezz0v9aexf" timestamp="1653129946"&gt;177&lt;/key&gt;&lt;/foreign-keys&gt;&lt;ref-type name="Journal Article"&gt;17&lt;/ref-type&gt;&lt;contributors&gt;&lt;authors&gt;&lt;author&gt;Li, Zijian&lt;/author&gt;&lt;author&gt;Jennings, Aaron&lt;/author&gt;&lt;/authors&gt;&lt;/contributors&gt;&lt;titles&gt;&lt;title&gt;Worldwide regulations of standard values of pesticides for human health risk control: A review&lt;/title&gt;&lt;secondary-title&gt;International journal of environmental research and public health&lt;/secondary-title&gt;&lt;/titles&gt;&lt;periodical&gt;&lt;full-title&gt;International journal of environmental research and public health&lt;/full-title&gt;&lt;/periodical&gt;&lt;pages&gt;826&lt;/pages&gt;&lt;volume&gt;14&lt;/volume&gt;&lt;number&gt;7&lt;/number&gt;&lt;dates&gt;&lt;year&gt;2017&lt;/year&gt;&lt;/dates&gt;&lt;urls&gt;&lt;/urls&gt;&lt;/record&gt;&lt;/Cite&gt;&lt;/EndNote&gt;</w:instrText>
      </w:r>
      <w:r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5, 6]</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Because unlawful polluted storage facilities</w:t>
      </w:r>
      <w:r w:rsidRPr="004222D4">
        <w:rPr>
          <w:rFonts w:ascii="Times New Roman" w:hAnsi="Times New Roman" w:cs="Times New Roman"/>
          <w:sz w:val="28"/>
          <w:szCs w:val="28"/>
        </w:rPr>
        <w:t xml:space="preserve"> </w:t>
      </w:r>
      <w:r w:rsidRPr="00960252">
        <w:rPr>
          <w:rFonts w:ascii="Times New Roman" w:hAnsi="Times New Roman" w:cs="Times New Roman"/>
          <w:sz w:val="20"/>
          <w:szCs w:val="20"/>
        </w:rPr>
        <w:t>are still present, these reports understate the true problem.</w:t>
      </w:r>
      <w:r w:rsidRPr="00960252">
        <w:rPr>
          <w:sz w:val="20"/>
          <w:szCs w:val="20"/>
        </w:rPr>
        <w:t xml:space="preserve"> </w:t>
      </w:r>
      <w:r w:rsidRPr="00960252">
        <w:rPr>
          <w:rFonts w:ascii="Times New Roman" w:hAnsi="Times New Roman" w:cs="Times New Roman"/>
          <w:sz w:val="20"/>
          <w:szCs w:val="20"/>
        </w:rPr>
        <w:t xml:space="preserve">More than 30 </w:t>
      </w:r>
      <w:r w:rsidR="007B5BB5" w:rsidRPr="00960252">
        <w:rPr>
          <w:rFonts w:ascii="Times New Roman" w:hAnsi="Times New Roman" w:cs="Times New Roman"/>
          <w:sz w:val="20"/>
          <w:szCs w:val="20"/>
        </w:rPr>
        <w:t>tons of</w:t>
      </w:r>
      <w:r w:rsidRPr="00960252">
        <w:rPr>
          <w:rFonts w:ascii="Times New Roman" w:hAnsi="Times New Roman" w:cs="Times New Roman"/>
          <w:sz w:val="20"/>
          <w:szCs w:val="20"/>
        </w:rPr>
        <w:t xml:space="preserve"> OC pesticides, including </w:t>
      </w:r>
      <w:proofErr w:type="spellStart"/>
      <w:r w:rsidRPr="00960252">
        <w:rPr>
          <w:rFonts w:ascii="Times New Roman" w:hAnsi="Times New Roman" w:cs="Times New Roman"/>
          <w:sz w:val="20"/>
          <w:szCs w:val="20"/>
        </w:rPr>
        <w:t>lindane</w:t>
      </w:r>
      <w:proofErr w:type="spellEnd"/>
      <w:r w:rsidRPr="00960252">
        <w:rPr>
          <w:rFonts w:ascii="Times New Roman" w:hAnsi="Times New Roman" w:cs="Times New Roman"/>
          <w:sz w:val="20"/>
          <w:szCs w:val="20"/>
        </w:rPr>
        <w:t xml:space="preserve">, chlordane, </w:t>
      </w:r>
      <w:proofErr w:type="spellStart"/>
      <w:r w:rsidRPr="00960252">
        <w:rPr>
          <w:rFonts w:ascii="Times New Roman" w:hAnsi="Times New Roman" w:cs="Times New Roman"/>
          <w:sz w:val="20"/>
          <w:szCs w:val="20"/>
        </w:rPr>
        <w:t>methoxychlor</w:t>
      </w:r>
      <w:proofErr w:type="spellEnd"/>
      <w:r w:rsidRPr="00960252">
        <w:rPr>
          <w:rFonts w:ascii="Times New Roman" w:hAnsi="Times New Roman" w:cs="Times New Roman"/>
          <w:sz w:val="20"/>
          <w:szCs w:val="20"/>
        </w:rPr>
        <w:t xml:space="preserve">, </w:t>
      </w:r>
      <w:proofErr w:type="spellStart"/>
      <w:r w:rsidRPr="00960252">
        <w:rPr>
          <w:rFonts w:ascii="Times New Roman" w:hAnsi="Times New Roman" w:cs="Times New Roman"/>
          <w:sz w:val="20"/>
          <w:szCs w:val="20"/>
        </w:rPr>
        <w:t>aldrin</w:t>
      </w:r>
      <w:proofErr w:type="spellEnd"/>
      <w:r w:rsidRPr="00960252">
        <w:rPr>
          <w:rFonts w:ascii="Times New Roman" w:hAnsi="Times New Roman" w:cs="Times New Roman"/>
          <w:sz w:val="20"/>
          <w:szCs w:val="20"/>
        </w:rPr>
        <w:t xml:space="preserve">, and DDT, as well as many heavy metals, including Cr(VI), Cu(II), and Cd(II), were </w:t>
      </w:r>
      <w:r w:rsidRPr="00960252">
        <w:rPr>
          <w:rFonts w:ascii="Times New Roman" w:hAnsi="Times New Roman" w:cs="Times New Roman"/>
          <w:sz w:val="20"/>
          <w:szCs w:val="20"/>
        </w:rPr>
        <w:lastRenderedPageBreak/>
        <w:t>discovered illegally disposed of in the area southeast of</w:t>
      </w:r>
      <w:r w:rsidR="008E055D" w:rsidRPr="00960252">
        <w:rPr>
          <w:rFonts w:ascii="Times New Roman" w:hAnsi="Times New Roman" w:cs="Times New Roman"/>
          <w:sz w:val="20"/>
          <w:szCs w:val="20"/>
        </w:rPr>
        <w:t xml:space="preserve"> Santiago del Estero, Argentina</w:t>
      </w:r>
      <w:r w:rsidR="00FA477D" w:rsidRPr="00960252">
        <w:rPr>
          <w:rFonts w:ascii="Times New Roman" w:hAnsi="Times New Roman" w:cs="Times New Roman"/>
          <w:sz w:val="20"/>
          <w:szCs w:val="20"/>
        </w:rPr>
        <w:t xml:space="preserve"> </w:t>
      </w:r>
      <w:r w:rsidR="008E055D" w:rsidRPr="00960252">
        <w:rPr>
          <w:rFonts w:ascii="Times New Roman" w:hAnsi="Times New Roman" w:cs="Times New Roman"/>
          <w:sz w:val="20"/>
          <w:szCs w:val="20"/>
        </w:rPr>
        <w:fldChar w:fldCharType="begin">
          <w:fldData xml:space="preserve">PEVuZE5vdGU+PENpdGU+PEF1dGhvcj5GdWVudGVzPC9BdXRob3I+PFllYXI+MjAxMDwvWWVhcj48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</w:fldData>
        </w:fldChar>
      </w:r>
      <w:r w:rsidR="00080899" w:rsidRPr="00960252">
        <w:rPr>
          <w:rFonts w:ascii="Times New Roman" w:hAnsi="Times New Roman" w:cs="Times New Roman"/>
          <w:sz w:val="20"/>
          <w:szCs w:val="20"/>
        </w:rPr>
        <w:instrText xml:space="preserve"> ADDIN EN.CITE </w:instrText>
      </w:r>
      <w:r w:rsidR="00080899" w:rsidRPr="00960252">
        <w:rPr>
          <w:rFonts w:ascii="Times New Roman" w:hAnsi="Times New Roman" w:cs="Times New Roman"/>
          <w:sz w:val="20"/>
          <w:szCs w:val="20"/>
        </w:rPr>
        <w:fldChar w:fldCharType="begin">
          <w:fldData xml:space="preserve">PEVuZE5vdGU+PENpdGU+PEF1dGhvcj5GdWVudGVzPC9BdXRob3I+PFllYXI+MjAxMDwvWWVhcj48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</w:fldData>
        </w:fldChar>
      </w:r>
      <w:r w:rsidR="00080899" w:rsidRPr="00960252">
        <w:rPr>
          <w:rFonts w:ascii="Times New Roman" w:hAnsi="Times New Roman" w:cs="Times New Roman"/>
          <w:sz w:val="20"/>
          <w:szCs w:val="20"/>
        </w:rPr>
        <w:instrText xml:space="preserve"> ADDIN EN.CITE.DATA </w:instrText>
      </w:r>
      <w:r w:rsidR="00080899" w:rsidRPr="00960252">
        <w:rPr>
          <w:rFonts w:ascii="Times New Roman" w:hAnsi="Times New Roman" w:cs="Times New Roman"/>
          <w:sz w:val="20"/>
          <w:szCs w:val="20"/>
        </w:rPr>
      </w:r>
      <w:r w:rsidR="00080899" w:rsidRPr="00960252">
        <w:rPr>
          <w:rFonts w:ascii="Times New Roman" w:hAnsi="Times New Roman" w:cs="Times New Roman"/>
          <w:sz w:val="20"/>
          <w:szCs w:val="20"/>
        </w:rPr>
        <w:fldChar w:fldCharType="end"/>
      </w:r>
      <w:r w:rsidR="008E055D" w:rsidRPr="00960252">
        <w:rPr>
          <w:rFonts w:ascii="Times New Roman" w:hAnsi="Times New Roman" w:cs="Times New Roman"/>
          <w:sz w:val="20"/>
          <w:szCs w:val="20"/>
        </w:rPr>
      </w:r>
      <w:r w:rsidR="008E055D"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7, 8]</w:t>
      </w:r>
      <w:r w:rsidR="008E055D" w:rsidRPr="00960252">
        <w:rPr>
          <w:rFonts w:ascii="Times New Roman" w:hAnsi="Times New Roman" w:cs="Times New Roman"/>
          <w:sz w:val="20"/>
          <w:szCs w:val="20"/>
        </w:rPr>
        <w:fldChar w:fldCharType="end"/>
      </w:r>
      <w:r w:rsidR="00813F9A" w:rsidRPr="00960252">
        <w:rPr>
          <w:rFonts w:ascii="Times New Roman" w:hAnsi="Times New Roman" w:cs="Times New Roman"/>
          <w:sz w:val="20"/>
          <w:szCs w:val="20"/>
        </w:rPr>
        <w:t>.</w:t>
      </w:r>
      <w:r w:rsidR="00813F9A" w:rsidRPr="00960252">
        <w:rPr>
          <w:sz w:val="20"/>
          <w:szCs w:val="20"/>
        </w:rPr>
        <w:t xml:space="preserve"> </w:t>
      </w:r>
      <w:r w:rsidR="00813F9A" w:rsidRPr="00960252">
        <w:rPr>
          <w:rFonts w:ascii="Times New Roman" w:hAnsi="Times New Roman" w:cs="Times New Roman"/>
          <w:sz w:val="20"/>
          <w:szCs w:val="20"/>
        </w:rPr>
        <w:t>Pollution from farming is thought to be diffuse because the compounds are spread out over large areas and are in very low concentrations. Pesticides have been found in many places around the world, including the air, water, soil, food, milk, fish, and even human blood and fat tissue</w:t>
      </w:r>
      <w:r w:rsidR="00FA477D" w:rsidRPr="00960252">
        <w:rPr>
          <w:rFonts w:ascii="Times New Roman" w:hAnsi="Times New Roman" w:cs="Times New Roman"/>
          <w:sz w:val="20"/>
          <w:szCs w:val="20"/>
        </w:rPr>
        <w:t xml:space="preserve"> </w:t>
      </w:r>
      <w:r w:rsidR="00813F9A"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Jayaswal&lt;/Author&gt;&lt;Year&gt;2018&lt;/Year&gt;&lt;RecNum&gt;182&lt;/RecNum&gt;&lt;DisplayText&gt;[9, 10]&lt;/DisplayText&gt;&lt;record&gt;&lt;rec-number&gt;182&lt;/rec-number&gt;&lt;foreign-keys&gt;&lt;key app="EN" db-id="5dxd5aa2jrrfdke2p0tvz29idsezz0v9aexf" timestamp="1653130729"&gt;182&lt;/key&gt;&lt;/foreign-keys&gt;&lt;ref-type name="Book Section"&gt;5&lt;/ref-type&gt;&lt;contributors&gt;&lt;authors&gt;&lt;author&gt;Jayaswal, Komal&lt;/author&gt;&lt;author&gt;Sahu, Veerendra&lt;/author&gt;&lt;author&gt;Gurjar, BR&lt;/author&gt;&lt;/authors&gt;&lt;/contributors&gt;&lt;titles&gt;&lt;title&gt;Water pollution, human health and remediation&lt;/title&gt;&lt;secondary-title&gt;Water remediation&lt;/secondary-title&gt;&lt;/titles&gt;&lt;pages&gt;11-27&lt;/pages&gt;&lt;dates&gt;&lt;year&gt;2018&lt;/year&gt;&lt;/dates&gt;&lt;publisher&gt;Springer&lt;/publisher&gt;&lt;urls&gt;&lt;/urls&gt;&lt;/record&gt;&lt;/Cite&gt;&lt;Cite&gt;&lt;Author&gt;Donkor&lt;/Author&gt;&lt;Year&gt;2016&lt;/Year&gt;&lt;RecNum&gt;183&lt;/RecNum&gt;&lt;record&gt;&lt;rec-number&gt;183&lt;/rec-number&gt;&lt;foreign-keys&gt;&lt;key app="EN" db-id="5dxd5aa2jrrfdke2p0tvz29idsezz0v9aexf" timestamp="1653130758"&gt;183&lt;/key&gt;&lt;/foreign-keys&gt;&lt;ref-type name="Journal Article"&gt;17&lt;/ref-type&gt;&lt;contributors&gt;&lt;authors&gt;&lt;author&gt;Donkor, Augustine&lt;/author&gt;&lt;author&gt;Osei-Fosu, Paul&lt;/author&gt;&lt;author&gt;Dubey, Brajesh&lt;/author&gt;&lt;author&gt;Kingsford-Adaboh, Robert&lt;/author&gt;&lt;author&gt;Ziwu, Cephas&lt;/author&gt;&lt;author&gt;Asante, Isaac&lt;/author&gt;&lt;/authors&gt;&lt;/contributors&gt;&lt;titles&gt;&lt;title&gt;Pesticide residues in fruits and vegetables in Ghana: a review&lt;/title&gt;&lt;secondary-title&gt;Environmental Science and Pollution Research&lt;/secondary-title&gt;&lt;/titles&gt;&lt;periodical&gt;&lt;full-title&gt;Environmental Science and Pollution Research&lt;/full-title&gt;&lt;/periodical&gt;&lt;pages&gt;18966-18987&lt;/pages&gt;&lt;volume&gt;23&lt;/volume&gt;&lt;number&gt;19&lt;/number&gt;&lt;dates&gt;&lt;year&gt;2016&lt;/year&gt;&lt;/dates&gt;&lt;isbn&gt;1614-7499&lt;/isbn&gt;&lt;urls&gt;&lt;/urls&gt;&lt;/record&gt;&lt;/Cite&gt;&lt;/EndNote&gt;</w:instrText>
      </w:r>
      <w:r w:rsidR="00813F9A"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9, 10]</w:t>
      </w:r>
      <w:r w:rsidR="00813F9A" w:rsidRPr="00960252">
        <w:rPr>
          <w:rFonts w:ascii="Times New Roman" w:hAnsi="Times New Roman" w:cs="Times New Roman"/>
          <w:sz w:val="20"/>
          <w:szCs w:val="20"/>
        </w:rPr>
        <w:fldChar w:fldCharType="end"/>
      </w:r>
      <w:r w:rsidR="00ED441A" w:rsidRPr="00960252">
        <w:rPr>
          <w:rFonts w:ascii="Times New Roman" w:hAnsi="Times New Roman" w:cs="Times New Roman"/>
          <w:sz w:val="20"/>
          <w:szCs w:val="20"/>
        </w:rPr>
        <w:t>.</w:t>
      </w:r>
    </w:p>
    <w:p w:rsidR="00402B60" w:rsidRDefault="00402B60" w:rsidP="00BA13F4">
      <w:pPr>
        <w:jc w:val="both"/>
        <w:rPr>
          <w:rFonts w:ascii="Times New Roman" w:hAnsi="Times New Roman" w:cs="Times New Roman"/>
          <w:sz w:val="20"/>
          <w:szCs w:val="20"/>
        </w:rPr>
      </w:pPr>
      <w:r w:rsidRPr="00960252">
        <w:rPr>
          <w:rFonts w:ascii="Times New Roman" w:hAnsi="Times New Roman" w:cs="Times New Roman"/>
          <w:sz w:val="20"/>
          <w:szCs w:val="20"/>
        </w:rPr>
        <w:t>Heavy metals are natural components of soil, and some of them are important for plants and animals because they work as cofactors in a variety of enzymes</w:t>
      </w:r>
      <w:r w:rsidR="00FA477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Mishra&lt;/Author&gt;&lt;Year&gt;2019&lt;/Year&gt;&lt;RecNum&gt;184&lt;/RecNum&gt;&lt;DisplayText&gt;[11]&lt;/DisplayText&gt;&lt;record&gt;&lt;rec-number&gt;184&lt;/rec-number&gt;&lt;foreign-keys&gt;&lt;key app="EN" db-id="5dxd5aa2jrrfdke2p0tvz29idsezz0v9aexf" timestamp="1653130883"&gt;184&lt;/key&gt;&lt;/foreign-keys&gt;&lt;ref-type name="Book Section"&gt;5&lt;/ref-type&gt;&lt;contributors&gt;&lt;authors&gt;&lt;author&gt;Mishra, Sandhya&lt;/author&gt;&lt;author&gt;Bharagava, Ram Naresh&lt;/author&gt;&lt;author&gt;More, Nandkishor&lt;/author&gt;&lt;author&gt;Yadav, Ashutosh&lt;/author&gt;&lt;author&gt;Zainith, Surabhi&lt;/author&gt;&lt;author&gt;Mani, Sujata&lt;/author&gt;&lt;author&gt;Chowdhary, Pankaj&lt;/author&gt;&lt;/authors&gt;&lt;/contributors&gt;&lt;titles&gt;&lt;title&gt;Heavy metal contamination: an alarming threat to environment and human health&lt;/title&gt;&lt;secondary-title&gt;Environmental biotechnology: For sustainable future&lt;/secondary-title&gt;&lt;/titles&gt;&lt;pages&gt;103-125&lt;/pages&gt;&lt;dates&gt;&lt;year&gt;2019&lt;/year&gt;&lt;/dates&gt;&lt;publisher&gt;Springer&lt;/publisher&gt;&lt;urls&gt;&lt;/urls&gt;&lt;/record&gt;&lt;/Cite&gt;&lt;/EndNote&gt;</w:instrText>
      </w:r>
      <w:r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1]</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However, industrial development has exacerbated biosphere contamination by heavy metals, which become very poisonous at large doses.</w:t>
      </w:r>
      <w:r w:rsidRPr="00960252">
        <w:rPr>
          <w:sz w:val="20"/>
          <w:szCs w:val="20"/>
        </w:rPr>
        <w:t xml:space="preserve"> </w:t>
      </w:r>
      <w:r w:rsidRPr="00960252">
        <w:rPr>
          <w:rFonts w:ascii="Times New Roman" w:hAnsi="Times New Roman" w:cs="Times New Roman"/>
          <w:sz w:val="20"/>
          <w:szCs w:val="20"/>
        </w:rPr>
        <w:t>Heavy metal discharge from various industries is a major cause of heavy metal toxicity across the world</w:t>
      </w:r>
      <w:r w:rsidR="00FA477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Ashar&lt;/Author&gt;&lt;Year&gt;2022&lt;/Year&gt;&lt;RecNum&gt;185&lt;/RecNum&gt;&lt;DisplayText&gt;[12]&lt;/DisplayText&gt;&lt;record&gt;&lt;rec-number&gt;185&lt;/rec-number&gt;&lt;foreign-keys&gt;&lt;key app="EN" db-id="5dxd5aa2jrrfdke2p0tvz29idsezz0v9aexf" timestamp="1653131042"&gt;185&lt;/key&gt;&lt;/foreign-keys&gt;&lt;ref-type name="Book Section"&gt;5&lt;/ref-type&gt;&lt;contributors&gt;&lt;authors&gt;&lt;author&gt;Ashar, Ambreen&lt;/author&gt;&lt;author&gt;Naeem, Nida&lt;/author&gt;&lt;author&gt;Afshan, Noshin&lt;/author&gt;&lt;author&gt;Mohsin, Mohammad&lt;/author&gt;&lt;author&gt;Bhutta, Zeeshan Ahmad&lt;/author&gt;&lt;/authors&gt;&lt;/contributors&gt;&lt;titles&gt;&lt;title&gt;Remediation of Metal Pollutants in the Environment&lt;/title&gt;&lt;secondary-title&gt;Advanced Oxidation Processes for Wastewater Treatment&lt;/secondary-title&gt;&lt;/titles&gt;&lt;pages&gt;223-234&lt;/pages&gt;&lt;dates&gt;&lt;year&gt;2022&lt;/year&gt;&lt;/dates&gt;&lt;publisher&gt;CRC Press&lt;/publisher&gt;&lt;isbn&gt;1003165958&lt;/isbn&gt;&lt;urls&gt;&lt;/urls&gt;&lt;/record&gt;&lt;/Cite&gt;&lt;/EndNote&gt;</w:instrText>
      </w:r>
      <w:r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2]</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8E53F5" w:rsidRPr="00960252">
        <w:rPr>
          <w:sz w:val="20"/>
          <w:szCs w:val="20"/>
        </w:rPr>
        <w:t xml:space="preserve"> </w:t>
      </w:r>
      <w:r w:rsidR="008E53F5" w:rsidRPr="00960252">
        <w:rPr>
          <w:rFonts w:ascii="Times New Roman" w:hAnsi="Times New Roman" w:cs="Times New Roman"/>
          <w:sz w:val="20"/>
          <w:szCs w:val="20"/>
        </w:rPr>
        <w:t>Heavy metals including copper, chromium, lead, zinc, and cadmium often found in effluents and waste water discharged by industry can have serious effects on the environment and human health</w:t>
      </w:r>
      <w:r w:rsidR="00FA477D" w:rsidRPr="00960252">
        <w:rPr>
          <w:rFonts w:ascii="Times New Roman" w:hAnsi="Times New Roman" w:cs="Times New Roman"/>
          <w:sz w:val="20"/>
          <w:szCs w:val="20"/>
        </w:rPr>
        <w:t xml:space="preserve"> </w:t>
      </w:r>
      <w:r w:rsidR="008E53F5"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Khan&lt;/Author&gt;&lt;Year&gt;2022&lt;/Year&gt;&lt;RecNum&gt;186&lt;/RecNum&gt;&lt;DisplayText&gt;[13, 14]&lt;/DisplayText&gt;&lt;record&gt;&lt;rec-number&gt;186&lt;/rec-number&gt;&lt;foreign-keys&gt;&lt;key app="EN" db-id="5dxd5aa2jrrfdke2p0tvz29idsezz0v9aexf" timestamp="1653131254"&gt;186&lt;/key&gt;&lt;/foreign-keys&gt;&lt;ref-type name="Journal Article"&gt;17&lt;/ref-type&gt;&lt;contributors&gt;&lt;authors&gt;&lt;author&gt;Khan, Jabbar&lt;/author&gt;&lt;author&gt;Singh, Rani&lt;/author&gt;&lt;author&gt;Upreti, Pallavi&lt;/author&gt;&lt;author&gt;Yadav, Rajesh Kumar&lt;/author&gt;&lt;/authors&gt;&lt;/contributors&gt;&lt;titles&gt;&lt;title&gt;Geo-statistical assessment of soil quality and identification of Heavy metal contamination using Integrated GIS and Multivariate statistical analysis in Industrial region of Western India&lt;/title&gt;&lt;secondary-title&gt;Environmental Technology &amp;amp; Innovation&lt;/secondary-title&gt;&lt;/titles&gt;&lt;periodical&gt;&lt;full-title&gt;Environmental Technology &amp;amp; Innovation&lt;/full-title&gt;&lt;/periodical&gt;&lt;pages&gt;102646&lt;/pages&gt;&lt;dates&gt;&lt;year&gt;2022&lt;/year&gt;&lt;/dates&gt;&lt;isbn&gt;2352-1864&lt;/isbn&gt;&lt;urls&gt;&lt;/urls&gt;&lt;/record&gt;&lt;/Cite&gt;&lt;Cite&gt;&lt;Author&gt;Gazuwa&lt;/Author&gt;&lt;Year&gt;2021&lt;/Year&gt;&lt;RecNum&gt;187&lt;/RecNum&gt;&lt;record&gt;&lt;rec-number&gt;187&lt;/rec-number&gt;&lt;foreign-keys&gt;&lt;key app="EN" db-id="5dxd5aa2jrrfdke2p0tvz29idsezz0v9aexf" timestamp="1653131305"&gt;187&lt;/key&gt;&lt;/foreign-keys&gt;&lt;ref-type name="Journal Article"&gt;17&lt;/ref-type&gt;&lt;contributors&gt;&lt;authors&gt;&lt;author&gt;Gazuwa, Samuel Y&lt;/author&gt;&lt;author&gt;Olotuche, Ochube E&lt;/author&gt;&lt;/authors&gt;&lt;/contributors&gt;&lt;titles&gt;&lt;title&gt;Evaluation of the levels of selected heavy metals in leafy vegetables from irrigation farming sites in Jos, Plateau, Nigeria&lt;/title&gt;&lt;secondary-title&gt;Journal of Toxicology and Environmental Health Sciences&lt;/secondary-title&gt;&lt;/titles&gt;&lt;periodical&gt;&lt;full-title&gt;Journal of Toxicology and Environmental Health Sciences&lt;/full-title&gt;&lt;/periodical&gt;&lt;pages&gt;28-36&lt;/pages&gt;&lt;volume&gt;13&lt;/volume&gt;&lt;number&gt;2&lt;/number&gt;&lt;dates&gt;&lt;year&gt;2021&lt;/year&gt;&lt;/dates&gt;&lt;isbn&gt;2006-9820&lt;/isbn&gt;&lt;urls&gt;&lt;/urls&gt;&lt;/record&gt;&lt;/Cite&gt;&lt;/EndNote&gt;</w:instrText>
      </w:r>
      <w:r w:rsidR="008E53F5"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3, 14]</w:t>
      </w:r>
      <w:r w:rsidR="008E53F5" w:rsidRPr="00960252">
        <w:rPr>
          <w:rFonts w:ascii="Times New Roman" w:hAnsi="Times New Roman" w:cs="Times New Roman"/>
          <w:sz w:val="20"/>
          <w:szCs w:val="20"/>
        </w:rPr>
        <w:fldChar w:fldCharType="end"/>
      </w:r>
      <w:r w:rsidR="008E53F5" w:rsidRPr="00960252">
        <w:rPr>
          <w:rFonts w:ascii="Times New Roman" w:hAnsi="Times New Roman" w:cs="Times New Roman"/>
          <w:sz w:val="20"/>
          <w:szCs w:val="20"/>
        </w:rPr>
        <w:t>.</w:t>
      </w:r>
      <w:r w:rsidR="008E53F5" w:rsidRPr="00960252">
        <w:rPr>
          <w:sz w:val="20"/>
          <w:szCs w:val="20"/>
        </w:rPr>
        <w:t xml:space="preserve"> </w:t>
      </w:r>
      <w:r w:rsidR="008E53F5" w:rsidRPr="00960252">
        <w:rPr>
          <w:rFonts w:ascii="Times New Roman" w:hAnsi="Times New Roman" w:cs="Times New Roman"/>
          <w:sz w:val="20"/>
          <w:szCs w:val="20"/>
        </w:rPr>
        <w:t>Heavy metals are extensively distributed in the biosphere and are spread in the air, soil, and water, and their accumulation in living different types of tissues, the food chain, and the food chain leads to a sign</w:t>
      </w:r>
      <w:r w:rsidR="00977B26" w:rsidRPr="00960252">
        <w:rPr>
          <w:rFonts w:ascii="Times New Roman" w:hAnsi="Times New Roman" w:cs="Times New Roman"/>
          <w:sz w:val="20"/>
          <w:szCs w:val="20"/>
        </w:rPr>
        <w:t>ificant health hazard in people</w:t>
      </w:r>
      <w:r w:rsidR="00FA477D" w:rsidRPr="00960252">
        <w:rPr>
          <w:rFonts w:ascii="Times New Roman" w:hAnsi="Times New Roman" w:cs="Times New Roman"/>
          <w:sz w:val="20"/>
          <w:szCs w:val="20"/>
        </w:rPr>
        <w:t xml:space="preserve"> </w:t>
      </w:r>
      <w:r w:rsidR="00977B26"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Oladoye&lt;/Author&gt;&lt;Year&gt;2022&lt;/Year&gt;&lt;RecNum&gt;188&lt;/RecNum&gt;&lt;DisplayText&gt;[15]&lt;/DisplayText&gt;&lt;record&gt;&lt;rec-number&gt;188&lt;/rec-number&gt;&lt;foreign-keys&gt;&lt;key app="EN" db-id="5dxd5aa2jrrfdke2p0tvz29idsezz0v9aexf" timestamp="1653131452"&gt;188&lt;/key&gt;&lt;/foreign-keys&gt;&lt;ref-type name="Journal Article"&gt;17&lt;/ref-type&gt;&lt;contributors&gt;&lt;authors&gt;&lt;author&gt;Oladoye, Peter Olusakin&lt;/author&gt;&lt;author&gt;Olowe, Olumayowa Mary&lt;/author&gt;&lt;author&gt;Asemoloye, Michael Dare&lt;/author&gt;&lt;/authors&gt;&lt;/contributors&gt;&lt;titles&gt;&lt;title&gt;Phytoremediation technology and food security impacts of heavy metal contaminated soils: A review of literature&lt;/title&gt;&lt;secondary-title&gt;Chemosphere&lt;/secondary-title&gt;&lt;/titles&gt;&lt;periodical&gt;&lt;full-title&gt;Chemosphere&lt;/full-title&gt;&lt;/periodical&gt;&lt;pages&gt;132555&lt;/pages&gt;&lt;volume&gt;288&lt;/volume&gt;&lt;dates&gt;&lt;year&gt;2022&lt;/year&gt;&lt;/dates&gt;&lt;isbn&gt;0045-6535&lt;/isbn&gt;&lt;urls&gt;&lt;/urls&gt;&lt;/record&gt;&lt;/Cite&gt;&lt;/EndNote&gt;</w:instrText>
      </w:r>
      <w:r w:rsidR="00977B26"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5]</w:t>
      </w:r>
      <w:r w:rsidR="00977B26" w:rsidRPr="00960252">
        <w:rPr>
          <w:rFonts w:ascii="Times New Roman" w:hAnsi="Times New Roman" w:cs="Times New Roman"/>
          <w:sz w:val="20"/>
          <w:szCs w:val="20"/>
        </w:rPr>
        <w:fldChar w:fldCharType="end"/>
      </w:r>
      <w:r w:rsidR="00977B26" w:rsidRPr="00960252">
        <w:rPr>
          <w:rFonts w:ascii="Times New Roman" w:hAnsi="Times New Roman" w:cs="Times New Roman"/>
          <w:sz w:val="20"/>
          <w:szCs w:val="20"/>
        </w:rPr>
        <w:t>.</w:t>
      </w:r>
      <w:r w:rsidR="00977B26" w:rsidRPr="00960252">
        <w:rPr>
          <w:sz w:val="20"/>
          <w:szCs w:val="20"/>
        </w:rPr>
        <w:t xml:space="preserve"> </w:t>
      </w:r>
      <w:r w:rsidR="00977B26" w:rsidRPr="00960252">
        <w:rPr>
          <w:rFonts w:ascii="Times New Roman" w:hAnsi="Times New Roman" w:cs="Times New Roman"/>
          <w:sz w:val="20"/>
          <w:szCs w:val="20"/>
        </w:rPr>
        <w:t>It was well known that long-term exposure to heavy metals led to slow growth in babies, the start of different types of cancer, and damage to the liver and kidneys</w:t>
      </w:r>
      <w:r w:rsidR="00FA477D" w:rsidRPr="00960252">
        <w:rPr>
          <w:rFonts w:ascii="Times New Roman" w:hAnsi="Times New Roman" w:cs="Times New Roman"/>
          <w:sz w:val="20"/>
          <w:szCs w:val="20"/>
        </w:rPr>
        <w:t xml:space="preserve"> </w:t>
      </w:r>
      <w:r w:rsidR="00977B26"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Sholehhudin&lt;/Author&gt;&lt;Year&gt;2021&lt;/Year&gt;&lt;RecNum&gt;189&lt;/RecNum&gt;&lt;DisplayText&gt;[16]&lt;/DisplayText&gt;&lt;record&gt;&lt;rec-number&gt;189&lt;/rec-number&gt;&lt;foreign-keys&gt;&lt;key app="EN" db-id="5dxd5aa2jrrfdke2p0tvz29idsezz0v9aexf" timestamp="1653131558"&gt;189&lt;/key&gt;&lt;/foreign-keys&gt;&lt;ref-type name="Journal Article"&gt;17&lt;/ref-type&gt;&lt;contributors&gt;&lt;authors&gt;&lt;author&gt;Sholehhudin, Mochammad&lt;/author&gt;&lt;author&gt;Azizah, R&lt;/author&gt;&lt;author&gt;Sumantri, Arif&lt;/author&gt;&lt;author&gt;Sham, Shaharuddin Mohd&lt;/author&gt;&lt;author&gt;Zakaria, Zainul Amiruddin&lt;/author&gt;&lt;author&gt;Latif, Mohd Talib&lt;/author&gt;&lt;/authors&gt;&lt;/contributors&gt;&lt;titles&gt;&lt;title&gt;Analysis of Heavy Metals (Cadmium, Chromium, Lead, Manganese, and Zinc) in Well Water in East Java Province&lt;/title&gt;&lt;secondary-title&gt;Malaysian Journal of Medicine and Health Sciences&lt;/secondary-title&gt;&lt;/titles&gt;&lt;periodical&gt;&lt;full-title&gt;Malaysian Journal of Medicine and Health Sciences&lt;/full-title&gt;&lt;/periodical&gt;&lt;pages&gt;146-153&lt;/pages&gt;&lt;volume&gt;17&lt;/volume&gt;&lt;number&gt;2&lt;/number&gt;&lt;dates&gt;&lt;year&gt;2021&lt;/year&gt;&lt;/dates&gt;&lt;isbn&gt;2636-9346&lt;/isbn&gt;&lt;urls&gt;&lt;/urls&gt;&lt;/record&gt;&lt;/Cite&gt;&lt;/EndNote&gt;</w:instrText>
      </w:r>
      <w:r w:rsidR="00977B26"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6]</w:t>
      </w:r>
      <w:r w:rsidR="00977B26" w:rsidRPr="00960252">
        <w:rPr>
          <w:rFonts w:ascii="Times New Roman" w:hAnsi="Times New Roman" w:cs="Times New Roman"/>
          <w:sz w:val="20"/>
          <w:szCs w:val="20"/>
        </w:rPr>
        <w:fldChar w:fldCharType="end"/>
      </w:r>
      <w:r w:rsidR="00977B26" w:rsidRPr="00960252">
        <w:rPr>
          <w:rFonts w:ascii="Times New Roman" w:hAnsi="Times New Roman" w:cs="Times New Roman"/>
          <w:sz w:val="20"/>
          <w:szCs w:val="20"/>
        </w:rPr>
        <w:t xml:space="preserve">and </w:t>
      </w:r>
      <w:r w:rsidR="00977B26" w:rsidRPr="00960252">
        <w:rPr>
          <w:sz w:val="20"/>
          <w:szCs w:val="20"/>
        </w:rPr>
        <w:t xml:space="preserve"> </w:t>
      </w:r>
      <w:r w:rsidR="00977B26" w:rsidRPr="00960252">
        <w:rPr>
          <w:rFonts w:ascii="Times New Roman" w:hAnsi="Times New Roman" w:cs="Times New Roman"/>
          <w:sz w:val="20"/>
          <w:szCs w:val="20"/>
        </w:rPr>
        <w:t>exposition to a high quantity of heavy metals that results in mortality.</w:t>
      </w:r>
      <w:r w:rsidR="00977B26" w:rsidRPr="00960252">
        <w:rPr>
          <w:sz w:val="20"/>
          <w:szCs w:val="20"/>
        </w:rPr>
        <w:t xml:space="preserve"> </w:t>
      </w:r>
      <w:r w:rsidR="00977B26" w:rsidRPr="00960252">
        <w:rPr>
          <w:rFonts w:ascii="Times New Roman" w:hAnsi="Times New Roman" w:cs="Times New Roman"/>
          <w:sz w:val="20"/>
          <w:szCs w:val="20"/>
        </w:rPr>
        <w:t>Recent years have seen a fast increase in the danger of heavy metals contamination in the environment, notably in the agricultural sector, due to accumulation in the soil and plant absorption</w:t>
      </w:r>
      <w:r w:rsidR="00FA477D" w:rsidRPr="00960252">
        <w:rPr>
          <w:rFonts w:ascii="Times New Roman" w:hAnsi="Times New Roman" w:cs="Times New Roman"/>
          <w:sz w:val="20"/>
          <w:szCs w:val="20"/>
        </w:rPr>
        <w:t xml:space="preserve"> </w:t>
      </w:r>
      <w:r w:rsidR="00977B26"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Jayakumar&lt;/Author&gt;&lt;Year&gt;2021&lt;/Year&gt;&lt;RecNum&gt;190&lt;/RecNum&gt;&lt;DisplayText&gt;[17]&lt;/DisplayText&gt;&lt;record&gt;&lt;rec-number&gt;190&lt;/rec-number&gt;&lt;foreign-keys&gt;&lt;key app="EN" db-id="5dxd5aa2jrrfdke2p0tvz29idsezz0v9aexf" timestamp="1653131742"&gt;190&lt;/key&gt;&lt;/foreign-keys&gt;&lt;ref-type name="Journal Article"&gt;17&lt;/ref-type&gt;&lt;contributors&gt;&lt;authors&gt;&lt;author&gt;Jayakumar, Manickam&lt;/author&gt;&lt;author&gt;Surendran, Udayarpillai&lt;/author&gt;&lt;author&gt;Raja, Pushpanathan&lt;/author&gt;&lt;author&gt;Kumar, Amit&lt;/author&gt;&lt;author&gt;Senapathi, Venkatramanan&lt;/author&gt;&lt;/authors&gt;&lt;/contributors&gt;&lt;titles&gt;&lt;title&gt;A review of heavy metals accumulation pathways, sources and management in soils&lt;/title&gt;&lt;secondary-title&gt;Arabian Journal of Geosciences&lt;/secondary-title&gt;&lt;/titles&gt;&lt;periodical&gt;&lt;full-title&gt;Arabian Journal of Geosciences&lt;/full-title&gt;&lt;/periodical&gt;&lt;pages&gt;1-19&lt;/pages&gt;&lt;volume&gt;14&lt;/volume&gt;&lt;number&gt;20&lt;/number&gt;&lt;dates&gt;&lt;year&gt;2021&lt;/year&gt;&lt;/dates&gt;&lt;isbn&gt;1866-7538&lt;/isbn&gt;&lt;urls&gt;&lt;/urls&gt;&lt;/record&gt;&lt;/Cite&gt;&lt;/EndNote&gt;</w:instrText>
      </w:r>
      <w:r w:rsidR="00977B26"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7]</w:t>
      </w:r>
      <w:r w:rsidR="00977B26" w:rsidRPr="00960252">
        <w:rPr>
          <w:rFonts w:ascii="Times New Roman" w:hAnsi="Times New Roman" w:cs="Times New Roman"/>
          <w:sz w:val="20"/>
          <w:szCs w:val="20"/>
        </w:rPr>
        <w:fldChar w:fldCharType="end"/>
      </w:r>
      <w:r w:rsidR="00977B26" w:rsidRPr="00960252">
        <w:rPr>
          <w:rFonts w:ascii="Times New Roman" w:hAnsi="Times New Roman" w:cs="Times New Roman"/>
          <w:sz w:val="20"/>
          <w:szCs w:val="20"/>
        </w:rPr>
        <w:t>.</w:t>
      </w:r>
      <w:r w:rsidR="00977B26" w:rsidRPr="00960252">
        <w:rPr>
          <w:sz w:val="20"/>
          <w:szCs w:val="20"/>
        </w:rPr>
        <w:t xml:space="preserve"> </w:t>
      </w:r>
      <w:r w:rsidR="00977B26" w:rsidRPr="00960252">
        <w:rPr>
          <w:rFonts w:ascii="Times New Roman" w:hAnsi="Times New Roman" w:cs="Times New Roman"/>
          <w:sz w:val="20"/>
          <w:szCs w:val="20"/>
        </w:rPr>
        <w:t>Heavy metals are needed for several organs of both the plants and humans, they are become toxic when their concentration above the prescribed level.</w:t>
      </w:r>
      <w:r w:rsidR="00977B26" w:rsidRPr="00960252">
        <w:rPr>
          <w:sz w:val="20"/>
          <w:szCs w:val="20"/>
        </w:rPr>
        <w:t xml:space="preserve"> </w:t>
      </w:r>
      <w:r w:rsidR="00977B26" w:rsidRPr="00960252">
        <w:rPr>
          <w:rFonts w:ascii="Times New Roman" w:hAnsi="Times New Roman" w:cs="Times New Roman"/>
          <w:sz w:val="20"/>
          <w:szCs w:val="20"/>
        </w:rPr>
        <w:t>Many studies have been done in this area and found that agriculture, mining, agrochemicals, and industry are the main sources of heavy metals</w:t>
      </w:r>
      <w:r w:rsidR="00FA477D" w:rsidRPr="00960252">
        <w:rPr>
          <w:rFonts w:ascii="Times New Roman" w:hAnsi="Times New Roman" w:cs="Times New Roman"/>
          <w:sz w:val="20"/>
          <w:szCs w:val="20"/>
        </w:rPr>
        <w:t xml:space="preserve"> </w:t>
      </w:r>
      <w:r w:rsidR="00977B26"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Munishi&lt;/Author&gt;&lt;Year&gt;2021&lt;/Year&gt;&lt;RecNum&gt;191&lt;/RecNum&gt;&lt;DisplayText&gt;[18, 19]&lt;/DisplayText&gt;&lt;record&gt;&lt;rec-number&gt;191&lt;/rec-number&gt;&lt;foreign-keys&gt;&lt;key app="EN" db-id="5dxd5aa2jrrfdke2p0tvz29idsezz0v9aexf" timestamp="1653131988"&gt;191&lt;/key&gt;&lt;/foreign-keys&gt;&lt;ref-type name="Journal Article"&gt;17&lt;/ref-type&gt;&lt;contributors&gt;&lt;authors&gt;&lt;author&gt;Munishi, Linus K&lt;/author&gt;&lt;author&gt;Ndakidemi, Patrick A&lt;/author&gt;&lt;author&gt;Blake, William&lt;/author&gt;&lt;author&gt;Comber, Sean&lt;/author&gt;&lt;author&gt;Hutchinson, Thomas H&lt;/author&gt;&lt;/authors&gt;&lt;/contributors&gt;&lt;titles&gt;&lt;title&gt;Toxic metals in East African agro-ecosystems: key risks for sustainable food production&lt;/title&gt;&lt;secondary-title&gt;Journal of Environmental Management&lt;/secondary-title&gt;&lt;/titles&gt;&lt;periodical&gt;&lt;full-title&gt;Journal of Environmental Management&lt;/full-title&gt;&lt;/periodical&gt;&lt;pages&gt;112973&lt;/pages&gt;&lt;volume&gt;294&lt;/volume&gt;&lt;dates&gt;&lt;year&gt;2021&lt;/year&gt;&lt;/dates&gt;&lt;isbn&gt;0301-4797&lt;/isbn&gt;&lt;urls&gt;&lt;/urls&gt;&lt;/record&gt;&lt;/Cite&gt;&lt;Cite&gt;&lt;Author&gt;Naccarato&lt;/Author&gt;&lt;Year&gt;2020&lt;/Year&gt;&lt;RecNum&gt;192&lt;/RecNum&gt;&lt;record&gt;&lt;rec-number&gt;192&lt;/rec-number&gt;&lt;foreign-keys&gt;&lt;key app="EN" db-id="5dxd5aa2jrrfdke2p0tvz29idsezz0v9aexf" timestamp="1653132033"&gt;192&lt;/key&gt;&lt;/foreign-keys&gt;&lt;ref-type name="Journal Article"&gt;17&lt;/ref-type&gt;&lt;contributors&gt;&lt;authors&gt;&lt;author&gt;Naccarato, Attilio&lt;/author&gt;&lt;author&gt;Tassone, Antonella&lt;/author&gt;&lt;author&gt;Cavaliere, Francesco&lt;/author&gt;&lt;author&gt;Elliani, Rosangela&lt;/author&gt;&lt;author&gt;Pirrone, Nicola&lt;/author&gt;&lt;author&gt;Sprovieri, Francesca&lt;/author&gt;&lt;author&gt;Tagarelli, Antonio&lt;/author&gt;&lt;author&gt;Giglio, Anita&lt;/author&gt;&lt;/authors&gt;&lt;/contributors&gt;&lt;titles&gt;&lt;title&gt;Agrochemical treatments as a source of heavy metals and rare earth elements in agricultural soils and bioaccumulation in ground beetles&lt;/title&gt;&lt;secondary-title&gt;Science of The Total Environment&lt;/secondary-title&gt;&lt;/titles&gt;&lt;periodical&gt;&lt;full-title&gt;Science of the total environment&lt;/full-title&gt;&lt;/periodical&gt;&lt;pages&gt;141438&lt;/pages&gt;&lt;volume&gt;749&lt;/volume&gt;&lt;dates&gt;&lt;year&gt;2020&lt;/year&gt;&lt;/dates&gt;&lt;isbn&gt;0048-9697&lt;/isbn&gt;&lt;urls&gt;&lt;/urls&gt;&lt;/record&gt;&lt;/Cite&gt;&lt;/EndNote&gt;</w:instrText>
      </w:r>
      <w:r w:rsidR="00977B26"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18, 19]</w:t>
      </w:r>
      <w:r w:rsidR="00977B26" w:rsidRPr="00960252">
        <w:rPr>
          <w:rFonts w:ascii="Times New Roman" w:hAnsi="Times New Roman" w:cs="Times New Roman"/>
          <w:sz w:val="20"/>
          <w:szCs w:val="20"/>
        </w:rPr>
        <w:fldChar w:fldCharType="end"/>
      </w:r>
      <w:r w:rsidR="00977B26" w:rsidRPr="00960252">
        <w:rPr>
          <w:rFonts w:ascii="Times New Roman" w:hAnsi="Times New Roman" w:cs="Times New Roman"/>
          <w:sz w:val="20"/>
          <w:szCs w:val="20"/>
        </w:rPr>
        <w:t>.</w:t>
      </w:r>
      <w:r w:rsidR="006311EF" w:rsidRPr="00960252">
        <w:rPr>
          <w:sz w:val="20"/>
          <w:szCs w:val="20"/>
        </w:rPr>
        <w:t xml:space="preserve"> </w:t>
      </w:r>
      <w:r w:rsidR="006311EF" w:rsidRPr="00960252">
        <w:rPr>
          <w:rFonts w:ascii="Times New Roman" w:hAnsi="Times New Roman" w:cs="Times New Roman"/>
          <w:sz w:val="20"/>
          <w:szCs w:val="20"/>
        </w:rPr>
        <w:t>Heavy metal accumulation is defined as a buildup of components in the environment. Heavy metal ions transferred from the soil must come into touch with plant roots. They have the potential to stabilize and link contaminants in the soil, decreasing their bioavailability</w:t>
      </w:r>
      <w:r w:rsidR="00FA477D" w:rsidRPr="00960252">
        <w:rPr>
          <w:rFonts w:ascii="Times New Roman" w:hAnsi="Times New Roman" w:cs="Times New Roman"/>
          <w:sz w:val="20"/>
          <w:szCs w:val="20"/>
        </w:rPr>
        <w:t xml:space="preserve"> </w:t>
      </w:r>
      <w:r w:rsidR="006311EF"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Yaashikaa&lt;/Author&gt;&lt;Year&gt;2022&lt;/Year&gt;&lt;RecNum&gt;193&lt;/RecNum&gt;&lt;DisplayText&gt;[20, 21]&lt;/DisplayText&gt;&lt;record&gt;&lt;rec-number&gt;193&lt;/rec-number&gt;&lt;foreign-keys&gt;&lt;key app="EN" db-id="5dxd5aa2jrrfdke2p0tvz29idsezz0v9aexf" timestamp="1653132283"&gt;193&lt;/key&gt;&lt;/foreign-keys&gt;&lt;ref-type name="Journal Article"&gt;17&lt;/ref-type&gt;&lt;contributors&gt;&lt;authors&gt;&lt;author&gt;Yaashikaa, PR&lt;/author&gt;&lt;author&gt;Kumar, P Senthil&lt;/author&gt;&lt;author&gt;Jeevanantham, S&lt;/author&gt;&lt;author&gt;Saravanan, R&lt;/author&gt;&lt;/authors&gt;&lt;/contributors&gt;&lt;titles&gt;&lt;title&gt;A review on bioremediation approach for heavy metal detoxification and accumulation in plants&lt;/title&gt;&lt;secondary-title&gt;Environmental Pollution&lt;/secondary-title&gt;&lt;/titles&gt;&lt;periodical&gt;&lt;full-title&gt;Environmental Pollution&lt;/full-title&gt;&lt;/periodical&gt;&lt;pages&gt;119035&lt;/pages&gt;&lt;dates&gt;&lt;year&gt;2022&lt;/year&gt;&lt;/dates&gt;&lt;isbn&gt;0269-7491&lt;/isbn&gt;&lt;urls&gt;&lt;/urls&gt;&lt;/record&gt;&lt;/Cite&gt;&lt;Cite&gt;&lt;Author&gt;Munir&lt;/Author&gt;&lt;Year&gt;2021&lt;/Year&gt;&lt;RecNum&gt;194&lt;/RecNum&gt;&lt;record&gt;&lt;rec-number&gt;194&lt;/rec-number&gt;&lt;foreign-keys&gt;&lt;key app="EN" db-id="5dxd5aa2jrrfdke2p0tvz29idsezz0v9aexf" timestamp="1653132321"&gt;194&lt;/key&gt;&lt;/foreign-keys&gt;&lt;ref-type name="Journal Article"&gt;17&lt;/ref-type&gt;&lt;contributors&gt;&lt;authors&gt;&lt;author&gt;Munir, Naveed&lt;/author&gt;&lt;author&gt;Jahangeer, Muhammad&lt;/author&gt;&lt;author&gt;Bouyahya, Abdelhakim&lt;/author&gt;&lt;author&gt;El Omari, Nasreddine&lt;/author&gt;&lt;author&gt;Ghchime, Rokia&lt;/author&gt;&lt;author&gt;Balahbib, Abdelaali&lt;/author&gt;&lt;author&gt;Aboulaghras, Sara&lt;/author&gt;&lt;author&gt;Mahmood, Zahed&lt;/author&gt;&lt;author&gt;Akram, Muhammad&lt;/author&gt;&lt;author&gt;Ali Shah, Syed Muhammad&lt;/author&gt;&lt;/authors&gt;&lt;/contributors&gt;&lt;titles&gt;&lt;title&gt;Heavy Metal Contamination of Natural Foods Is a Serious Health Issue: A Review&lt;/title&gt;&lt;secondary-title&gt;Sustainability&lt;/secondary-title&gt;&lt;/titles&gt;&lt;periodical&gt;&lt;full-title&gt;Sustainability&lt;/full-title&gt;&lt;/periodical&gt;&lt;pages&gt;161&lt;/pages&gt;&lt;volume&gt;14&lt;/volume&gt;&lt;number&gt;1&lt;/number&gt;&lt;dates&gt;&lt;year&gt;2021&lt;/year&gt;&lt;/dates&gt;&lt;isbn&gt;2071-1050&lt;/isbn&gt;&lt;urls&gt;&lt;/urls&gt;&lt;/record&gt;&lt;/Cite&gt;&lt;/EndNote&gt;</w:instrText>
      </w:r>
      <w:r w:rsidR="006311EF"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0, 21]</w:t>
      </w:r>
      <w:r w:rsidR="006311EF" w:rsidRPr="00960252">
        <w:rPr>
          <w:rFonts w:ascii="Times New Roman" w:hAnsi="Times New Roman" w:cs="Times New Roman"/>
          <w:sz w:val="20"/>
          <w:szCs w:val="20"/>
        </w:rPr>
        <w:fldChar w:fldCharType="end"/>
      </w:r>
      <w:r w:rsidR="006311EF" w:rsidRPr="00960252">
        <w:rPr>
          <w:rFonts w:ascii="Times New Roman" w:hAnsi="Times New Roman" w:cs="Times New Roman"/>
          <w:sz w:val="20"/>
          <w:szCs w:val="20"/>
        </w:rPr>
        <w:t>.</w:t>
      </w:r>
      <w:r w:rsidR="006311EF" w:rsidRPr="00960252">
        <w:rPr>
          <w:sz w:val="20"/>
          <w:szCs w:val="20"/>
        </w:rPr>
        <w:t xml:space="preserve"> </w:t>
      </w:r>
      <w:r w:rsidR="006311EF" w:rsidRPr="00960252">
        <w:rPr>
          <w:rFonts w:ascii="Times New Roman" w:hAnsi="Times New Roman" w:cs="Times New Roman"/>
          <w:sz w:val="20"/>
          <w:szCs w:val="20"/>
        </w:rPr>
        <w:t xml:space="preserve">The mechanisms by which heavy metals are transmitted to plants </w:t>
      </w:r>
      <w:r w:rsidR="00477679" w:rsidRPr="00960252">
        <w:rPr>
          <w:rFonts w:ascii="Times New Roman" w:hAnsi="Times New Roman" w:cs="Times New Roman"/>
          <w:sz w:val="20"/>
          <w:szCs w:val="20"/>
        </w:rPr>
        <w:t>include (</w:t>
      </w:r>
      <w:proofErr w:type="gramStart"/>
      <w:r w:rsidR="00477679" w:rsidRPr="00960252">
        <w:rPr>
          <w:rFonts w:ascii="Times New Roman" w:hAnsi="Times New Roman" w:cs="Times New Roman"/>
          <w:sz w:val="20"/>
          <w:szCs w:val="20"/>
        </w:rPr>
        <w:t>I</w:t>
      </w:r>
      <w:proofErr w:type="gramEnd"/>
      <w:r w:rsidR="006311EF" w:rsidRPr="00960252">
        <w:rPr>
          <w:rFonts w:ascii="Times New Roman" w:hAnsi="Times New Roman" w:cs="Times New Roman"/>
          <w:sz w:val="20"/>
          <w:szCs w:val="20"/>
        </w:rPr>
        <w:t>)</w:t>
      </w:r>
      <w:r w:rsidR="00274D69" w:rsidRPr="00960252">
        <w:rPr>
          <w:rFonts w:ascii="Times New Roman" w:hAnsi="Times New Roman" w:cs="Times New Roman"/>
          <w:sz w:val="20"/>
          <w:szCs w:val="20"/>
        </w:rPr>
        <w:t xml:space="preserve"> </w:t>
      </w:r>
      <w:proofErr w:type="spellStart"/>
      <w:r w:rsidR="00274D69" w:rsidRPr="00960252">
        <w:rPr>
          <w:rFonts w:ascii="Times New Roman" w:hAnsi="Times New Roman" w:cs="Times New Roman"/>
          <w:sz w:val="20"/>
          <w:szCs w:val="20"/>
        </w:rPr>
        <w:t>P</w:t>
      </w:r>
      <w:r w:rsidR="006311EF" w:rsidRPr="00960252">
        <w:rPr>
          <w:rFonts w:ascii="Times New Roman" w:hAnsi="Times New Roman" w:cs="Times New Roman"/>
          <w:sz w:val="20"/>
          <w:szCs w:val="20"/>
        </w:rPr>
        <w:t>hytoextraction</w:t>
      </w:r>
      <w:proofErr w:type="spellEnd"/>
      <w:r w:rsidR="006311EF" w:rsidRPr="00960252">
        <w:rPr>
          <w:rFonts w:ascii="Times New Roman" w:hAnsi="Times New Roman" w:cs="Times New Roman"/>
          <w:sz w:val="20"/>
          <w:szCs w:val="20"/>
        </w:rPr>
        <w:t xml:space="preserve">: the </w:t>
      </w:r>
      <w:r w:rsidR="00CA3884" w:rsidRPr="00960252">
        <w:rPr>
          <w:rFonts w:ascii="Times New Roman" w:hAnsi="Times New Roman" w:cs="Times New Roman"/>
          <w:sz w:val="20"/>
          <w:szCs w:val="20"/>
        </w:rPr>
        <w:t>sub process</w:t>
      </w:r>
      <w:r w:rsidR="006311EF" w:rsidRPr="00960252">
        <w:rPr>
          <w:rFonts w:ascii="Times New Roman" w:hAnsi="Times New Roman" w:cs="Times New Roman"/>
          <w:sz w:val="20"/>
          <w:szCs w:val="20"/>
        </w:rPr>
        <w:t xml:space="preserve"> of phytoremediation in which plants eliminate hazardous component</w:t>
      </w:r>
      <w:r w:rsidR="00713063" w:rsidRPr="00960252">
        <w:rPr>
          <w:rFonts w:ascii="Times New Roman" w:hAnsi="Times New Roman" w:cs="Times New Roman"/>
          <w:sz w:val="20"/>
          <w:szCs w:val="20"/>
        </w:rPr>
        <w:t xml:space="preserve">s from contaminated soil, (ii) </w:t>
      </w:r>
      <w:proofErr w:type="spellStart"/>
      <w:r w:rsidR="00713063" w:rsidRPr="00960252">
        <w:rPr>
          <w:rFonts w:ascii="Times New Roman" w:hAnsi="Times New Roman" w:cs="Times New Roman"/>
          <w:sz w:val="20"/>
          <w:szCs w:val="20"/>
        </w:rPr>
        <w:t>P</w:t>
      </w:r>
      <w:r w:rsidR="006311EF" w:rsidRPr="00960252">
        <w:rPr>
          <w:rFonts w:ascii="Times New Roman" w:hAnsi="Times New Roman" w:cs="Times New Roman"/>
          <w:sz w:val="20"/>
          <w:szCs w:val="20"/>
        </w:rPr>
        <w:t>hytostabilization</w:t>
      </w:r>
      <w:proofErr w:type="spellEnd"/>
      <w:r w:rsidR="006311EF" w:rsidRPr="00960252">
        <w:rPr>
          <w:rFonts w:ascii="Times New Roman" w:hAnsi="Times New Roman" w:cs="Times New Roman"/>
          <w:sz w:val="20"/>
          <w:szCs w:val="20"/>
        </w:rPr>
        <w:t xml:space="preserve">: the </w:t>
      </w:r>
      <w:r w:rsidR="00CA3884" w:rsidRPr="00960252">
        <w:rPr>
          <w:rFonts w:ascii="Times New Roman" w:hAnsi="Times New Roman" w:cs="Times New Roman"/>
          <w:sz w:val="20"/>
          <w:szCs w:val="20"/>
        </w:rPr>
        <w:t>immobilization</w:t>
      </w:r>
      <w:r w:rsidR="006311EF" w:rsidRPr="00960252">
        <w:rPr>
          <w:rFonts w:ascii="Times New Roman" w:hAnsi="Times New Roman" w:cs="Times New Roman"/>
          <w:sz w:val="20"/>
          <w:szCs w:val="20"/>
        </w:rPr>
        <w:t xml:space="preserve"> and reduction of the mobility of heavy</w:t>
      </w:r>
      <w:r w:rsidR="00274D69" w:rsidRPr="00960252">
        <w:rPr>
          <w:rFonts w:ascii="Times New Roman" w:hAnsi="Times New Roman" w:cs="Times New Roman"/>
          <w:sz w:val="20"/>
          <w:szCs w:val="20"/>
        </w:rPr>
        <w:t xml:space="preserve"> metals in the soil, and (iii) </w:t>
      </w:r>
      <w:proofErr w:type="spellStart"/>
      <w:r w:rsidR="00274D69" w:rsidRPr="00960252">
        <w:rPr>
          <w:rFonts w:ascii="Times New Roman" w:hAnsi="Times New Roman" w:cs="Times New Roman"/>
          <w:sz w:val="20"/>
          <w:szCs w:val="20"/>
        </w:rPr>
        <w:t>R</w:t>
      </w:r>
      <w:r w:rsidR="006311EF" w:rsidRPr="00960252">
        <w:rPr>
          <w:rFonts w:ascii="Times New Roman" w:hAnsi="Times New Roman" w:cs="Times New Roman"/>
          <w:sz w:val="20"/>
          <w:szCs w:val="20"/>
        </w:rPr>
        <w:t>hizofiltration</w:t>
      </w:r>
      <w:proofErr w:type="spellEnd"/>
      <w:r w:rsidR="006311EF" w:rsidRPr="00960252">
        <w:rPr>
          <w:rFonts w:ascii="Times New Roman" w:hAnsi="Times New Roman" w:cs="Times New Roman"/>
          <w:sz w:val="20"/>
          <w:szCs w:val="20"/>
        </w:rPr>
        <w:t>: the form of phytoremediation that uses plant roots to absorb the various toxic substances. In addition to causing damage to plants, the transfer of these metals down the food chain is detrimental to human health</w:t>
      </w:r>
      <w:r w:rsidR="00FA477D" w:rsidRPr="00960252">
        <w:rPr>
          <w:rFonts w:ascii="Times New Roman" w:hAnsi="Times New Roman" w:cs="Times New Roman"/>
          <w:sz w:val="20"/>
          <w:szCs w:val="20"/>
        </w:rPr>
        <w:t xml:space="preserve"> </w:t>
      </w:r>
      <w:r w:rsidR="006311EF"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Ramezani&lt;/Author&gt;&lt;Year&gt;2021&lt;/Year&gt;&lt;RecNum&gt;195&lt;/RecNum&gt;&lt;DisplayText&gt;[22, 23]&lt;/DisplayText&gt;&lt;record&gt;&lt;rec-number&gt;195&lt;/rec-number&gt;&lt;foreign-keys&gt;&lt;key app="EN" db-id="5dxd5aa2jrrfdke2p0tvz29idsezz0v9aexf" timestamp="1653132493"&gt;195&lt;/key&gt;&lt;/foreign-keys&gt;&lt;ref-type name="Journal Article"&gt;17&lt;/ref-type&gt;&lt;contributors&gt;&lt;authors&gt;&lt;author&gt;Ramezani, Moazzameh&lt;/author&gt;&lt;author&gt;Enayati, Mojtaba&lt;/author&gt;&lt;author&gt;Ramezani, Maedeh&lt;/author&gt;&lt;author&gt;Ghorbani, Abazar&lt;/author&gt;&lt;/authors&gt;&lt;/contributors&gt;&lt;titles&gt;&lt;title&gt;A study of different strategical views into heavy metal (oid) removal in the environment&lt;/title&gt;&lt;secondary-title&gt;Arabian Journal of Geosciences&lt;/secondary-title&gt;&lt;/titles&gt;&lt;periodical&gt;&lt;full-title&gt;Arabian Journal of Geosciences&lt;/full-title&gt;&lt;/periodical&gt;&lt;pages&gt;1-16&lt;/pages&gt;&lt;volume&gt;14&lt;/volume&gt;&lt;number&gt;21&lt;/number&gt;&lt;dates&gt;&lt;year&gt;2021&lt;/year&gt;&lt;/dates&gt;&lt;isbn&gt;1866-7538&lt;/isbn&gt;&lt;urls&gt;&lt;/urls&gt;&lt;/record&gt;&lt;/Cite&gt;&lt;Cite&gt;&lt;Author&gt;Akash&lt;/Author&gt;&lt;Year&gt;2022&lt;/Year&gt;&lt;RecNum&gt;196&lt;/RecNum&gt;&lt;record&gt;&lt;rec-number&gt;196&lt;/rec-number&gt;&lt;foreign-keys&gt;&lt;key app="EN" db-id="5dxd5aa2jrrfdke2p0tvz29idsezz0v9aexf" timestamp="1653132541"&gt;196&lt;/key&gt;&lt;/foreign-keys&gt;&lt;ref-type name="Journal Article"&gt;17&lt;/ref-type&gt;&lt;contributors&gt;&lt;authors&gt;&lt;author&gt;Akash, S&lt;/author&gt;&lt;author&gt;Sivaprakash, Baskaran&lt;/author&gt;&lt;author&gt;Raja, VC Vadivel&lt;/author&gt;&lt;author&gt;Rajamohan, Natarajan&lt;/author&gt;&lt;author&gt;Muthusamy, Govarthanan&lt;/author&gt;&lt;/authors&gt;&lt;/contributors&gt;&lt;titles&gt;&lt;title&gt;Remediation techniques for uranium removal from polluted environment–Review on methods, mechanism and toxicology&lt;/title&gt;&lt;secondary-title&gt;Environmental Pollution&lt;/secondary-title&gt;&lt;/titles&gt;&lt;periodical&gt;&lt;full-title&gt;Environmental Pollution&lt;/full-title&gt;&lt;/periodical&gt;&lt;pages&gt;119068&lt;/pages&gt;&lt;volume&gt;302&lt;/volume&gt;&lt;dates&gt;&lt;year&gt;2022&lt;/year&gt;&lt;/dates&gt;&lt;isbn&gt;0269-7491&lt;/isbn&gt;&lt;urls&gt;&lt;/urls&gt;&lt;/record&gt;&lt;/Cite&gt;&lt;/EndNote&gt;</w:instrText>
      </w:r>
      <w:r w:rsidR="006311EF"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2, 23]</w:t>
      </w:r>
      <w:r w:rsidR="006311EF" w:rsidRPr="00960252">
        <w:rPr>
          <w:rFonts w:ascii="Times New Roman" w:hAnsi="Times New Roman" w:cs="Times New Roman"/>
          <w:sz w:val="20"/>
          <w:szCs w:val="20"/>
        </w:rPr>
        <w:fldChar w:fldCharType="end"/>
      </w:r>
      <w:r w:rsidR="006311EF" w:rsidRPr="00960252">
        <w:rPr>
          <w:rFonts w:ascii="Times New Roman" w:hAnsi="Times New Roman" w:cs="Times New Roman"/>
          <w:sz w:val="20"/>
          <w:szCs w:val="20"/>
        </w:rPr>
        <w:t>.</w:t>
      </w:r>
      <w:r w:rsidR="00477679" w:rsidRPr="00960252">
        <w:rPr>
          <w:sz w:val="20"/>
          <w:szCs w:val="20"/>
        </w:rPr>
        <w:t xml:space="preserve"> </w:t>
      </w:r>
      <w:r w:rsidR="00477679" w:rsidRPr="00960252">
        <w:rPr>
          <w:rFonts w:ascii="Times New Roman" w:hAnsi="Times New Roman" w:cs="Times New Roman"/>
          <w:sz w:val="20"/>
          <w:szCs w:val="20"/>
        </w:rPr>
        <w:t xml:space="preserve">Based on its branching location in the 16S </w:t>
      </w:r>
      <w:proofErr w:type="spellStart"/>
      <w:r w:rsidR="00477679" w:rsidRPr="00960252">
        <w:rPr>
          <w:rFonts w:ascii="Times New Roman" w:hAnsi="Times New Roman" w:cs="Times New Roman"/>
          <w:sz w:val="20"/>
          <w:szCs w:val="20"/>
        </w:rPr>
        <w:t>rRNA</w:t>
      </w:r>
      <w:proofErr w:type="spellEnd"/>
      <w:r w:rsidR="00477679" w:rsidRPr="00960252">
        <w:rPr>
          <w:rFonts w:ascii="Times New Roman" w:hAnsi="Times New Roman" w:cs="Times New Roman"/>
          <w:sz w:val="20"/>
          <w:szCs w:val="20"/>
        </w:rPr>
        <w:t xml:space="preserve"> gene tree, </w:t>
      </w:r>
      <w:proofErr w:type="spellStart"/>
      <w:r w:rsidR="00477679" w:rsidRPr="00960252">
        <w:rPr>
          <w:rFonts w:ascii="Times New Roman" w:hAnsi="Times New Roman" w:cs="Times New Roman"/>
          <w:sz w:val="20"/>
          <w:szCs w:val="20"/>
        </w:rPr>
        <w:t>Actinobacteria</w:t>
      </w:r>
      <w:proofErr w:type="spellEnd"/>
      <w:r w:rsidR="00477679" w:rsidRPr="00960252">
        <w:rPr>
          <w:rFonts w:ascii="Times New Roman" w:hAnsi="Times New Roman" w:cs="Times New Roman"/>
          <w:sz w:val="20"/>
          <w:szCs w:val="20"/>
        </w:rPr>
        <w:t xml:space="preserve"> is one of the most important and varied phyla within the domain Bacteria. </w:t>
      </w:r>
      <w:proofErr w:type="spellStart"/>
      <w:r w:rsidR="00477679" w:rsidRPr="00960252">
        <w:rPr>
          <w:rFonts w:ascii="Times New Roman" w:hAnsi="Times New Roman" w:cs="Times New Roman"/>
          <w:sz w:val="20"/>
          <w:szCs w:val="20"/>
        </w:rPr>
        <w:t>Actinobacteria</w:t>
      </w:r>
      <w:proofErr w:type="spellEnd"/>
      <w:r w:rsidR="00477679" w:rsidRPr="00960252">
        <w:rPr>
          <w:rFonts w:ascii="Times New Roman" w:hAnsi="Times New Roman" w:cs="Times New Roman"/>
          <w:sz w:val="20"/>
          <w:szCs w:val="20"/>
        </w:rPr>
        <w:t xml:space="preserve"> are Gram-positive or Gram-variable aerobes with a cell wall that is stiff and contains </w:t>
      </w:r>
      <w:proofErr w:type="spellStart"/>
      <w:r w:rsidR="00477679" w:rsidRPr="00960252">
        <w:rPr>
          <w:rFonts w:ascii="Times New Roman" w:hAnsi="Times New Roman" w:cs="Times New Roman"/>
          <w:sz w:val="20"/>
          <w:szCs w:val="20"/>
        </w:rPr>
        <w:t>muramic</w:t>
      </w:r>
      <w:proofErr w:type="spellEnd"/>
      <w:r w:rsidR="00477679" w:rsidRPr="00960252">
        <w:rPr>
          <w:rFonts w:ascii="Times New Roman" w:hAnsi="Times New Roman" w:cs="Times New Roman"/>
          <w:sz w:val="20"/>
          <w:szCs w:val="20"/>
        </w:rPr>
        <w:t xml:space="preserve"> acid. The majorities are chemo-</w:t>
      </w:r>
      <w:proofErr w:type="spellStart"/>
      <w:r w:rsidR="00477679" w:rsidRPr="00960252">
        <w:rPr>
          <w:rFonts w:ascii="Times New Roman" w:hAnsi="Times New Roman" w:cs="Times New Roman"/>
          <w:sz w:val="20"/>
          <w:szCs w:val="20"/>
        </w:rPr>
        <w:t>organotrophs</w:t>
      </w:r>
      <w:proofErr w:type="spellEnd"/>
      <w:r w:rsidR="00477679" w:rsidRPr="00960252">
        <w:rPr>
          <w:rFonts w:ascii="Times New Roman" w:hAnsi="Times New Roman" w:cs="Times New Roman"/>
          <w:sz w:val="20"/>
          <w:szCs w:val="20"/>
        </w:rPr>
        <w:t>, and free-living members of the phylum are commonly recognized as possessing a high G+C content</w:t>
      </w:r>
      <w:r w:rsidR="00FA477D" w:rsidRPr="00960252">
        <w:rPr>
          <w:rFonts w:ascii="Times New Roman" w:hAnsi="Times New Roman" w:cs="Times New Roman"/>
          <w:sz w:val="20"/>
          <w:szCs w:val="20"/>
        </w:rPr>
        <w:t xml:space="preserve"> </w:t>
      </w:r>
      <w:r w:rsidR="00477679"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Leth&lt;/Author&gt;&lt;Year&gt;2019&lt;/Year&gt;&lt;RecNum&gt;197&lt;/RecNum&gt;&lt;DisplayText&gt;[24]&lt;/DisplayText&gt;&lt;record&gt;&lt;rec-number&gt;197&lt;/rec-number&gt;&lt;foreign-keys&gt;&lt;key app="EN" db-id="5dxd5aa2jrrfdke2p0tvz29idsezz0v9aexf" timestamp="1653132835"&gt;197&lt;/key&gt;&lt;/foreign-keys&gt;&lt;ref-type name="Journal Article"&gt;17&lt;/ref-type&gt;&lt;contributors&gt;&lt;authors&gt;&lt;author&gt;Leth, Maria Louise&lt;/author&gt;&lt;author&gt;Abou Hachem, M&lt;/author&gt;&lt;author&gt;Harris, P&lt;/author&gt;&lt;author&gt;Frs, HJG&lt;/author&gt;&lt;author&gt;Nielsen, DS&lt;/author&gt;&lt;/authors&gt;&lt;/contributors&gt;&lt;titles&gt;&lt;title&gt;Glycan Utilization Strategy of the Butyrate Producing Gut Symbiont Roseburia intestinalis&lt;/title&gt;&lt;/titles&gt;&lt;dates&gt;&lt;year&gt;2019&lt;/year&gt;&lt;/dates&gt;&lt;urls&gt;&lt;/urls&gt;&lt;/record&gt;&lt;/Cite&gt;&lt;/EndNote&gt;</w:instrText>
      </w:r>
      <w:r w:rsidR="00477679"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4]</w:t>
      </w:r>
      <w:r w:rsidR="00477679" w:rsidRPr="00960252">
        <w:rPr>
          <w:rFonts w:ascii="Times New Roman" w:hAnsi="Times New Roman" w:cs="Times New Roman"/>
          <w:sz w:val="20"/>
          <w:szCs w:val="20"/>
        </w:rPr>
        <w:fldChar w:fldCharType="end"/>
      </w:r>
      <w:r w:rsidR="00477679" w:rsidRPr="00960252">
        <w:rPr>
          <w:rFonts w:ascii="Times New Roman" w:hAnsi="Times New Roman" w:cs="Times New Roman"/>
          <w:sz w:val="20"/>
          <w:szCs w:val="20"/>
        </w:rPr>
        <w:t>.</w:t>
      </w:r>
      <w:r w:rsidR="00C707F3" w:rsidRPr="00C707F3">
        <w:t xml:space="preserve"> </w:t>
      </w:r>
      <w:proofErr w:type="spellStart"/>
      <w:r w:rsidR="00C707F3" w:rsidRPr="00C707F3">
        <w:rPr>
          <w:rFonts w:ascii="Times New Roman" w:hAnsi="Times New Roman" w:cs="Times New Roman"/>
          <w:sz w:val="20"/>
          <w:szCs w:val="20"/>
        </w:rPr>
        <w:t>Actinobacteria</w:t>
      </w:r>
      <w:proofErr w:type="spellEnd"/>
      <w:r w:rsidR="00C707F3" w:rsidRPr="00C707F3">
        <w:rPr>
          <w:rFonts w:ascii="Times New Roman" w:hAnsi="Times New Roman" w:cs="Times New Roman"/>
          <w:sz w:val="20"/>
          <w:szCs w:val="20"/>
        </w:rPr>
        <w:t xml:space="preserve"> have attracted interest as potential bioremediation candidates for several environmental compartments polluted with refractory i</w:t>
      </w:r>
      <w:r w:rsidR="00C707F3">
        <w:rPr>
          <w:rFonts w:ascii="Times New Roman" w:hAnsi="Times New Roman" w:cs="Times New Roman"/>
          <w:sz w:val="20"/>
          <w:szCs w:val="20"/>
        </w:rPr>
        <w:t>norganic and organic pollutants.</w:t>
      </w:r>
      <w:r w:rsidR="00477679" w:rsidRPr="00960252">
        <w:rPr>
          <w:sz w:val="20"/>
          <w:szCs w:val="20"/>
        </w:rPr>
        <w:t xml:space="preserve"> </w:t>
      </w:r>
      <w:proofErr w:type="spellStart"/>
      <w:r w:rsidR="00477679" w:rsidRPr="00960252">
        <w:rPr>
          <w:rFonts w:ascii="Times New Roman" w:hAnsi="Times New Roman" w:cs="Times New Roman"/>
          <w:i/>
          <w:sz w:val="20"/>
          <w:szCs w:val="20"/>
        </w:rPr>
        <w:t>Acidimicrobium</w:t>
      </w:r>
      <w:proofErr w:type="spellEnd"/>
      <w:r w:rsidR="00477679" w:rsidRPr="00960252">
        <w:rPr>
          <w:rFonts w:ascii="Times New Roman" w:hAnsi="Times New Roman" w:cs="Times New Roman"/>
          <w:i/>
          <w:sz w:val="20"/>
          <w:szCs w:val="20"/>
        </w:rPr>
        <w:t xml:space="preserve"> </w:t>
      </w:r>
      <w:proofErr w:type="spellStart"/>
      <w:r w:rsidR="00477679" w:rsidRPr="00960252">
        <w:rPr>
          <w:rFonts w:ascii="Times New Roman" w:hAnsi="Times New Roman" w:cs="Times New Roman"/>
          <w:i/>
          <w:sz w:val="20"/>
          <w:szCs w:val="20"/>
        </w:rPr>
        <w:t>ferrooxidans</w:t>
      </w:r>
      <w:proofErr w:type="spellEnd"/>
      <w:r w:rsidR="00477679" w:rsidRPr="00960252">
        <w:rPr>
          <w:rFonts w:ascii="Times New Roman" w:hAnsi="Times New Roman" w:cs="Times New Roman"/>
          <w:sz w:val="20"/>
          <w:szCs w:val="20"/>
        </w:rPr>
        <w:t xml:space="preserve"> is an extremophile that can thrive at a pH of 1.8 and a temperature of 45°C. The collection strain </w:t>
      </w:r>
      <w:proofErr w:type="spellStart"/>
      <w:r w:rsidR="00477679" w:rsidRPr="00960252">
        <w:rPr>
          <w:rFonts w:ascii="Times New Roman" w:hAnsi="Times New Roman" w:cs="Times New Roman"/>
          <w:i/>
          <w:sz w:val="20"/>
          <w:szCs w:val="20"/>
        </w:rPr>
        <w:t>Acidimicrobium</w:t>
      </w:r>
      <w:proofErr w:type="spellEnd"/>
      <w:r w:rsidR="00477679" w:rsidRPr="00960252">
        <w:rPr>
          <w:rFonts w:ascii="Times New Roman" w:hAnsi="Times New Roman" w:cs="Times New Roman"/>
          <w:i/>
          <w:sz w:val="20"/>
          <w:szCs w:val="20"/>
        </w:rPr>
        <w:t xml:space="preserve"> </w:t>
      </w:r>
      <w:proofErr w:type="spellStart"/>
      <w:r w:rsidR="00477679" w:rsidRPr="00960252">
        <w:rPr>
          <w:rFonts w:ascii="Times New Roman" w:hAnsi="Times New Roman" w:cs="Times New Roman"/>
          <w:i/>
          <w:sz w:val="20"/>
          <w:szCs w:val="20"/>
        </w:rPr>
        <w:t>ferrooxidans</w:t>
      </w:r>
      <w:proofErr w:type="spellEnd"/>
      <w:r w:rsidR="00477679" w:rsidRPr="00960252">
        <w:rPr>
          <w:rFonts w:ascii="Times New Roman" w:hAnsi="Times New Roman" w:cs="Times New Roman"/>
          <w:sz w:val="20"/>
          <w:szCs w:val="20"/>
        </w:rPr>
        <w:t xml:space="preserve"> DSM 10331T was tolerant up to Zn(II) 33</w:t>
      </w:r>
      <w:r w:rsidR="00427403" w:rsidRPr="00960252">
        <w:rPr>
          <w:rFonts w:ascii="Times New Roman" w:hAnsi="Times New Roman" w:cs="Times New Roman"/>
          <w:sz w:val="20"/>
          <w:szCs w:val="20"/>
        </w:rPr>
        <w:t>×</w:t>
      </w:r>
      <w:r w:rsidR="00477679" w:rsidRPr="00960252">
        <w:rPr>
          <w:rFonts w:ascii="Times New Roman" w:hAnsi="Times New Roman" w:cs="Times New Roman"/>
          <w:sz w:val="20"/>
          <w:szCs w:val="20"/>
        </w:rPr>
        <w:t>10</w:t>
      </w:r>
      <w:r w:rsidR="00477679" w:rsidRPr="00960252">
        <w:rPr>
          <w:rFonts w:ascii="Times New Roman" w:hAnsi="Times New Roman" w:cs="Times New Roman"/>
          <w:sz w:val="20"/>
          <w:szCs w:val="20"/>
          <w:vertAlign w:val="superscript"/>
        </w:rPr>
        <w:t>3</w:t>
      </w:r>
      <w:r w:rsidR="00477679" w:rsidRPr="00960252">
        <w:rPr>
          <w:rFonts w:ascii="Times New Roman" w:hAnsi="Times New Roman" w:cs="Times New Roman"/>
          <w:sz w:val="20"/>
          <w:szCs w:val="20"/>
        </w:rPr>
        <w:t xml:space="preserve"> mg L </w:t>
      </w:r>
      <w:r w:rsidR="00FD0187" w:rsidRPr="00960252">
        <w:rPr>
          <w:rFonts w:ascii="Times New Roman" w:hAnsi="Times New Roman" w:cs="Times New Roman"/>
          <w:sz w:val="20"/>
          <w:szCs w:val="20"/>
          <w:vertAlign w:val="superscript"/>
        </w:rPr>
        <w:t>-1</w:t>
      </w:r>
      <w:r w:rsidR="00477679" w:rsidRPr="00960252">
        <w:rPr>
          <w:rFonts w:ascii="Times New Roman" w:hAnsi="Times New Roman" w:cs="Times New Roman"/>
          <w:sz w:val="20"/>
          <w:szCs w:val="20"/>
        </w:rPr>
        <w:t xml:space="preserve">, whereas </w:t>
      </w:r>
      <w:r w:rsidR="00477679" w:rsidRPr="00960252">
        <w:rPr>
          <w:rFonts w:ascii="Times New Roman" w:hAnsi="Times New Roman" w:cs="Times New Roman"/>
          <w:i/>
          <w:sz w:val="20"/>
          <w:szCs w:val="20"/>
        </w:rPr>
        <w:t xml:space="preserve">A. </w:t>
      </w:r>
      <w:proofErr w:type="spellStart"/>
      <w:r w:rsidR="00477679" w:rsidRPr="00960252">
        <w:rPr>
          <w:rFonts w:ascii="Times New Roman" w:hAnsi="Times New Roman" w:cs="Times New Roman"/>
          <w:i/>
          <w:sz w:val="20"/>
          <w:szCs w:val="20"/>
        </w:rPr>
        <w:t>ferrooxidans</w:t>
      </w:r>
      <w:proofErr w:type="spellEnd"/>
      <w:r w:rsidR="00FD0187" w:rsidRPr="00960252">
        <w:rPr>
          <w:rFonts w:ascii="Times New Roman" w:hAnsi="Times New Roman" w:cs="Times New Roman"/>
          <w:sz w:val="20"/>
          <w:szCs w:val="20"/>
        </w:rPr>
        <w:t xml:space="preserve"> N39 </w:t>
      </w:r>
      <w:r w:rsidR="00477679" w:rsidRPr="00960252">
        <w:rPr>
          <w:rFonts w:ascii="Times New Roman" w:hAnsi="Times New Roman" w:cs="Times New Roman"/>
          <w:sz w:val="20"/>
          <w:szCs w:val="20"/>
        </w:rPr>
        <w:t>30</w:t>
      </w:r>
      <w:r w:rsidR="00FD0187" w:rsidRPr="00960252">
        <w:rPr>
          <w:rFonts w:ascii="Times New Roman" w:hAnsi="Times New Roman" w:cs="Times New Roman"/>
          <w:sz w:val="20"/>
          <w:szCs w:val="20"/>
        </w:rPr>
        <w:t>×10</w:t>
      </w:r>
      <w:r w:rsidR="00FD0187" w:rsidRPr="00960252">
        <w:rPr>
          <w:rFonts w:ascii="Times New Roman" w:hAnsi="Times New Roman" w:cs="Times New Roman"/>
          <w:sz w:val="20"/>
          <w:szCs w:val="20"/>
          <w:vertAlign w:val="superscript"/>
        </w:rPr>
        <w:t>3</w:t>
      </w:r>
      <w:r w:rsidR="00FD0187" w:rsidRPr="00960252">
        <w:rPr>
          <w:rFonts w:ascii="Times New Roman" w:hAnsi="Times New Roman" w:cs="Times New Roman"/>
          <w:sz w:val="20"/>
          <w:szCs w:val="20"/>
        </w:rPr>
        <w:t xml:space="preserve"> mg L </w:t>
      </w:r>
      <w:r w:rsidR="00FD0187" w:rsidRPr="00960252">
        <w:rPr>
          <w:rFonts w:ascii="Times New Roman" w:hAnsi="Times New Roman" w:cs="Times New Roman"/>
          <w:sz w:val="20"/>
          <w:szCs w:val="20"/>
          <w:vertAlign w:val="superscript"/>
        </w:rPr>
        <w:t>-1</w:t>
      </w:r>
      <w:r w:rsidR="00477679" w:rsidRPr="00960252">
        <w:rPr>
          <w:rFonts w:ascii="Times New Roman" w:hAnsi="Times New Roman" w:cs="Times New Roman"/>
          <w:sz w:val="20"/>
          <w:szCs w:val="20"/>
        </w:rPr>
        <w:t xml:space="preserve">, isolated from a spent copper </w:t>
      </w:r>
      <w:proofErr w:type="spellStart"/>
      <w:r w:rsidR="00477679" w:rsidRPr="00960252">
        <w:rPr>
          <w:rFonts w:ascii="Times New Roman" w:hAnsi="Times New Roman" w:cs="Times New Roman"/>
          <w:sz w:val="20"/>
          <w:szCs w:val="20"/>
        </w:rPr>
        <w:t>sulphide</w:t>
      </w:r>
      <w:proofErr w:type="spellEnd"/>
      <w:r w:rsidR="00477679" w:rsidRPr="00960252">
        <w:rPr>
          <w:rFonts w:ascii="Times New Roman" w:hAnsi="Times New Roman" w:cs="Times New Roman"/>
          <w:sz w:val="20"/>
          <w:szCs w:val="20"/>
        </w:rPr>
        <w:t xml:space="preserve"> heap, was tolerant to higher concentrations of several metals, including Zn(II), demonstrating its robust adaptation to the hostile environment</w:t>
      </w:r>
      <w:r w:rsidR="00724A73" w:rsidRPr="00960252">
        <w:rPr>
          <w:rFonts w:ascii="Times New Roman" w:hAnsi="Times New Roman" w:cs="Times New Roman"/>
          <w:sz w:val="20"/>
          <w:szCs w:val="20"/>
        </w:rPr>
        <w:t xml:space="preserve"> </w:t>
      </w:r>
      <w:r w:rsidR="00477679"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Vardanyan&lt;/Author&gt;&lt;Year&gt;2018&lt;/Year&gt;&lt;RecNum&gt;198&lt;/RecNum&gt;&lt;DisplayText&gt;[25]&lt;/DisplayText&gt;&lt;record&gt;&lt;rec-number&gt;198&lt;/rec-number&gt;&lt;foreign-keys&gt;&lt;key app="EN" db-id="5dxd5aa2jrrfdke2p0tvz29idsezz0v9aexf" timestamp="1653133004"&gt;198&lt;/key&gt;&lt;/foreign-keys&gt;&lt;ref-type name="Book Section"&gt;5&lt;/ref-type&gt;&lt;contributors&gt;&lt;authors&gt;&lt;author&gt;Vardanyan, Narine S&lt;/author&gt;&lt;author&gt;Vardanyan, Arevik K&lt;/author&gt;&lt;/authors&gt;&lt;/contributors&gt;&lt;titles&gt;&lt;title&gt;Thermophilic chemolithotrophic bacteria in mining sites&lt;/title&gt;&lt;secondary-title&gt;Extremophiles in Eurasian ecosystems: ecology, diversity, and applications&lt;/secondary-title&gt;&lt;/titles&gt;&lt;pages&gt;187-218&lt;/pages&gt;&lt;dates&gt;&lt;year&gt;2018&lt;/year&gt;&lt;/dates&gt;&lt;publisher&gt;Springer&lt;/publisher&gt;&lt;urls&gt;&lt;/urls&gt;&lt;/record&gt;&lt;/Cite&gt;&lt;/EndNote&gt;</w:instrText>
      </w:r>
      <w:r w:rsidR="00477679"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5]</w:t>
      </w:r>
      <w:r w:rsidR="00477679" w:rsidRPr="00960252">
        <w:rPr>
          <w:rFonts w:ascii="Times New Roman" w:hAnsi="Times New Roman" w:cs="Times New Roman"/>
          <w:sz w:val="20"/>
          <w:szCs w:val="20"/>
        </w:rPr>
        <w:fldChar w:fldCharType="end"/>
      </w:r>
      <w:r w:rsidR="00477679" w:rsidRPr="00960252">
        <w:rPr>
          <w:rFonts w:ascii="Times New Roman" w:hAnsi="Times New Roman" w:cs="Times New Roman"/>
          <w:sz w:val="20"/>
          <w:szCs w:val="20"/>
        </w:rPr>
        <w:t>.</w:t>
      </w:r>
      <w:r w:rsidR="00477679" w:rsidRPr="00960252">
        <w:rPr>
          <w:sz w:val="20"/>
          <w:szCs w:val="20"/>
        </w:rPr>
        <w:t xml:space="preserve"> </w:t>
      </w:r>
      <w:r w:rsidR="00477679" w:rsidRPr="00960252">
        <w:rPr>
          <w:rFonts w:ascii="Times New Roman" w:hAnsi="Times New Roman" w:cs="Times New Roman"/>
          <w:sz w:val="20"/>
          <w:szCs w:val="20"/>
        </w:rPr>
        <w:t xml:space="preserve">Microorganisms of the genus Streptomyces, as well as the </w:t>
      </w:r>
      <w:proofErr w:type="spellStart"/>
      <w:r w:rsidR="00477679" w:rsidRPr="00960252">
        <w:rPr>
          <w:rFonts w:ascii="Times New Roman" w:hAnsi="Times New Roman" w:cs="Times New Roman"/>
          <w:i/>
          <w:sz w:val="20"/>
          <w:szCs w:val="20"/>
        </w:rPr>
        <w:t>Arthobacter</w:t>
      </w:r>
      <w:proofErr w:type="spellEnd"/>
      <w:r w:rsidR="00477679" w:rsidRPr="00960252">
        <w:rPr>
          <w:rFonts w:ascii="Times New Roman" w:hAnsi="Times New Roman" w:cs="Times New Roman"/>
          <w:sz w:val="20"/>
          <w:szCs w:val="20"/>
        </w:rPr>
        <w:t xml:space="preserve"> and </w:t>
      </w:r>
      <w:proofErr w:type="spellStart"/>
      <w:r w:rsidR="00477679" w:rsidRPr="00960252">
        <w:rPr>
          <w:rFonts w:ascii="Times New Roman" w:hAnsi="Times New Roman" w:cs="Times New Roman"/>
          <w:i/>
          <w:sz w:val="20"/>
          <w:szCs w:val="20"/>
        </w:rPr>
        <w:t>Rhodococcus</w:t>
      </w:r>
      <w:proofErr w:type="spellEnd"/>
      <w:r w:rsidR="00477679" w:rsidRPr="00960252">
        <w:rPr>
          <w:rFonts w:ascii="Times New Roman" w:hAnsi="Times New Roman" w:cs="Times New Roman"/>
          <w:i/>
          <w:sz w:val="20"/>
          <w:szCs w:val="20"/>
        </w:rPr>
        <w:t xml:space="preserve"> </w:t>
      </w:r>
      <w:r w:rsidR="00477679" w:rsidRPr="00960252">
        <w:rPr>
          <w:rFonts w:ascii="Times New Roman" w:hAnsi="Times New Roman" w:cs="Times New Roman"/>
          <w:sz w:val="20"/>
          <w:szCs w:val="20"/>
        </w:rPr>
        <w:t>genera, have garnered substantial attention as a viable biotechnological technique to cleaning up contaminated environments</w:t>
      </w:r>
      <w:r w:rsidR="00FA477D" w:rsidRPr="00960252">
        <w:rPr>
          <w:rFonts w:ascii="Times New Roman" w:hAnsi="Times New Roman" w:cs="Times New Roman"/>
          <w:sz w:val="20"/>
          <w:szCs w:val="20"/>
        </w:rPr>
        <w:t xml:space="preserve"> </w:t>
      </w:r>
      <w:r w:rsidR="00477679"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Farda&lt;/Author&gt;&lt;Year&gt;2022&lt;/Year&gt;&lt;RecNum&gt;199&lt;/RecNum&gt;&lt;DisplayText&gt;[26]&lt;/DisplayText&gt;&lt;record&gt;&lt;rec-number&gt;199&lt;/rec-number&gt;&lt;foreign-keys&gt;&lt;key app="EN" db-id="5dxd5aa2jrrfdke2p0tvz29idsezz0v9aexf" timestamp="1653133126"&gt;199&lt;/key&gt;&lt;/foreign-keys&gt;&lt;ref-type name="Journal Article"&gt;17&lt;/ref-type&gt;&lt;contributors&gt;&lt;authors&gt;&lt;author&gt;Farda, Beatrice&lt;/author&gt;&lt;author&gt;Djebaili, Rihab&lt;/author&gt;&lt;author&gt;Vaccarelli, Ilaria&lt;/author&gt;&lt;author&gt;Del Gallo, Maddalena&lt;/author&gt;&lt;author&gt;Pellegrini, Marika&lt;/author&gt;&lt;/authors&gt;&lt;/contributors&gt;&lt;titles&gt;&lt;title&gt;Actinomycetes from caves: an overview of their diversity, biotechnological properties, and insights for their use in soil environments&lt;/title&gt;&lt;secondary-title&gt;Microorganisms&lt;/secondary-title&gt;&lt;/titles&gt;&lt;periodical&gt;&lt;full-title&gt;Microorganisms&lt;/full-title&gt;&lt;/periodical&gt;&lt;pages&gt;453&lt;/pages&gt;&lt;volume&gt;10&lt;/volume&gt;&lt;number&gt;2&lt;/number&gt;&lt;dates&gt;&lt;year&gt;2022&lt;/year&gt;&lt;/dates&gt;&lt;isbn&gt;2076-2607&lt;/isbn&gt;&lt;urls&gt;&lt;/urls&gt;&lt;/record&gt;&lt;/Cite&gt;&lt;/EndNote&gt;</w:instrText>
      </w:r>
      <w:r w:rsidR="00477679"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6]</w:t>
      </w:r>
      <w:r w:rsidR="00477679" w:rsidRPr="00960252">
        <w:rPr>
          <w:rFonts w:ascii="Times New Roman" w:hAnsi="Times New Roman" w:cs="Times New Roman"/>
          <w:sz w:val="20"/>
          <w:szCs w:val="20"/>
        </w:rPr>
        <w:fldChar w:fldCharType="end"/>
      </w:r>
      <w:r w:rsidR="00477679" w:rsidRPr="00960252">
        <w:rPr>
          <w:rFonts w:ascii="Times New Roman" w:hAnsi="Times New Roman" w:cs="Times New Roman"/>
          <w:sz w:val="20"/>
          <w:szCs w:val="20"/>
        </w:rPr>
        <w:t>.</w:t>
      </w:r>
      <w:r w:rsidR="00477679" w:rsidRPr="00960252">
        <w:rPr>
          <w:sz w:val="20"/>
          <w:szCs w:val="20"/>
        </w:rPr>
        <w:t xml:space="preserve"> </w:t>
      </w:r>
      <w:r w:rsidR="00477679" w:rsidRPr="00960252">
        <w:rPr>
          <w:rFonts w:ascii="Times New Roman" w:hAnsi="Times New Roman" w:cs="Times New Roman"/>
          <w:sz w:val="20"/>
          <w:szCs w:val="20"/>
        </w:rPr>
        <w:t xml:space="preserve">Streptomyces strains may be well suited for soil inoculation due to their </w:t>
      </w:r>
      <w:proofErr w:type="spellStart"/>
      <w:r w:rsidR="00477679" w:rsidRPr="00960252">
        <w:rPr>
          <w:rFonts w:ascii="Times New Roman" w:hAnsi="Times New Roman" w:cs="Times New Roman"/>
          <w:sz w:val="20"/>
          <w:szCs w:val="20"/>
        </w:rPr>
        <w:t>mycelial</w:t>
      </w:r>
      <w:proofErr w:type="spellEnd"/>
      <w:r w:rsidR="00477679" w:rsidRPr="00960252">
        <w:rPr>
          <w:rFonts w:ascii="Times New Roman" w:hAnsi="Times New Roman" w:cs="Times New Roman"/>
          <w:sz w:val="20"/>
          <w:szCs w:val="20"/>
        </w:rPr>
        <w:t xml:space="preserve"> growth habit, relatively quick growth rates, colonization of semi-selective substrates, and capacity to be genetically altered, in addition to their metabolic variety</w:t>
      </w:r>
      <w:r w:rsidR="00FA477D" w:rsidRPr="00960252">
        <w:rPr>
          <w:rFonts w:ascii="Times New Roman" w:hAnsi="Times New Roman" w:cs="Times New Roman"/>
          <w:sz w:val="20"/>
          <w:szCs w:val="20"/>
        </w:rPr>
        <w:t xml:space="preserve"> </w:t>
      </w:r>
      <w:r w:rsidR="00477679"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De Corato&lt;/Author&gt;&lt;Year&gt;2020&lt;/Year&gt;&lt;RecNum&gt;200&lt;/RecNum&gt;&lt;DisplayText&gt;[27]&lt;/DisplayText&gt;&lt;record&gt;&lt;rec-number&gt;200&lt;/rec-number&gt;&lt;foreign-keys&gt;&lt;key app="EN" db-id="5dxd5aa2jrrfdke2p0tvz29idsezz0v9aexf" timestamp="1653133249"&gt;200&lt;/key&gt;&lt;/foreign-keys&gt;&lt;ref-type name="Journal Article"&gt;17&lt;/ref-type&gt;&lt;contributors&gt;&lt;authors&gt;&lt;author&gt;De Corato, Ugo&lt;/author&gt;&lt;/authors&gt;&lt;/contributors&gt;&lt;titles&gt;&lt;title&gt;Disease-suppressive compost enhances natural soil suppressiveness against soil-borne plant pathogens: A critical review&lt;/title&gt;&lt;secondary-title&gt;Rhizosphere&lt;/secondary-title&gt;&lt;/titles&gt;&lt;periodical&gt;&lt;full-title&gt;Rhizosphere&lt;/full-title&gt;&lt;/periodical&gt;&lt;pages&gt;100192&lt;/pages&gt;&lt;volume&gt;13&lt;/volume&gt;&lt;dates&gt;&lt;year&gt;2020&lt;/year&gt;&lt;/dates&gt;&lt;isbn&gt;2452-2198&lt;/isbn&gt;&lt;urls&gt;&lt;/urls&gt;&lt;/record&gt;&lt;/Cite&gt;&lt;/EndNote&gt;</w:instrText>
      </w:r>
      <w:r w:rsidR="00477679"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7]</w:t>
      </w:r>
      <w:r w:rsidR="00477679" w:rsidRPr="00960252">
        <w:rPr>
          <w:rFonts w:ascii="Times New Roman" w:hAnsi="Times New Roman" w:cs="Times New Roman"/>
          <w:sz w:val="20"/>
          <w:szCs w:val="20"/>
        </w:rPr>
        <w:fldChar w:fldCharType="end"/>
      </w:r>
      <w:r w:rsidR="00477679" w:rsidRPr="00960252">
        <w:rPr>
          <w:rFonts w:ascii="Times New Roman" w:hAnsi="Times New Roman" w:cs="Times New Roman"/>
          <w:sz w:val="20"/>
          <w:szCs w:val="20"/>
        </w:rPr>
        <w:t>.</w:t>
      </w:r>
      <w:r w:rsidR="00477679" w:rsidRPr="00960252">
        <w:rPr>
          <w:sz w:val="20"/>
          <w:szCs w:val="20"/>
        </w:rPr>
        <w:t xml:space="preserve"> </w:t>
      </w:r>
      <w:r w:rsidR="00477679" w:rsidRPr="00960252">
        <w:rPr>
          <w:rFonts w:ascii="Times New Roman" w:hAnsi="Times New Roman" w:cs="Times New Roman"/>
          <w:i/>
          <w:sz w:val="20"/>
          <w:szCs w:val="20"/>
        </w:rPr>
        <w:t>Streptomyces</w:t>
      </w:r>
      <w:r w:rsidR="00477679" w:rsidRPr="00960252">
        <w:rPr>
          <w:rFonts w:ascii="Times New Roman" w:hAnsi="Times New Roman" w:cs="Times New Roman"/>
          <w:sz w:val="20"/>
          <w:szCs w:val="20"/>
        </w:rPr>
        <w:t xml:space="preserve"> strains may thrive on and breakdown a variety of pesticides, including </w:t>
      </w:r>
      <w:proofErr w:type="spellStart"/>
      <w:r w:rsidR="00477679" w:rsidRPr="00960252">
        <w:rPr>
          <w:rFonts w:ascii="Times New Roman" w:hAnsi="Times New Roman" w:cs="Times New Roman"/>
          <w:sz w:val="20"/>
          <w:szCs w:val="20"/>
        </w:rPr>
        <w:t>pyrethroids</w:t>
      </w:r>
      <w:proofErr w:type="spellEnd"/>
      <w:r w:rsidR="00477679" w:rsidRPr="00960252">
        <w:rPr>
          <w:rFonts w:ascii="Times New Roman" w:hAnsi="Times New Roman" w:cs="Times New Roman"/>
          <w:sz w:val="20"/>
          <w:szCs w:val="20"/>
        </w:rPr>
        <w:t xml:space="preserve">, atrazine, and </w:t>
      </w:r>
      <w:proofErr w:type="spellStart"/>
      <w:r w:rsidR="00477679" w:rsidRPr="00960252">
        <w:rPr>
          <w:rFonts w:ascii="Times New Roman" w:hAnsi="Times New Roman" w:cs="Times New Roman"/>
          <w:sz w:val="20"/>
          <w:szCs w:val="20"/>
        </w:rPr>
        <w:t>diuron</w:t>
      </w:r>
      <w:proofErr w:type="spellEnd"/>
      <w:r w:rsidR="00477679" w:rsidRPr="00960252">
        <w:rPr>
          <w:rFonts w:ascii="Times New Roman" w:hAnsi="Times New Roman" w:cs="Times New Roman"/>
          <w:sz w:val="20"/>
          <w:szCs w:val="20"/>
        </w:rPr>
        <w:t>, among others</w:t>
      </w:r>
      <w:r w:rsidR="00477679" w:rsidRPr="00960252">
        <w:rPr>
          <w:rFonts w:ascii="Times New Roman" w:hAnsi="Times New Roman" w:cs="Times New Roman"/>
          <w:sz w:val="20"/>
          <w:szCs w:val="20"/>
        </w:rPr>
        <w:fldChar w:fldCharType="begin"/>
      </w:r>
      <w:r w:rsidR="00080899" w:rsidRPr="00960252">
        <w:rPr>
          <w:rFonts w:ascii="Times New Roman" w:hAnsi="Times New Roman" w:cs="Times New Roman"/>
          <w:sz w:val="20"/>
          <w:szCs w:val="20"/>
        </w:rPr>
        <w:instrText xml:space="preserve"> ADDIN EN.CITE &lt;EndNote&gt;&lt;Cite&gt;&lt;Author&gt;Kumar&lt;/Author&gt;&lt;Year&gt;2021&lt;/Year&gt;&lt;RecNum&gt;201&lt;/RecNum&gt;&lt;DisplayText&gt;[28]&lt;/DisplayText&gt;&lt;record&gt;&lt;rec-number&gt;201&lt;/rec-number&gt;&lt;foreign-keys&gt;&lt;key app="EN" db-id="5dxd5aa2jrrfdke2p0tvz29idsezz0v9aexf" timestamp="1653133338"&gt;201&lt;/key&gt;&lt;/foreign-keys&gt;&lt;ref-type name="Journal Article"&gt;17&lt;/ref-type&gt;&lt;contributors&gt;&lt;authors&gt;&lt;author&gt;Kumar, Manish&lt;/author&gt;&lt;author&gt;Yadav, Ajar Nath&lt;/author&gt;&lt;author&gt;Saxena, Raghvendra&lt;/author&gt;&lt;author&gt;Paul, Diby&lt;/author&gt;&lt;author&gt;Tomar, Rajesh Singh&lt;/author&gt;&lt;/authors&gt;&lt;/contributors&gt;&lt;titles&gt;&lt;title&gt;Biodiversity of pesticides degrading microbial communities and their environmental impact&lt;/title&gt;&lt;secondary-title&gt;Biocatalysis and Agricultural Biotechnology&lt;/secondary-title&gt;&lt;/titles&gt;&lt;periodical&gt;&lt;full-title&gt;Biocatalysis and Agricultural Biotechnology&lt;/full-title&gt;&lt;/periodical&gt;&lt;pages&gt;101883&lt;/pages&gt;&lt;volume&gt;31&lt;/volume&gt;&lt;dates&gt;&lt;year&gt;2021&lt;/year&gt;&lt;/dates&gt;&lt;isbn&gt;1878-8181&lt;/isbn&gt;&lt;urls&gt;&lt;/urls&gt;&lt;/record&gt;&lt;/Cite&gt;&lt;/EndNote&gt;</w:instrText>
      </w:r>
      <w:r w:rsidR="00477679" w:rsidRPr="00960252">
        <w:rPr>
          <w:rFonts w:ascii="Times New Roman" w:hAnsi="Times New Roman" w:cs="Times New Roman"/>
          <w:sz w:val="20"/>
          <w:szCs w:val="20"/>
        </w:rPr>
        <w:fldChar w:fldCharType="separate"/>
      </w:r>
      <w:r w:rsidR="00080899" w:rsidRPr="00960252">
        <w:rPr>
          <w:rFonts w:ascii="Times New Roman" w:hAnsi="Times New Roman" w:cs="Times New Roman"/>
          <w:noProof/>
          <w:sz w:val="20"/>
          <w:szCs w:val="20"/>
        </w:rPr>
        <w:t>[28]</w:t>
      </w:r>
      <w:r w:rsidR="00477679" w:rsidRPr="00960252">
        <w:rPr>
          <w:rFonts w:ascii="Times New Roman" w:hAnsi="Times New Roman" w:cs="Times New Roman"/>
          <w:sz w:val="20"/>
          <w:szCs w:val="20"/>
        </w:rPr>
        <w:fldChar w:fldCharType="end"/>
      </w:r>
      <w:r w:rsidR="00477679" w:rsidRPr="00960252">
        <w:rPr>
          <w:rFonts w:ascii="Times New Roman" w:hAnsi="Times New Roman" w:cs="Times New Roman"/>
          <w:sz w:val="20"/>
          <w:szCs w:val="20"/>
        </w:rPr>
        <w:t>.</w:t>
      </w:r>
      <w:r w:rsidR="008966C6" w:rsidRPr="008966C6">
        <w:t xml:space="preserve"> </w:t>
      </w:r>
      <w:r w:rsidR="008966C6" w:rsidRPr="008966C6">
        <w:rPr>
          <w:rFonts w:ascii="Times New Roman" w:hAnsi="Times New Roman" w:cs="Times New Roman"/>
          <w:sz w:val="20"/>
          <w:szCs w:val="20"/>
        </w:rPr>
        <w:t xml:space="preserve">According to the bibliographies published in the last two decades, the most representative pesticide-degrading </w:t>
      </w:r>
      <w:proofErr w:type="spellStart"/>
      <w:r w:rsidR="008966C6" w:rsidRPr="008966C6">
        <w:rPr>
          <w:rFonts w:ascii="Times New Roman" w:hAnsi="Times New Roman" w:cs="Times New Roman"/>
          <w:sz w:val="20"/>
          <w:szCs w:val="20"/>
        </w:rPr>
        <w:t>actinobacteria</w:t>
      </w:r>
      <w:proofErr w:type="spellEnd"/>
      <w:r w:rsidR="008966C6" w:rsidRPr="008966C6">
        <w:rPr>
          <w:rFonts w:ascii="Times New Roman" w:hAnsi="Times New Roman" w:cs="Times New Roman"/>
          <w:sz w:val="20"/>
          <w:szCs w:val="20"/>
        </w:rPr>
        <w:t xml:space="preserve"> include the genera </w:t>
      </w:r>
      <w:proofErr w:type="spellStart"/>
      <w:r w:rsidR="008966C6" w:rsidRPr="008966C6">
        <w:rPr>
          <w:rFonts w:ascii="Times New Roman" w:hAnsi="Times New Roman" w:cs="Times New Roman"/>
          <w:sz w:val="20"/>
          <w:szCs w:val="20"/>
        </w:rPr>
        <w:t>Arthrobacter</w:t>
      </w:r>
      <w:proofErr w:type="spellEnd"/>
      <w:r w:rsidR="008966C6" w:rsidRPr="008966C6">
        <w:rPr>
          <w:rFonts w:ascii="Times New Roman" w:hAnsi="Times New Roman" w:cs="Times New Roman"/>
          <w:sz w:val="20"/>
          <w:szCs w:val="20"/>
        </w:rPr>
        <w:t xml:space="preserve">, </w:t>
      </w:r>
      <w:proofErr w:type="spellStart"/>
      <w:r w:rsidR="008966C6" w:rsidRPr="008966C6">
        <w:rPr>
          <w:rFonts w:ascii="Times New Roman" w:hAnsi="Times New Roman" w:cs="Times New Roman"/>
          <w:sz w:val="20"/>
          <w:szCs w:val="20"/>
        </w:rPr>
        <w:t>Rhodococcus</w:t>
      </w:r>
      <w:proofErr w:type="spellEnd"/>
      <w:r w:rsidR="008966C6" w:rsidRPr="008966C6">
        <w:rPr>
          <w:rFonts w:ascii="Times New Roman" w:hAnsi="Times New Roman" w:cs="Times New Roman"/>
          <w:sz w:val="20"/>
          <w:szCs w:val="20"/>
        </w:rPr>
        <w:t xml:space="preserve">, Streptomyces, </w:t>
      </w:r>
      <w:proofErr w:type="spellStart"/>
      <w:r w:rsidR="008966C6" w:rsidRPr="008966C6">
        <w:rPr>
          <w:rFonts w:ascii="Times New Roman" w:hAnsi="Times New Roman" w:cs="Times New Roman"/>
          <w:sz w:val="20"/>
          <w:szCs w:val="20"/>
        </w:rPr>
        <w:t>Frankia</w:t>
      </w:r>
      <w:proofErr w:type="spellEnd"/>
      <w:r w:rsidR="008966C6" w:rsidRPr="008966C6">
        <w:rPr>
          <w:rFonts w:ascii="Times New Roman" w:hAnsi="Times New Roman" w:cs="Times New Roman"/>
          <w:sz w:val="20"/>
          <w:szCs w:val="20"/>
        </w:rPr>
        <w:t xml:space="preserve">, </w:t>
      </w:r>
      <w:proofErr w:type="spellStart"/>
      <w:r w:rsidR="008966C6" w:rsidRPr="008966C6">
        <w:rPr>
          <w:rFonts w:ascii="Times New Roman" w:hAnsi="Times New Roman" w:cs="Times New Roman"/>
          <w:sz w:val="20"/>
          <w:szCs w:val="20"/>
        </w:rPr>
        <w:t>Janibacter</w:t>
      </w:r>
      <w:proofErr w:type="spellEnd"/>
      <w:r w:rsidR="008966C6" w:rsidRPr="008966C6">
        <w:rPr>
          <w:rFonts w:ascii="Times New Roman" w:hAnsi="Times New Roman" w:cs="Times New Roman"/>
          <w:sz w:val="20"/>
          <w:szCs w:val="20"/>
        </w:rPr>
        <w:t xml:space="preserve">, </w:t>
      </w:r>
      <w:proofErr w:type="spellStart"/>
      <w:r w:rsidR="008966C6" w:rsidRPr="008966C6">
        <w:rPr>
          <w:rFonts w:ascii="Times New Roman" w:hAnsi="Times New Roman" w:cs="Times New Roman"/>
          <w:sz w:val="20"/>
          <w:szCs w:val="20"/>
        </w:rPr>
        <w:t>Kokuria</w:t>
      </w:r>
      <w:proofErr w:type="spellEnd"/>
      <w:r w:rsidR="008966C6" w:rsidRPr="008966C6">
        <w:rPr>
          <w:rFonts w:ascii="Times New Roman" w:hAnsi="Times New Roman" w:cs="Times New Roman"/>
          <w:sz w:val="20"/>
          <w:szCs w:val="20"/>
        </w:rPr>
        <w:t xml:space="preserve">, Mycobacterium, </w:t>
      </w:r>
      <w:proofErr w:type="spellStart"/>
      <w:r w:rsidR="008966C6" w:rsidRPr="008966C6">
        <w:rPr>
          <w:rFonts w:ascii="Times New Roman" w:hAnsi="Times New Roman" w:cs="Times New Roman"/>
          <w:sz w:val="20"/>
          <w:szCs w:val="20"/>
        </w:rPr>
        <w:t>Nocardia</w:t>
      </w:r>
      <w:proofErr w:type="spellEnd"/>
      <w:r w:rsidR="008966C6" w:rsidRPr="008966C6">
        <w:rPr>
          <w:rFonts w:ascii="Times New Roman" w:hAnsi="Times New Roman" w:cs="Times New Roman"/>
          <w:sz w:val="20"/>
          <w:szCs w:val="20"/>
        </w:rPr>
        <w:t xml:space="preserve">, and </w:t>
      </w:r>
      <w:proofErr w:type="spellStart"/>
      <w:r w:rsidR="008966C6" w:rsidRPr="008966C6">
        <w:rPr>
          <w:rFonts w:ascii="Times New Roman" w:hAnsi="Times New Roman" w:cs="Times New Roman"/>
          <w:sz w:val="20"/>
          <w:szCs w:val="20"/>
        </w:rPr>
        <w:t>Pseudonocardia</w:t>
      </w:r>
      <w:proofErr w:type="spellEnd"/>
      <w:r w:rsidR="008966C6" w:rsidRPr="008966C6">
        <w:rPr>
          <w:rFonts w:ascii="Times New Roman" w:hAnsi="Times New Roman" w:cs="Times New Roman"/>
          <w:sz w:val="20"/>
          <w:szCs w:val="20"/>
        </w:rPr>
        <w:t xml:space="preserve">. These bacteria are capable of growing and degrading a variety of pesticide chemical families, including OC, CB, OP, </w:t>
      </w:r>
      <w:proofErr w:type="spellStart"/>
      <w:r w:rsidR="008966C6" w:rsidRPr="008966C6">
        <w:rPr>
          <w:rFonts w:ascii="Times New Roman" w:hAnsi="Times New Roman" w:cs="Times New Roman"/>
          <w:sz w:val="20"/>
          <w:szCs w:val="20"/>
        </w:rPr>
        <w:t>pyrethroids</w:t>
      </w:r>
      <w:proofErr w:type="spellEnd"/>
      <w:r w:rsidR="008966C6">
        <w:rPr>
          <w:rFonts w:ascii="Times New Roman" w:hAnsi="Times New Roman" w:cs="Times New Roman"/>
          <w:sz w:val="20"/>
          <w:szCs w:val="20"/>
        </w:rPr>
        <w:t xml:space="preserve">, </w:t>
      </w:r>
      <w:proofErr w:type="spellStart"/>
      <w:r w:rsidR="008966C6">
        <w:rPr>
          <w:rFonts w:ascii="Times New Roman" w:hAnsi="Times New Roman" w:cs="Times New Roman"/>
          <w:sz w:val="20"/>
          <w:szCs w:val="20"/>
        </w:rPr>
        <w:t>ureas</w:t>
      </w:r>
      <w:proofErr w:type="spellEnd"/>
      <w:r w:rsidR="008966C6">
        <w:rPr>
          <w:rFonts w:ascii="Times New Roman" w:hAnsi="Times New Roman" w:cs="Times New Roman"/>
          <w:sz w:val="20"/>
          <w:szCs w:val="20"/>
        </w:rPr>
        <w:t xml:space="preserve">, and </w:t>
      </w:r>
      <w:proofErr w:type="spellStart"/>
      <w:r w:rsidR="008966C6">
        <w:rPr>
          <w:rFonts w:ascii="Times New Roman" w:hAnsi="Times New Roman" w:cs="Times New Roman"/>
          <w:sz w:val="20"/>
          <w:szCs w:val="20"/>
        </w:rPr>
        <w:t>chloroacetanilides</w:t>
      </w:r>
      <w:proofErr w:type="spellEnd"/>
      <w:r w:rsidR="008966C6">
        <w:rPr>
          <w:rFonts w:ascii="Times New Roman" w:hAnsi="Times New Roman" w:cs="Times New Roman"/>
          <w:sz w:val="20"/>
          <w:szCs w:val="20"/>
        </w:rPr>
        <w:fldChar w:fldCharType="begin"/>
      </w:r>
      <w:r w:rsidR="008966C6">
        <w:rPr>
          <w:rFonts w:ascii="Times New Roman" w:hAnsi="Times New Roman" w:cs="Times New Roman"/>
          <w:sz w:val="20"/>
          <w:szCs w:val="20"/>
        </w:rPr>
        <w:instrText xml:space="preserve"> ADDIN EN.CITE &lt;EndNote&gt;&lt;Cite&gt;&lt;Author&gt;Farda&lt;/Author&gt;&lt;Year&gt;2022&lt;/Year&gt;&lt;RecNum&gt;311&lt;/RecNum&gt;&lt;DisplayText&gt;[26]&lt;/DisplayText&gt;&lt;record&gt;&lt;rec-number&gt;311&lt;/rec-number&gt;&lt;foreign-keys&gt;&lt;key app="EN" db-id="5dxd5aa2jrrfdke2p0tvz29idsezz0v9aexf" timestamp="1660722932"&gt;311&lt;/key&gt;&lt;/foreign-keys&gt;&lt;ref-type name="Journal Article"&gt;17&lt;/ref-type&gt;&lt;contributors&gt;&lt;authors&gt;&lt;author&gt;Farda, Beatrice&lt;/author&gt;&lt;author&gt;Djebaili, Rihab&lt;/author&gt;&lt;author&gt;Vaccarelli, Ilaria&lt;/author&gt;&lt;author&gt;Del Gallo, Maddalena&lt;/author&gt;&lt;author&gt;Pellegrini, Marika&lt;/author&gt;&lt;/authors&gt;&lt;/contributors&gt;&lt;titles&gt;&lt;title&gt;Actinomycetes from caves: an overview of their diversity, biotechnological properties, and insights for their use in soil environments&lt;/title&gt;&lt;secondary-title&gt;Microorganisms&lt;/secondary-title&gt;&lt;/titles&gt;&lt;periodical&gt;&lt;full-title&gt;Microorganisms&lt;/full-title&gt;&lt;/periodical&gt;&lt;pages&gt;453&lt;/pages&gt;&lt;volume&gt;10&lt;/volume&gt;&lt;number&gt;2&lt;/number&gt;&lt;dates&gt;&lt;year&gt;2022&lt;/year&gt;&lt;/dates&gt;&lt;isbn&gt;2076-2607&lt;/isbn&gt;&lt;urls&gt;&lt;/urls&gt;&lt;/record&gt;&lt;/Cite&gt;&lt;/EndNote&gt;</w:instrText>
      </w:r>
      <w:r w:rsidR="008966C6">
        <w:rPr>
          <w:rFonts w:ascii="Times New Roman" w:hAnsi="Times New Roman" w:cs="Times New Roman"/>
          <w:sz w:val="20"/>
          <w:szCs w:val="20"/>
        </w:rPr>
        <w:fldChar w:fldCharType="separate"/>
      </w:r>
      <w:r w:rsidR="008966C6">
        <w:rPr>
          <w:rFonts w:ascii="Times New Roman" w:hAnsi="Times New Roman" w:cs="Times New Roman"/>
          <w:noProof/>
          <w:sz w:val="20"/>
          <w:szCs w:val="20"/>
        </w:rPr>
        <w:t>[26]</w:t>
      </w:r>
      <w:r w:rsidR="008966C6">
        <w:rPr>
          <w:rFonts w:ascii="Times New Roman" w:hAnsi="Times New Roman" w:cs="Times New Roman"/>
          <w:sz w:val="20"/>
          <w:szCs w:val="20"/>
        </w:rPr>
        <w:fldChar w:fldCharType="end"/>
      </w:r>
      <w:r w:rsidR="008966C6">
        <w:rPr>
          <w:rFonts w:ascii="Times New Roman" w:hAnsi="Times New Roman" w:cs="Times New Roman"/>
          <w:sz w:val="20"/>
          <w:szCs w:val="20"/>
        </w:rPr>
        <w:t>.</w:t>
      </w:r>
    </w:p>
    <w:tbl>
      <w:tblPr>
        <w:tblpPr w:leftFromText="180" w:rightFromText="180" w:vertAnchor="text" w:horzAnchor="margin" w:tblpY="-616"/>
        <w:tblW w:w="98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18"/>
        <w:gridCol w:w="2672"/>
        <w:gridCol w:w="2896"/>
        <w:gridCol w:w="1789"/>
      </w:tblGrid>
      <w:tr w:rsidR="004042DB" w:rsidTr="006D4AF1">
        <w:trPr>
          <w:trHeight w:val="558"/>
        </w:trPr>
        <w:tc>
          <w:tcPr>
            <w:tcW w:w="2518" w:type="dxa"/>
          </w:tcPr>
          <w:p w:rsidR="004042DB" w:rsidRPr="006D4AF1" w:rsidRDefault="0076356F" w:rsidP="00840778">
            <w:pPr>
              <w:jc w:val="center"/>
              <w:rPr>
                <w:rFonts w:ascii="Times New Roman" w:hAnsi="Times New Roman" w:cs="Times New Roman"/>
                <w:b/>
                <w:sz w:val="20"/>
                <w:szCs w:val="20"/>
              </w:rPr>
            </w:pPr>
            <w:r w:rsidRPr="006D4AF1">
              <w:rPr>
                <w:rFonts w:ascii="Times New Roman" w:hAnsi="Times New Roman" w:cs="Times New Roman"/>
                <w:b/>
                <w:sz w:val="20"/>
                <w:szCs w:val="20"/>
              </w:rPr>
              <w:lastRenderedPageBreak/>
              <w:t xml:space="preserve">Metal and </w:t>
            </w:r>
            <w:r w:rsidR="004042DB" w:rsidRPr="006D4AF1">
              <w:rPr>
                <w:rFonts w:ascii="Times New Roman" w:hAnsi="Times New Roman" w:cs="Times New Roman"/>
                <w:b/>
                <w:i/>
                <w:sz w:val="20"/>
                <w:szCs w:val="20"/>
              </w:rPr>
              <w:t xml:space="preserve">Streptomyces  </w:t>
            </w:r>
            <w:r w:rsidR="004042DB" w:rsidRPr="006D4AF1">
              <w:rPr>
                <w:rFonts w:ascii="Times New Roman" w:hAnsi="Times New Roman" w:cs="Times New Roman"/>
                <w:b/>
                <w:sz w:val="20"/>
                <w:szCs w:val="20"/>
              </w:rPr>
              <w:t xml:space="preserve">  strain</w:t>
            </w:r>
          </w:p>
        </w:tc>
        <w:tc>
          <w:tcPr>
            <w:tcW w:w="2672" w:type="dxa"/>
          </w:tcPr>
          <w:p w:rsidR="004042DB" w:rsidRPr="006D4AF1" w:rsidRDefault="006D4AF1" w:rsidP="006D4AF1">
            <w:pPr>
              <w:rPr>
                <w:rFonts w:ascii="Times New Roman" w:hAnsi="Times New Roman" w:cs="Times New Roman"/>
                <w:b/>
                <w:sz w:val="20"/>
                <w:szCs w:val="20"/>
              </w:rPr>
            </w:pPr>
            <w:r>
              <w:rPr>
                <w:rFonts w:ascii="Times New Roman" w:hAnsi="Times New Roman" w:cs="Times New Roman"/>
                <w:b/>
                <w:sz w:val="20"/>
                <w:szCs w:val="20"/>
              </w:rPr>
              <w:t xml:space="preserve">        </w:t>
            </w:r>
            <w:r w:rsidR="004042DB" w:rsidRPr="006D4AF1">
              <w:rPr>
                <w:rFonts w:ascii="Times New Roman" w:hAnsi="Times New Roman" w:cs="Times New Roman"/>
                <w:b/>
                <w:sz w:val="20"/>
                <w:szCs w:val="20"/>
              </w:rPr>
              <w:t>Isolation sample</w:t>
            </w:r>
            <w:bookmarkStart w:id="0" w:name="_GoBack"/>
            <w:bookmarkEnd w:id="0"/>
          </w:p>
        </w:tc>
        <w:tc>
          <w:tcPr>
            <w:tcW w:w="2896" w:type="dxa"/>
          </w:tcPr>
          <w:p w:rsidR="004042DB" w:rsidRPr="006D4AF1" w:rsidRDefault="004042DB" w:rsidP="00840778">
            <w:pPr>
              <w:ind w:left="237"/>
              <w:jc w:val="center"/>
              <w:rPr>
                <w:rFonts w:ascii="Times New Roman" w:hAnsi="Times New Roman" w:cs="Times New Roman"/>
                <w:b/>
                <w:sz w:val="20"/>
                <w:szCs w:val="20"/>
              </w:rPr>
            </w:pPr>
            <w:r w:rsidRPr="006D4AF1">
              <w:rPr>
                <w:rFonts w:ascii="Times New Roman" w:hAnsi="Times New Roman" w:cs="Times New Roman"/>
                <w:b/>
                <w:sz w:val="20"/>
                <w:szCs w:val="20"/>
              </w:rPr>
              <w:t>Mechanism</w:t>
            </w:r>
          </w:p>
        </w:tc>
        <w:tc>
          <w:tcPr>
            <w:tcW w:w="1789" w:type="dxa"/>
          </w:tcPr>
          <w:p w:rsidR="004042DB" w:rsidRPr="006D4AF1" w:rsidRDefault="004042DB" w:rsidP="00E5750B">
            <w:pPr>
              <w:ind w:left="237"/>
              <w:rPr>
                <w:rFonts w:ascii="Times New Roman" w:hAnsi="Times New Roman" w:cs="Times New Roman"/>
                <w:b/>
                <w:sz w:val="20"/>
                <w:szCs w:val="20"/>
              </w:rPr>
            </w:pPr>
            <w:r w:rsidRPr="006D4AF1">
              <w:rPr>
                <w:rFonts w:ascii="Times New Roman" w:hAnsi="Times New Roman" w:cs="Times New Roman"/>
                <w:b/>
                <w:sz w:val="20"/>
                <w:szCs w:val="20"/>
              </w:rPr>
              <w:t>Reference</w:t>
            </w:r>
          </w:p>
        </w:tc>
      </w:tr>
      <w:tr w:rsidR="004042DB" w:rsidTr="0076356F">
        <w:trPr>
          <w:trHeight w:val="427"/>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As(V) VITDDK3</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Marine soil samples collected at the </w:t>
            </w:r>
            <w:proofErr w:type="spellStart"/>
            <w:r w:rsidRPr="00513D28">
              <w:rPr>
                <w:rFonts w:ascii="Times New Roman" w:hAnsi="Times New Roman" w:cs="Times New Roman"/>
                <w:sz w:val="20"/>
                <w:szCs w:val="20"/>
              </w:rPr>
              <w:t>Ennore</w:t>
            </w:r>
            <w:proofErr w:type="spellEnd"/>
            <w:r w:rsidRPr="00513D28">
              <w:rPr>
                <w:rFonts w:ascii="Times New Roman" w:hAnsi="Times New Roman" w:cs="Times New Roman"/>
                <w:sz w:val="20"/>
                <w:szCs w:val="20"/>
              </w:rPr>
              <w:t xml:space="preserve"> saltpan</w:t>
            </w:r>
          </w:p>
        </w:tc>
        <w:tc>
          <w:tcPr>
            <w:tcW w:w="2896" w:type="dxa"/>
          </w:tcPr>
          <w:p w:rsidR="004042DB" w:rsidRPr="00513D28" w:rsidRDefault="004042DB" w:rsidP="00840778">
            <w:pPr>
              <w:ind w:left="237"/>
              <w:jc w:val="center"/>
              <w:rPr>
                <w:sz w:val="20"/>
                <w:szCs w:val="20"/>
              </w:rPr>
            </w:pPr>
            <w:r w:rsidRPr="00513D28">
              <w:rPr>
                <w:sz w:val="20"/>
                <w:szCs w:val="20"/>
              </w:rPr>
              <w:t>ND</w:t>
            </w:r>
          </w:p>
        </w:tc>
        <w:tc>
          <w:tcPr>
            <w:tcW w:w="1789" w:type="dxa"/>
          </w:tcPr>
          <w:p w:rsidR="004042DB" w:rsidRDefault="004042DB" w:rsidP="004042DB">
            <w:pPr>
              <w:ind w:left="237"/>
              <w:rPr>
                <w:sz w:val="18"/>
                <w:szCs w:val="18"/>
              </w:rPr>
            </w:pPr>
            <w:r>
              <w:rPr>
                <w:sz w:val="18"/>
                <w:szCs w:val="18"/>
              </w:rPr>
              <w:fldChar w:fldCharType="begin"/>
            </w:r>
            <w:r>
              <w:rPr>
                <w:sz w:val="18"/>
                <w:szCs w:val="18"/>
              </w:rPr>
              <w:instrText xml:space="preserve"> ADDIN EN.CITE &lt;EndNote&gt;&lt;Cite&gt;&lt;Author&gt;Lakshmipathy&lt;/Author&gt;&lt;Year&gt;2010&lt;/Year&gt;&lt;RecNum&gt;284&lt;/RecNum&gt;&lt;DisplayText&gt;[29]&lt;/DisplayText&gt;&lt;record&gt;&lt;rec-number&gt;284&lt;/rec-number&gt;&lt;foreign-keys&gt;&lt;key app="EN" db-id="5dxd5aa2jrrfdke2p0tvz29idsezz0v9aexf" timestamp="1660290390"&gt;284&lt;/key&gt;&lt;/foreign-keys&gt;&lt;ref-type name="Journal Article"&gt;17&lt;/ref-type&gt;&lt;contributors&gt;&lt;authors&gt;&lt;author&gt;Lakshmipathy, T Deepika&lt;/author&gt;&lt;author&gt;Prasad, AS Arun&lt;/author&gt;&lt;author&gt;Kannabiran, Krishnan&lt;/author&gt;&lt;/authors&gt;&lt;/contributors&gt;&lt;titles&gt;&lt;title&gt;Production of biosurfactant and heavy metal resistance activity of Streptomyces sp. VITDDK3-a novel halo tolerant actinomycetes isolated from saltpan soil&lt;/title&gt;&lt;secondary-title&gt;Adv Biol Res&lt;/secondary-title&gt;&lt;/titles&gt;&lt;periodical&gt;&lt;full-title&gt;Adv Biol Res&lt;/full-title&gt;&lt;/periodical&gt;&lt;pages&gt;108-115&lt;/pages&gt;&lt;volume&gt;4&lt;/volume&gt;&lt;number&gt;2&lt;/number&gt;&lt;dates&gt;&lt;year&gt;2010&lt;/year&gt;&lt;/dates&gt;&lt;urls&gt;&lt;/urls&gt;&lt;/record&gt;&lt;/Cite&gt;&lt;/EndNote&gt;</w:instrText>
            </w:r>
            <w:r>
              <w:rPr>
                <w:sz w:val="18"/>
                <w:szCs w:val="18"/>
              </w:rPr>
              <w:fldChar w:fldCharType="separate"/>
            </w:r>
            <w:r>
              <w:rPr>
                <w:noProof/>
                <w:sz w:val="18"/>
                <w:szCs w:val="18"/>
              </w:rPr>
              <w:t>[29]</w:t>
            </w:r>
            <w:r>
              <w:rPr>
                <w:sz w:val="18"/>
                <w:szCs w:val="18"/>
              </w:rPr>
              <w:fldChar w:fldCharType="end"/>
            </w:r>
          </w:p>
        </w:tc>
      </w:tr>
      <w:tr w:rsidR="004042DB" w:rsidTr="0076356F">
        <w:trPr>
          <w:trHeight w:val="290"/>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B(III) </w:t>
            </w:r>
            <w:r w:rsidRPr="0076356F">
              <w:rPr>
                <w:rFonts w:ascii="Times New Roman" w:hAnsi="Times New Roman" w:cs="Times New Roman"/>
                <w:i/>
                <w:sz w:val="20"/>
                <w:szCs w:val="20"/>
              </w:rPr>
              <w:t xml:space="preserve">Streptomyces </w:t>
            </w:r>
            <w:r w:rsidRPr="00513D28">
              <w:rPr>
                <w:rFonts w:ascii="Times New Roman" w:hAnsi="Times New Roman" w:cs="Times New Roman"/>
                <w:sz w:val="20"/>
                <w:szCs w:val="20"/>
              </w:rPr>
              <w:t>sp.</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B-contaminated soils, Salta, Argentina</w:t>
            </w:r>
          </w:p>
        </w:tc>
        <w:tc>
          <w:tcPr>
            <w:tcW w:w="2896" w:type="dxa"/>
          </w:tcPr>
          <w:p w:rsidR="004042DB" w:rsidRPr="00513D28" w:rsidRDefault="004042DB" w:rsidP="00840778">
            <w:pPr>
              <w:ind w:left="237"/>
              <w:jc w:val="center"/>
              <w:rPr>
                <w:sz w:val="20"/>
                <w:szCs w:val="20"/>
              </w:rPr>
            </w:pPr>
            <w:r w:rsidRPr="00513D28">
              <w:rPr>
                <w:sz w:val="20"/>
                <w:szCs w:val="20"/>
              </w:rPr>
              <w:t>ND</w:t>
            </w:r>
          </w:p>
        </w:tc>
        <w:tc>
          <w:tcPr>
            <w:tcW w:w="1789" w:type="dxa"/>
          </w:tcPr>
          <w:p w:rsidR="004042DB" w:rsidRDefault="00B26012" w:rsidP="00B26012">
            <w:pPr>
              <w:ind w:left="237"/>
              <w:rPr>
                <w:sz w:val="18"/>
                <w:szCs w:val="18"/>
              </w:rPr>
            </w:pPr>
            <w:r>
              <w:rPr>
                <w:sz w:val="18"/>
                <w:szCs w:val="18"/>
              </w:rPr>
              <w:fldChar w:fldCharType="begin"/>
            </w:r>
            <w:r>
              <w:rPr>
                <w:sz w:val="18"/>
                <w:szCs w:val="18"/>
              </w:rPr>
              <w:instrText xml:space="preserve"> ADDIN EN.CITE &lt;EndNote&gt;&lt;Cite&gt;&lt;Author&gt;Moraga&lt;/Author&gt;&lt;Year&gt;2014&lt;/Year&gt;&lt;RecNum&gt;286&lt;/RecNum&gt;&lt;DisplayText&gt;[30]&lt;/DisplayText&gt;&lt;record&gt;&lt;rec-number&gt;286&lt;/rec-number&gt;&lt;foreign-keys&gt;&lt;key app="EN" db-id="5dxd5aa2jrrfdke2p0tvz29idsezz0v9aexf" timestamp="1660291184"&gt;286&lt;/key&gt;&lt;/foreign-keys&gt;&lt;ref-type name="Journal Article"&gt;17&lt;/ref-type&gt;&lt;contributors&gt;&lt;authors&gt;&lt;author&gt;Moraga, Norma Beatriz&lt;/author&gt;&lt;author&gt;Poma, Hugo Ramiro&lt;/author&gt;&lt;author&gt;Amoroso, María Julia&lt;/author&gt;&lt;author&gt;Rajal, Verónica Beatriz&lt;/author&gt;&lt;/authors&gt;&lt;/contributors&gt;&lt;titles&gt;&lt;title&gt;Isolation and characterization of indigenous Streptomyces and Lentzea strains from soils containing boron compounds in Argentina&lt;/title&gt;&lt;secondary-title&gt;Journal of basic microbiology&lt;/secondary-title&gt;&lt;/titles&gt;&lt;periodical&gt;&lt;full-title&gt;Journal of basic microbiology&lt;/full-title&gt;&lt;/periodical&gt;&lt;pages&gt;568-577&lt;/pages&gt;&lt;volume&gt;54&lt;/volume&gt;&lt;number&gt;6&lt;/number&gt;&lt;dates&gt;&lt;year&gt;2014&lt;/year&gt;&lt;/dates&gt;&lt;isbn&gt;0233-111X&lt;/isbn&gt;&lt;urls&gt;&lt;/urls&gt;&lt;/record&gt;&lt;/Cite&gt;&lt;/EndNote&gt;</w:instrText>
            </w:r>
            <w:r>
              <w:rPr>
                <w:sz w:val="18"/>
                <w:szCs w:val="18"/>
              </w:rPr>
              <w:fldChar w:fldCharType="separate"/>
            </w:r>
            <w:r>
              <w:rPr>
                <w:noProof/>
                <w:sz w:val="18"/>
                <w:szCs w:val="18"/>
              </w:rPr>
              <w:t>[30]</w:t>
            </w:r>
            <w:r>
              <w:rPr>
                <w:sz w:val="18"/>
                <w:szCs w:val="18"/>
              </w:rPr>
              <w:fldChar w:fldCharType="end"/>
            </w:r>
          </w:p>
        </w:tc>
      </w:tr>
      <w:tr w:rsidR="004042DB" w:rsidTr="0076356F">
        <w:trPr>
          <w:trHeight w:val="260"/>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d(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rimosus</w:t>
            </w:r>
            <w:proofErr w:type="spellEnd"/>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Biomass produced during </w:t>
            </w:r>
            <w:proofErr w:type="spellStart"/>
            <w:r w:rsidRPr="00513D28">
              <w:rPr>
                <w:rFonts w:ascii="Times New Roman" w:hAnsi="Times New Roman" w:cs="Times New Roman"/>
                <w:sz w:val="20"/>
                <w:szCs w:val="20"/>
              </w:rPr>
              <w:t>oxytetracyclin</w:t>
            </w:r>
            <w:proofErr w:type="spellEnd"/>
          </w:p>
        </w:tc>
        <w:tc>
          <w:tcPr>
            <w:tcW w:w="2896" w:type="dxa"/>
          </w:tcPr>
          <w:p w:rsidR="004042DB" w:rsidRPr="00513D28" w:rsidRDefault="004042DB" w:rsidP="00840778">
            <w:pPr>
              <w:ind w:left="237"/>
              <w:jc w:val="center"/>
              <w:rPr>
                <w:sz w:val="20"/>
                <w:szCs w:val="20"/>
              </w:rPr>
            </w:pPr>
            <w:proofErr w:type="spellStart"/>
            <w:r w:rsidRPr="00513D28">
              <w:rPr>
                <w:sz w:val="20"/>
                <w:szCs w:val="20"/>
              </w:rPr>
              <w:t>Biosorption</w:t>
            </w:r>
            <w:proofErr w:type="spellEnd"/>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Selatnia&lt;/Author&gt;&lt;Year&gt;2004&lt;/Year&gt;&lt;RecNum&gt;287&lt;/RecNum&gt;&lt;DisplayText&gt;[31]&lt;/DisplayText&gt;&lt;record&gt;&lt;rec-number&gt;287&lt;/rec-number&gt;&lt;foreign-keys&gt;&lt;key app="EN" db-id="5dxd5aa2jrrfdke2p0tvz29idsezz0v9aexf" timestamp="1660295170"&gt;287&lt;/key&gt;&lt;/foreign-keys&gt;&lt;ref-type name="Journal Article"&gt;17&lt;/ref-type&gt;&lt;contributors&gt;&lt;authors&gt;&lt;author&gt;Selatnia, A&lt;/author&gt;&lt;author&gt;Boukazoula, A&lt;/author&gt;&lt;author&gt;Kechid, N&lt;/author&gt;&lt;author&gt;Bakhti, MZ&lt;/author&gt;&lt;author&gt;Chergui, A&lt;/author&gt;&lt;author&gt;Kerchich, Y&lt;/author&gt;&lt;/authors&gt;&lt;/contributors&gt;&lt;titles&gt;&lt;title&gt;Biosorption of lead (II) from aqueous solution by a bacterial dead Streptomyces rimosus biomass&lt;/title&gt;&lt;secondary-title&gt;Biochemical Engineering Journal&lt;/secondary-title&gt;&lt;/titles&gt;&lt;periodical&gt;&lt;full-title&gt;Biochemical Engineering Journal&lt;/full-title&gt;&lt;/periodical&gt;&lt;pages&gt;127-135&lt;/pages&gt;&lt;volume&gt;19&lt;/volume&gt;&lt;number&gt;2&lt;/number&gt;&lt;dates&gt;&lt;year&gt;2004&lt;/year&gt;&lt;/dates&gt;&lt;isbn&gt;1369-703X&lt;/isbn&gt;&lt;urls&gt;&lt;/urls&gt;&lt;/record&gt;&lt;/Cite&gt;&lt;/EndNote&gt;</w:instrText>
            </w:r>
            <w:r>
              <w:rPr>
                <w:sz w:val="18"/>
                <w:szCs w:val="18"/>
              </w:rPr>
              <w:fldChar w:fldCharType="separate"/>
            </w:r>
            <w:r>
              <w:rPr>
                <w:noProof/>
                <w:sz w:val="18"/>
                <w:szCs w:val="18"/>
              </w:rPr>
              <w:t>[31]</w:t>
            </w:r>
            <w:r>
              <w:rPr>
                <w:sz w:val="18"/>
                <w:szCs w:val="18"/>
              </w:rPr>
              <w:fldChar w:fldCharType="end"/>
            </w:r>
          </w:p>
        </w:tc>
      </w:tr>
      <w:tr w:rsidR="004042DB" w:rsidTr="0076356F">
        <w:trPr>
          <w:trHeight w:val="322"/>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d(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zinciresistens</w:t>
            </w:r>
            <w:proofErr w:type="spellEnd"/>
          </w:p>
        </w:tc>
        <w:tc>
          <w:tcPr>
            <w:tcW w:w="2672" w:type="dxa"/>
          </w:tcPr>
          <w:p w:rsidR="004042DB" w:rsidRPr="00513D28" w:rsidRDefault="004042DB" w:rsidP="00840778">
            <w:pPr>
              <w:jc w:val="center"/>
              <w:rPr>
                <w:rFonts w:ascii="Times New Roman" w:hAnsi="Times New Roman" w:cs="Times New Roman"/>
                <w:sz w:val="20"/>
                <w:szCs w:val="20"/>
              </w:rPr>
            </w:pPr>
            <w:proofErr w:type="spellStart"/>
            <w:r w:rsidRPr="00513D28">
              <w:rPr>
                <w:rFonts w:ascii="Times New Roman" w:hAnsi="Times New Roman" w:cs="Times New Roman"/>
                <w:sz w:val="20"/>
                <w:szCs w:val="20"/>
              </w:rPr>
              <w:t>Zincecopper</w:t>
            </w:r>
            <w:proofErr w:type="spellEnd"/>
            <w:r w:rsidRPr="00513D28">
              <w:rPr>
                <w:rFonts w:ascii="Times New Roman" w:hAnsi="Times New Roman" w:cs="Times New Roman"/>
                <w:sz w:val="20"/>
                <w:szCs w:val="20"/>
              </w:rPr>
              <w:t xml:space="preserve"> mine, Shaanxi province, Northwestern China</w:t>
            </w:r>
          </w:p>
        </w:tc>
        <w:tc>
          <w:tcPr>
            <w:tcW w:w="2896" w:type="dxa"/>
          </w:tcPr>
          <w:p w:rsidR="004042DB" w:rsidRPr="00513D28" w:rsidRDefault="004042DB" w:rsidP="00840778">
            <w:pPr>
              <w:jc w:val="center"/>
              <w:rPr>
                <w:sz w:val="20"/>
                <w:szCs w:val="20"/>
              </w:rPr>
            </w:pPr>
            <w:proofErr w:type="spellStart"/>
            <w:r w:rsidRPr="00513D28">
              <w:rPr>
                <w:sz w:val="20"/>
                <w:szCs w:val="20"/>
              </w:rPr>
              <w:t>Biosorption</w:t>
            </w:r>
            <w:proofErr w:type="spellEnd"/>
            <w:r w:rsidRPr="00513D28">
              <w:rPr>
                <w:sz w:val="20"/>
                <w:szCs w:val="20"/>
              </w:rPr>
              <w:t>/Bioaccumulation</w:t>
            </w:r>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Lin&lt;/Author&gt;&lt;Year&gt;2012&lt;/Year&gt;&lt;RecNum&gt;288&lt;/RecNum&gt;&lt;DisplayText&gt;[32]&lt;/DisplayText&gt;&lt;record&gt;&lt;rec-number&gt;288&lt;/rec-number&gt;&lt;foreign-keys&gt;&lt;key app="EN" db-id="5dxd5aa2jrrfdke2p0tvz29idsezz0v9aexf" timestamp="1660295366"&gt;288&lt;/key&gt;&lt;/foreign-keys&gt;&lt;ref-type name="Journal Article"&gt;17&lt;/ref-type&gt;&lt;contributors&gt;&lt;authors&gt;&lt;author&gt;Lin, Yanbing&lt;/author&gt;&lt;author&gt;Wang, Xinye&lt;/author&gt;&lt;author&gt;Wang, Baoping&lt;/author&gt;&lt;author&gt;Mohamad, Osama&lt;/author&gt;&lt;author&gt;Wei, Gehong&lt;/author&gt;&lt;/authors&gt;&lt;/contributors&gt;&lt;titles&gt;&lt;title&gt;Bioaccumulation characterization of zinc and cadmium by Streptomyces zinciresistens, a novel actinomycete&lt;/title&gt;&lt;secondary-title&gt;Ecotoxicology and environmental safety&lt;/secondary-title&gt;&lt;/titles&gt;&lt;periodical&gt;&lt;full-title&gt;Ecotoxicology and Environmental Safety&lt;/full-title&gt;&lt;/periodical&gt;&lt;pages&gt;7-17&lt;/pages&gt;&lt;volume&gt;77&lt;/volume&gt;&lt;dates&gt;&lt;year&gt;2012&lt;/year&gt;&lt;/dates&gt;&lt;isbn&gt;0147-6513&lt;/isbn&gt;&lt;urls&gt;&lt;/urls&gt;&lt;/record&gt;&lt;/Cite&gt;&lt;/EndNote&gt;</w:instrText>
            </w:r>
            <w:r>
              <w:rPr>
                <w:sz w:val="18"/>
                <w:szCs w:val="18"/>
              </w:rPr>
              <w:fldChar w:fldCharType="separate"/>
            </w:r>
            <w:r>
              <w:rPr>
                <w:noProof/>
                <w:sz w:val="18"/>
                <w:szCs w:val="18"/>
              </w:rPr>
              <w:t>[32]</w:t>
            </w:r>
            <w:r>
              <w:rPr>
                <w:sz w:val="18"/>
                <w:szCs w:val="18"/>
              </w:rPr>
              <w:fldChar w:fldCharType="end"/>
            </w:r>
          </w:p>
        </w:tc>
      </w:tr>
      <w:tr w:rsidR="004042DB" w:rsidTr="0076356F">
        <w:trPr>
          <w:trHeight w:val="428"/>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Cr(III) VITSVK9</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Marine sediment, Bay of Bengal, India</w:t>
            </w:r>
          </w:p>
        </w:tc>
        <w:tc>
          <w:tcPr>
            <w:tcW w:w="2896" w:type="dxa"/>
          </w:tcPr>
          <w:p w:rsidR="004042DB" w:rsidRPr="00513D28" w:rsidRDefault="004042DB" w:rsidP="00840778">
            <w:pPr>
              <w:ind w:left="237"/>
              <w:jc w:val="center"/>
              <w:rPr>
                <w:sz w:val="20"/>
                <w:szCs w:val="20"/>
              </w:rPr>
            </w:pPr>
            <w:proofErr w:type="spellStart"/>
            <w:r w:rsidRPr="00513D28">
              <w:rPr>
                <w:sz w:val="20"/>
                <w:szCs w:val="20"/>
              </w:rPr>
              <w:t>Biosorption</w:t>
            </w:r>
            <w:proofErr w:type="spellEnd"/>
          </w:p>
        </w:tc>
        <w:tc>
          <w:tcPr>
            <w:tcW w:w="1789" w:type="dxa"/>
          </w:tcPr>
          <w:p w:rsidR="004042DB" w:rsidRDefault="00C42777" w:rsidP="00C42777">
            <w:pPr>
              <w:ind w:left="237"/>
              <w:rPr>
                <w:sz w:val="18"/>
                <w:szCs w:val="18"/>
              </w:rPr>
            </w:pPr>
            <w:r>
              <w:rPr>
                <w:sz w:val="18"/>
                <w:szCs w:val="18"/>
              </w:rPr>
              <w:fldChar w:fldCharType="begin"/>
            </w:r>
            <w:r>
              <w:rPr>
                <w:sz w:val="18"/>
                <w:szCs w:val="18"/>
              </w:rPr>
              <w:instrText xml:space="preserve"> ADDIN EN.CITE &lt;EndNote&gt;&lt;Cite&gt;&lt;Author&gt;Saurav&lt;/Author&gt;&lt;Year&gt;2011&lt;/Year&gt;&lt;RecNum&gt;289&lt;/RecNum&gt;&lt;DisplayText&gt;[33]&lt;/DisplayText&gt;&lt;record&gt;&lt;rec-number&gt;289&lt;/rec-number&gt;&lt;foreign-keys&gt;&lt;key app="EN" db-id="5dxd5aa2jrrfdke2p0tvz29idsezz0v9aexf" timestamp="1660295658"&gt;289&lt;/key&gt;&lt;/foreign-keys&gt;&lt;ref-type name="Journal Article"&gt;17&lt;/ref-type&gt;&lt;contributors&gt;&lt;authors&gt;&lt;author&gt;Saurav, Kumar&lt;/author&gt;&lt;author&gt;Kannabiran, Krishnan&lt;/author&gt;&lt;/authors&gt;&lt;/contributors&gt;&lt;titles&gt;&lt;title&gt;Biosorption of Cr (III) and Cr (VI) by Streptomyces VITSVK9 spp&lt;/title&gt;&lt;secondary-title&gt;Annals of microbiology&lt;/secondary-title&gt;&lt;/titles&gt;&lt;periodical&gt;&lt;full-title&gt;Annals of microbiology&lt;/full-title&gt;&lt;/periodical&gt;&lt;pages&gt;833-841&lt;/pages&gt;&lt;volume&gt;61&lt;/volume&gt;&lt;number&gt;4&lt;/number&gt;&lt;dates&gt;&lt;year&gt;2011&lt;/year&gt;&lt;/dates&gt;&lt;isbn&gt;1869-2044&lt;/isbn&gt;&lt;urls&gt;&lt;/urls&gt;&lt;/record&gt;&lt;/Cite&gt;&lt;/EndNote&gt;</w:instrText>
            </w:r>
            <w:r>
              <w:rPr>
                <w:sz w:val="18"/>
                <w:szCs w:val="18"/>
              </w:rPr>
              <w:fldChar w:fldCharType="separate"/>
            </w:r>
            <w:r>
              <w:rPr>
                <w:noProof/>
                <w:sz w:val="18"/>
                <w:szCs w:val="18"/>
              </w:rPr>
              <w:t>[33]</w:t>
            </w:r>
            <w:r>
              <w:rPr>
                <w:sz w:val="18"/>
                <w:szCs w:val="18"/>
              </w:rPr>
              <w:fldChar w:fldCharType="end"/>
            </w:r>
          </w:p>
        </w:tc>
      </w:tr>
      <w:tr w:rsidR="004042DB" w:rsidTr="0076356F">
        <w:trPr>
          <w:trHeight w:val="47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r(V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griseus</w:t>
            </w:r>
            <w:proofErr w:type="spellEnd"/>
            <w:r w:rsidRPr="00513D28">
              <w:rPr>
                <w:rFonts w:ascii="Times New Roman" w:hAnsi="Times New Roman" w:cs="Times New Roman"/>
                <w:sz w:val="20"/>
                <w:szCs w:val="20"/>
              </w:rPr>
              <w:t xml:space="preserve"> NCIM 2020</w:t>
            </w:r>
          </w:p>
        </w:tc>
        <w:tc>
          <w:tcPr>
            <w:tcW w:w="2672" w:type="dxa"/>
          </w:tcPr>
          <w:p w:rsidR="004042DB" w:rsidRPr="00513D28" w:rsidRDefault="004042DB" w:rsidP="00840778">
            <w:pPr>
              <w:jc w:val="center"/>
              <w:rPr>
                <w:rFonts w:ascii="Times New Roman" w:hAnsi="Times New Roman" w:cs="Times New Roman"/>
                <w:sz w:val="20"/>
                <w:szCs w:val="20"/>
              </w:rPr>
            </w:pPr>
            <w:r w:rsidRPr="00513D28">
              <w:rPr>
                <w:rFonts w:ascii="Times New Roman" w:hAnsi="Times New Roman" w:cs="Times New Roman"/>
                <w:sz w:val="20"/>
                <w:szCs w:val="20"/>
              </w:rPr>
              <w:t xml:space="preserve">National Collection of </w:t>
            </w:r>
            <w:proofErr w:type="spellStart"/>
            <w:r w:rsidRPr="00513D28">
              <w:rPr>
                <w:rFonts w:ascii="Times New Roman" w:hAnsi="Times New Roman" w:cs="Times New Roman"/>
                <w:sz w:val="20"/>
                <w:szCs w:val="20"/>
              </w:rPr>
              <w:t>IndustrialMicroorganisms</w:t>
            </w:r>
            <w:proofErr w:type="spellEnd"/>
            <w:r w:rsidRPr="00513D28">
              <w:rPr>
                <w:rFonts w:ascii="Times New Roman" w:hAnsi="Times New Roman" w:cs="Times New Roman"/>
                <w:sz w:val="20"/>
                <w:szCs w:val="20"/>
              </w:rPr>
              <w:t>, Pune, India</w:t>
            </w:r>
          </w:p>
        </w:tc>
        <w:tc>
          <w:tcPr>
            <w:tcW w:w="2896" w:type="dxa"/>
          </w:tcPr>
          <w:p w:rsidR="004042DB" w:rsidRPr="00513D28" w:rsidRDefault="004042DB" w:rsidP="00840778">
            <w:pPr>
              <w:ind w:left="237"/>
              <w:jc w:val="center"/>
              <w:rPr>
                <w:sz w:val="20"/>
                <w:szCs w:val="20"/>
              </w:rPr>
            </w:pPr>
            <w:r w:rsidRPr="00513D28">
              <w:rPr>
                <w:sz w:val="20"/>
                <w:szCs w:val="20"/>
              </w:rPr>
              <w:t>Reduction</w:t>
            </w:r>
          </w:p>
        </w:tc>
        <w:tc>
          <w:tcPr>
            <w:tcW w:w="1789" w:type="dxa"/>
          </w:tcPr>
          <w:p w:rsidR="004042DB" w:rsidRDefault="00F85BD4" w:rsidP="00F85BD4">
            <w:pPr>
              <w:ind w:left="237"/>
              <w:rPr>
                <w:sz w:val="18"/>
                <w:szCs w:val="18"/>
              </w:rPr>
            </w:pPr>
            <w:r>
              <w:rPr>
                <w:sz w:val="18"/>
                <w:szCs w:val="18"/>
              </w:rPr>
              <w:fldChar w:fldCharType="begin"/>
            </w:r>
            <w:r>
              <w:rPr>
                <w:sz w:val="18"/>
                <w:szCs w:val="18"/>
              </w:rPr>
              <w:instrText xml:space="preserve"> ADDIN EN.CITE &lt;EndNote&gt;&lt;Cite&gt;&lt;Author&gt;Poopal&lt;/Author&gt;&lt;Year&gt;2009&lt;/Year&gt;&lt;RecNum&gt;290&lt;/RecNum&gt;&lt;DisplayText&gt;[34]&lt;/DisplayText&gt;&lt;record&gt;&lt;rec-number&gt;290&lt;/rec-number&gt;&lt;foreign-keys&gt;&lt;key app="EN" db-id="5dxd5aa2jrrfdke2p0tvz29idsezz0v9aexf" timestamp="1660296226"&gt;290&lt;/key&gt;&lt;/foreign-keys&gt;&lt;ref-type name="Journal Article"&gt;17&lt;/ref-type&gt;&lt;contributors&gt;&lt;authors&gt;&lt;author&gt;Poopal, Ashwini C&lt;/author&gt;&lt;author&gt;Laxman, R Seeta&lt;/author&gt;&lt;/authors&gt;&lt;/contributors&gt;&lt;titles&gt;&lt;title&gt;Chromate reduction by PVA-alginate immobilized Streptomyces griseus in a bioreactor&lt;/title&gt;&lt;secondary-title&gt;Biotechnology letters&lt;/secondary-title&gt;&lt;/titles&gt;&lt;periodical&gt;&lt;full-title&gt;Biotechnology letters&lt;/full-title&gt;&lt;/periodical&gt;&lt;pages&gt;71-76&lt;/pages&gt;&lt;volume&gt;31&lt;/volume&gt;&lt;number&gt;1&lt;/number&gt;&lt;dates&gt;&lt;year&gt;2009&lt;/year&gt;&lt;/dates&gt;&lt;isbn&gt;1573-6776&lt;/isbn&gt;&lt;urls&gt;&lt;/urls&gt;&lt;/record&gt;&lt;/Cite&gt;&lt;/EndNote&gt;</w:instrText>
            </w:r>
            <w:r>
              <w:rPr>
                <w:sz w:val="18"/>
                <w:szCs w:val="18"/>
              </w:rPr>
              <w:fldChar w:fldCharType="separate"/>
            </w:r>
            <w:r>
              <w:rPr>
                <w:noProof/>
                <w:sz w:val="18"/>
                <w:szCs w:val="18"/>
              </w:rPr>
              <w:t>[34]</w:t>
            </w:r>
            <w:r>
              <w:rPr>
                <w:sz w:val="18"/>
                <w:szCs w:val="18"/>
              </w:rPr>
              <w:fldChar w:fldCharType="end"/>
            </w:r>
          </w:p>
        </w:tc>
      </w:tr>
      <w:tr w:rsidR="004042DB" w:rsidTr="0076356F">
        <w:trPr>
          <w:trHeight w:val="306"/>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Cr(VI)</w:t>
            </w:r>
            <w:proofErr w:type="spellStart"/>
            <w:r w:rsidRPr="0076356F">
              <w:rPr>
                <w:rFonts w:ascii="Times New Roman" w:hAnsi="Times New Roman" w:cs="Times New Roman"/>
                <w:i/>
                <w:sz w:val="20"/>
                <w:szCs w:val="20"/>
              </w:rPr>
              <w:t>S.thermocarboxydus</w:t>
            </w:r>
            <w:proofErr w:type="spellEnd"/>
            <w:r w:rsidRPr="00513D28">
              <w:rPr>
                <w:rFonts w:ascii="Times New Roman" w:hAnsi="Times New Roman" w:cs="Times New Roman"/>
                <w:sz w:val="20"/>
                <w:szCs w:val="20"/>
              </w:rPr>
              <w:t xml:space="preserve"> NH50</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Soil contaminated by leaking drums of metal finishing effluents, Lyon, France</w:t>
            </w:r>
          </w:p>
        </w:tc>
        <w:tc>
          <w:tcPr>
            <w:tcW w:w="2896" w:type="dxa"/>
          </w:tcPr>
          <w:p w:rsidR="004042DB" w:rsidRPr="00513D28" w:rsidRDefault="004042DB" w:rsidP="00840778">
            <w:pPr>
              <w:ind w:left="237"/>
              <w:jc w:val="center"/>
              <w:rPr>
                <w:sz w:val="20"/>
                <w:szCs w:val="20"/>
              </w:rPr>
            </w:pPr>
            <w:r w:rsidRPr="00513D28">
              <w:rPr>
                <w:sz w:val="20"/>
                <w:szCs w:val="20"/>
              </w:rPr>
              <w:t xml:space="preserve">Reduction by agents present in the </w:t>
            </w:r>
            <w:proofErr w:type="spellStart"/>
            <w:r w:rsidRPr="00513D28">
              <w:rPr>
                <w:sz w:val="20"/>
                <w:szCs w:val="20"/>
              </w:rPr>
              <w:t>supertant</w:t>
            </w:r>
            <w:proofErr w:type="spellEnd"/>
          </w:p>
        </w:tc>
        <w:tc>
          <w:tcPr>
            <w:tcW w:w="1789" w:type="dxa"/>
          </w:tcPr>
          <w:p w:rsidR="004042DB" w:rsidRDefault="00C97E93" w:rsidP="00C97E93">
            <w:pPr>
              <w:ind w:left="237"/>
              <w:rPr>
                <w:sz w:val="18"/>
                <w:szCs w:val="18"/>
              </w:rPr>
            </w:pPr>
            <w:r>
              <w:rPr>
                <w:sz w:val="18"/>
                <w:szCs w:val="18"/>
              </w:rPr>
              <w:fldChar w:fldCharType="begin"/>
            </w:r>
            <w:r>
              <w:rPr>
                <w:sz w:val="18"/>
                <w:szCs w:val="18"/>
              </w:rPr>
              <w:instrText xml:space="preserve"> ADDIN EN.CITE &lt;EndNote&gt;&lt;Cite&gt;&lt;Author&gt;Desjardin&lt;/Author&gt;&lt;Year&gt;2003&lt;/Year&gt;&lt;RecNum&gt;291&lt;/RecNum&gt;&lt;DisplayText&gt;[35]&lt;/DisplayText&gt;&lt;record&gt;&lt;rec-number&gt;291&lt;/rec-number&gt;&lt;foreign-keys&gt;&lt;key app="EN" db-id="5dxd5aa2jrrfdke2p0tvz29idsezz0v9aexf" timestamp="1660296617"&gt;291&lt;/key&gt;&lt;/foreign-keys&gt;&lt;ref-type name="Journal Article"&gt;17&lt;/ref-type&gt;&lt;contributors&gt;&lt;authors&gt;&lt;author&gt;Desjardin, Valérie&lt;/author&gt;&lt;author&gt;Bayard, Rémy&lt;/author&gt;&lt;author&gt;Lejeune, Philippe&lt;/author&gt;&lt;author&gt;Gourdon, Rémy&lt;/author&gt;&lt;/authors&gt;&lt;/contributors&gt;&lt;titles&gt;&lt;title&gt;Utilisation of supernatants of pure cultures of Streptomyces thermocarboxydus NH50 to reduce chromium toxicity and mobility in contaminated soils&lt;/title&gt;&lt;secondary-title&gt;Water, Air and Soil Pollution: Focus&lt;/secondary-title&gt;&lt;/titles&gt;&lt;periodical&gt;&lt;full-title&gt;Water, Air and Soil Pollution: Focus&lt;/full-title&gt;&lt;/periodical&gt;&lt;pages&gt;153-160&lt;/pages&gt;&lt;volume&gt;3&lt;/volume&gt;&lt;number&gt;3&lt;/number&gt;&lt;dates&gt;&lt;year&gt;2003&lt;/year&gt;&lt;/dates&gt;&lt;isbn&gt;1573-2940&lt;/isbn&gt;&lt;urls&gt;&lt;/urls&gt;&lt;/record&gt;&lt;/Cite&gt;&lt;/EndNote&gt;</w:instrText>
            </w:r>
            <w:r>
              <w:rPr>
                <w:sz w:val="18"/>
                <w:szCs w:val="18"/>
              </w:rPr>
              <w:fldChar w:fldCharType="separate"/>
            </w:r>
            <w:r>
              <w:rPr>
                <w:noProof/>
                <w:sz w:val="18"/>
                <w:szCs w:val="18"/>
              </w:rPr>
              <w:t>[35]</w:t>
            </w:r>
            <w:r>
              <w:rPr>
                <w:sz w:val="18"/>
                <w:szCs w:val="18"/>
              </w:rPr>
              <w:fldChar w:fldCharType="end"/>
            </w:r>
          </w:p>
        </w:tc>
      </w:tr>
      <w:tr w:rsidR="004042DB" w:rsidTr="0076356F">
        <w:trPr>
          <w:trHeight w:val="382"/>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u(II) </w:t>
            </w:r>
            <w:r w:rsidRPr="0076356F">
              <w:rPr>
                <w:rFonts w:ascii="Times New Roman" w:hAnsi="Times New Roman" w:cs="Times New Roman"/>
                <w:i/>
                <w:sz w:val="20"/>
                <w:szCs w:val="20"/>
              </w:rPr>
              <w:t xml:space="preserve">Streptomyces </w:t>
            </w:r>
            <w:r w:rsidRPr="00513D28">
              <w:rPr>
                <w:rFonts w:ascii="Times New Roman" w:hAnsi="Times New Roman" w:cs="Times New Roman"/>
                <w:sz w:val="20"/>
                <w:szCs w:val="20"/>
              </w:rPr>
              <w:t>sp.</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Copper filter plant, Tucuman, Argentina</w:t>
            </w:r>
          </w:p>
        </w:tc>
        <w:tc>
          <w:tcPr>
            <w:tcW w:w="2896" w:type="dxa"/>
          </w:tcPr>
          <w:p w:rsidR="004042DB" w:rsidRPr="00513D28" w:rsidRDefault="004042DB" w:rsidP="00840778">
            <w:pPr>
              <w:ind w:left="237"/>
              <w:jc w:val="center"/>
              <w:rPr>
                <w:sz w:val="20"/>
                <w:szCs w:val="20"/>
              </w:rPr>
            </w:pPr>
            <w:r w:rsidRPr="00513D28">
              <w:rPr>
                <w:sz w:val="20"/>
                <w:szCs w:val="20"/>
              </w:rPr>
              <w:t>ND</w:t>
            </w:r>
          </w:p>
        </w:tc>
        <w:tc>
          <w:tcPr>
            <w:tcW w:w="1789" w:type="dxa"/>
          </w:tcPr>
          <w:p w:rsidR="004042DB" w:rsidRDefault="00C97E93" w:rsidP="00C97E93">
            <w:pPr>
              <w:ind w:left="237"/>
              <w:rPr>
                <w:sz w:val="18"/>
                <w:szCs w:val="18"/>
              </w:rPr>
            </w:pPr>
            <w:r>
              <w:rPr>
                <w:sz w:val="18"/>
                <w:szCs w:val="18"/>
              </w:rPr>
              <w:fldChar w:fldCharType="begin"/>
            </w:r>
            <w:r>
              <w:rPr>
                <w:sz w:val="18"/>
                <w:szCs w:val="18"/>
              </w:rPr>
              <w:instrText xml:space="preserve"> ADDIN EN.CITE &lt;EndNote&gt;&lt;Cite&gt;&lt;Author&gt;Albarracín&lt;/Author&gt;&lt;Year&gt;2005&lt;/Year&gt;&lt;RecNum&gt;292&lt;/RecNum&gt;&lt;DisplayText&gt;[36]&lt;/DisplayText&gt;&lt;record&gt;&lt;rec-number&gt;292&lt;/rec-number&gt;&lt;foreign-keys&gt;&lt;key app="EN" db-id="5dxd5aa2jrrfdke2p0tvz29idsezz0v9aexf" timestamp="1660296755"&gt;292&lt;/key&gt;&lt;/foreign-keys&gt;&lt;ref-type name="Journal Article"&gt;17&lt;/ref-type&gt;&lt;contributors&gt;&lt;authors&gt;&lt;author&gt;Albarracín, Virginia Helena&lt;/author&gt;&lt;author&gt;Amoroso, MJ&lt;/author&gt;&lt;author&gt;Abate, Carlos Mauricio&lt;/author&gt;&lt;/authors&gt;&lt;/contributors&gt;&lt;titles&gt;&lt;title&gt;Isolation and characterization of indigenous copper-resistant actinomycete strains&lt;/title&gt;&lt;secondary-title&gt;Geochemistry&lt;/secondary-title&gt;&lt;/titles&gt;&lt;periodical&gt;&lt;full-title&gt;Geochemistry&lt;/full-title&gt;&lt;/periodical&gt;&lt;pages&gt;145-156&lt;/pages&gt;&lt;volume&gt;65&lt;/volume&gt;&lt;dates&gt;&lt;year&gt;2005&lt;/year&gt;&lt;/dates&gt;&lt;isbn&gt;0009-2819&lt;/isbn&gt;&lt;urls&gt;&lt;/urls&gt;&lt;/record&gt;&lt;/Cite&gt;&lt;/EndNote&gt;</w:instrText>
            </w:r>
            <w:r>
              <w:rPr>
                <w:sz w:val="18"/>
                <w:szCs w:val="18"/>
              </w:rPr>
              <w:fldChar w:fldCharType="separate"/>
            </w:r>
            <w:r>
              <w:rPr>
                <w:noProof/>
                <w:sz w:val="18"/>
                <w:szCs w:val="18"/>
              </w:rPr>
              <w:t>[36]</w:t>
            </w:r>
            <w:r>
              <w:rPr>
                <w:sz w:val="18"/>
                <w:szCs w:val="18"/>
              </w:rPr>
              <w:fldChar w:fldCharType="end"/>
            </w:r>
          </w:p>
        </w:tc>
      </w:tr>
      <w:tr w:rsidR="004042DB" w:rsidTr="0076356F">
        <w:trPr>
          <w:trHeight w:val="44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Cu(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flavovirens</w:t>
            </w:r>
            <w:proofErr w:type="spellEnd"/>
            <w:r w:rsidRPr="00513D28">
              <w:rPr>
                <w:rFonts w:ascii="Times New Roman" w:hAnsi="Times New Roman" w:cs="Times New Roman"/>
                <w:sz w:val="20"/>
                <w:szCs w:val="20"/>
              </w:rPr>
              <w:t xml:space="preserve"> ON3</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Soil exposed to heavy traffic emissions, Brno, Czech</w:t>
            </w:r>
          </w:p>
        </w:tc>
        <w:tc>
          <w:tcPr>
            <w:tcW w:w="2896" w:type="dxa"/>
          </w:tcPr>
          <w:p w:rsidR="004042DB" w:rsidRPr="00513D28" w:rsidRDefault="004042DB" w:rsidP="00840778">
            <w:pPr>
              <w:ind w:left="237"/>
              <w:jc w:val="center"/>
              <w:rPr>
                <w:sz w:val="20"/>
                <w:szCs w:val="20"/>
              </w:rPr>
            </w:pPr>
            <w:proofErr w:type="spellStart"/>
            <w:r w:rsidRPr="00513D28">
              <w:rPr>
                <w:sz w:val="20"/>
                <w:szCs w:val="20"/>
              </w:rPr>
              <w:t>Biosorption</w:t>
            </w:r>
            <w:proofErr w:type="spellEnd"/>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Majzlik&lt;/Author&gt;&lt;Year&gt;2011&lt;/Year&gt;&lt;RecNum&gt;293&lt;/RecNum&gt;&lt;DisplayText&gt;[37]&lt;/DisplayText&gt;&lt;record&gt;&lt;rec-number&gt;293&lt;/rec-number&gt;&lt;foreign-keys&gt;&lt;key app="EN" db-id="5dxd5aa2jrrfdke2p0tvz29idsezz0v9aexf" timestamp="1660296919"&gt;293&lt;/key&gt;&lt;/foreign-keys&gt;&lt;ref-type name="Journal Article"&gt;17&lt;/ref-type&gt;&lt;contributors&gt;&lt;authors&gt;&lt;author&gt;Majzlik, Petr&lt;/author&gt;&lt;author&gt;Strasky, Andrej&lt;/author&gt;&lt;author&gt;Adam, Vojtech&lt;/author&gt;&lt;author&gt;Nemec, Miroslav&lt;/author&gt;&lt;author&gt;Trnkova, Libuse&lt;/author&gt;&lt;author&gt;Zehnalek, Josef&lt;/author&gt;&lt;author&gt;Hubalek, Jaromir&lt;/author&gt;&lt;author&gt;Provaznik, Ivo&lt;/author&gt;&lt;author&gt;Kizek, Rene&lt;/author&gt;&lt;/authors&gt;&lt;/contributors&gt;&lt;titles&gt;&lt;title&gt;Influence of zinc (II) and copper (II) ions on Streptomyces bacteria revealed by electrochemistry&lt;/title&gt;&lt;secondary-title&gt;Int. J. Electrochem. Sci&lt;/secondary-title&gt;&lt;/titles&gt;&lt;periodical&gt;&lt;full-title&gt;Int. J. Electrochem. Sci&lt;/full-title&gt;&lt;/periodical&gt;&lt;pages&gt;2171-91&lt;/pages&gt;&lt;volume&gt;6&lt;/volume&gt;&lt;number&gt;1&lt;/number&gt;&lt;dates&gt;&lt;year&gt;2011&lt;/year&gt;&lt;/dates&gt;&lt;urls&gt;&lt;/urls&gt;&lt;/record&gt;&lt;/Cite&gt;&lt;/EndNote&gt;</w:instrText>
            </w:r>
            <w:r>
              <w:rPr>
                <w:sz w:val="18"/>
                <w:szCs w:val="18"/>
              </w:rPr>
              <w:fldChar w:fldCharType="separate"/>
            </w:r>
            <w:r>
              <w:rPr>
                <w:noProof/>
                <w:sz w:val="18"/>
                <w:szCs w:val="18"/>
              </w:rPr>
              <w:t>[37]</w:t>
            </w:r>
            <w:r>
              <w:rPr>
                <w:sz w:val="18"/>
                <w:szCs w:val="18"/>
              </w:rPr>
              <w:fldChar w:fldCharType="end"/>
            </w:r>
          </w:p>
        </w:tc>
      </w:tr>
      <w:tr w:rsidR="004042DB" w:rsidTr="0076356F">
        <w:trPr>
          <w:trHeight w:val="306"/>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Hg(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coelicolor</w:t>
            </w:r>
            <w:proofErr w:type="spellEnd"/>
            <w:r w:rsidRPr="00513D28">
              <w:rPr>
                <w:rFonts w:ascii="Times New Roman" w:hAnsi="Times New Roman" w:cs="Times New Roman"/>
                <w:sz w:val="20"/>
                <w:szCs w:val="20"/>
              </w:rPr>
              <w:t xml:space="preserve"> M130</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Culture collection</w:t>
            </w:r>
          </w:p>
        </w:tc>
        <w:tc>
          <w:tcPr>
            <w:tcW w:w="2896" w:type="dxa"/>
          </w:tcPr>
          <w:p w:rsidR="004042DB" w:rsidRPr="00513D28" w:rsidRDefault="004042DB" w:rsidP="00840778">
            <w:pPr>
              <w:ind w:left="237"/>
              <w:jc w:val="center"/>
              <w:rPr>
                <w:sz w:val="20"/>
                <w:szCs w:val="20"/>
              </w:rPr>
            </w:pPr>
            <w:r w:rsidRPr="00513D28">
              <w:rPr>
                <w:sz w:val="20"/>
                <w:szCs w:val="20"/>
              </w:rPr>
              <w:t>Enzymatic reduction</w:t>
            </w:r>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NAKAHARA&lt;/Author&gt;&lt;Year&gt;1985&lt;/Year&gt;&lt;RecNum&gt;294&lt;/RecNum&gt;&lt;DisplayText&gt;[38]&lt;/DisplayText&gt;&lt;record&gt;&lt;rec-number&gt;294&lt;/rec-number&gt;&lt;foreign-keys&gt;&lt;key app="EN" db-id="5dxd5aa2jrrfdke2p0tvz29idsezz0v9aexf" timestamp="1660297061"&gt;294&lt;/key&gt;&lt;/foreign-keys&gt;&lt;ref-type name="Journal Article"&gt;17&lt;/ref-type&gt;&lt;contributors&gt;&lt;authors&gt;&lt;author&gt;NAKAHARA, HIDEOMI&lt;/author&gt;&lt;author&gt;SCHOTTEL, JANET L&lt;/author&gt;&lt;author&gt;YAMADA, TOSHIHIKO&lt;/author&gt;&lt;author&gt;MIYAKAWA, YOZO&lt;/author&gt;&lt;author&gt;ASAKAWA, MISAKI&lt;/author&gt;&lt;author&gt;HARVILLE, JEROME&lt;/author&gt;&lt;author&gt;SILVER, SIMON&lt;/author&gt;&lt;/authors&gt;&lt;/contributors&gt;&lt;titles&gt;&lt;title&gt;Mercuric reductase enzymes from Streptomyces species and group B Streptococcus&lt;/title&gt;&lt;secondary-title&gt;Microbiology&lt;/secondary-title&gt;&lt;/titles&gt;&lt;periodical&gt;&lt;full-title&gt;Microbiology&lt;/full-title&gt;&lt;/periodical&gt;&lt;pages&gt;1053-1059&lt;/pages&gt;&lt;volume&gt;131&lt;/volume&gt;&lt;number&gt;5&lt;/number&gt;&lt;dates&gt;&lt;year&gt;1985&lt;/year&gt;&lt;/dates&gt;&lt;isbn&gt;1350-0872&lt;/isbn&gt;&lt;urls&gt;&lt;/urls&gt;&lt;/record&gt;&lt;/Cite&gt;&lt;/EndNote&gt;</w:instrText>
            </w:r>
            <w:r>
              <w:rPr>
                <w:sz w:val="18"/>
                <w:szCs w:val="18"/>
              </w:rPr>
              <w:fldChar w:fldCharType="separate"/>
            </w:r>
            <w:r>
              <w:rPr>
                <w:noProof/>
                <w:sz w:val="18"/>
                <w:szCs w:val="18"/>
              </w:rPr>
              <w:t>[38]</w:t>
            </w:r>
            <w:r>
              <w:rPr>
                <w:sz w:val="18"/>
                <w:szCs w:val="18"/>
              </w:rPr>
              <w:fldChar w:fldCharType="end"/>
            </w:r>
          </w:p>
        </w:tc>
      </w:tr>
      <w:tr w:rsidR="004042DB" w:rsidTr="0076356F">
        <w:trPr>
          <w:trHeight w:val="367"/>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Ni(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aureofaciens</w:t>
            </w:r>
            <w:proofErr w:type="spellEnd"/>
            <w:r w:rsidRPr="00513D28">
              <w:rPr>
                <w:rFonts w:ascii="Times New Roman" w:hAnsi="Times New Roman" w:cs="Times New Roman"/>
                <w:sz w:val="20"/>
                <w:szCs w:val="20"/>
              </w:rPr>
              <w:t xml:space="preserve"> NR-3</w:t>
            </w:r>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Riparian sediments contaminated with high levels of Ni and U, Steed Pond, USA</w:t>
            </w:r>
          </w:p>
        </w:tc>
        <w:tc>
          <w:tcPr>
            <w:tcW w:w="2896" w:type="dxa"/>
          </w:tcPr>
          <w:p w:rsidR="004042DB" w:rsidRPr="00513D28" w:rsidRDefault="004042DB" w:rsidP="00840778">
            <w:pPr>
              <w:ind w:left="237"/>
              <w:jc w:val="center"/>
              <w:rPr>
                <w:sz w:val="20"/>
                <w:szCs w:val="20"/>
              </w:rPr>
            </w:pPr>
            <w:r w:rsidRPr="00513D28">
              <w:rPr>
                <w:sz w:val="20"/>
                <w:szCs w:val="20"/>
              </w:rPr>
              <w:t>Ni-influx and Ni-efflux transporters would be present to maintain homeostasis</w:t>
            </w:r>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Van Nostrand&lt;/Author&gt;&lt;Year&gt;2007&lt;/Year&gt;&lt;RecNum&gt;295&lt;/RecNum&gt;&lt;DisplayText&gt;[39]&lt;/DisplayText&gt;&lt;record&gt;&lt;rec-number&gt;295&lt;/rec-number&gt;&lt;foreign-keys&gt;&lt;key app="EN" db-id="5dxd5aa2jrrfdke2p0tvz29idsezz0v9aexf" timestamp="1660297278"&gt;295&lt;/key&gt;&lt;/foreign-keys&gt;&lt;ref-type name="Journal Article"&gt;17&lt;/ref-type&gt;&lt;contributors&gt;&lt;authors&gt;&lt;author&gt;Van Nostrand, Joy D&lt;/author&gt;&lt;author&gt;Khijniak, Tatiana V&lt;/author&gt;&lt;author&gt;Gentry, Terry J&lt;/author&gt;&lt;author&gt;Novak, Michelle T&lt;/author&gt;&lt;author&gt;Sowder, Andrew G&lt;/author&gt;&lt;author&gt;Zhou, Jizhong Z&lt;/author&gt;&lt;author&gt;Bertsch, Paul M&lt;/author&gt;&lt;author&gt;Morris, Pamela J&lt;/author&gt;&lt;/authors&gt;&lt;/contributors&gt;&lt;titles&gt;&lt;title&gt;Isolation and characterization of four Gram-positive nickel-tolerant microorganisms from contaminated sediments&lt;/title&gt;&lt;secondary-title&gt;Microbial ecology&lt;/secondary-title&gt;&lt;/titles&gt;&lt;periodical&gt;&lt;full-title&gt;Microbial ecology&lt;/full-title&gt;&lt;/periodical&gt;&lt;pages&gt;670-682&lt;/pages&gt;&lt;volume&gt;53&lt;/volume&gt;&lt;number&gt;4&lt;/number&gt;&lt;dates&gt;&lt;year&gt;2007&lt;/year&gt;&lt;/dates&gt;&lt;isbn&gt;1432-184X&lt;/isbn&gt;&lt;urls&gt;&lt;/urls&gt;&lt;/record&gt;&lt;/Cite&gt;&lt;/EndNote&gt;</w:instrText>
            </w:r>
            <w:r>
              <w:rPr>
                <w:sz w:val="18"/>
                <w:szCs w:val="18"/>
              </w:rPr>
              <w:fldChar w:fldCharType="separate"/>
            </w:r>
            <w:r>
              <w:rPr>
                <w:noProof/>
                <w:sz w:val="18"/>
                <w:szCs w:val="18"/>
              </w:rPr>
              <w:t>[39]</w:t>
            </w:r>
            <w:r>
              <w:rPr>
                <w:sz w:val="18"/>
                <w:szCs w:val="18"/>
              </w:rPr>
              <w:fldChar w:fldCharType="end"/>
            </w:r>
          </w:p>
        </w:tc>
      </w:tr>
      <w:tr w:rsidR="004042DB" w:rsidTr="0076356F">
        <w:trPr>
          <w:trHeight w:val="474"/>
        </w:trPr>
        <w:tc>
          <w:tcPr>
            <w:tcW w:w="2518" w:type="dxa"/>
          </w:tcPr>
          <w:p w:rsidR="004042DB" w:rsidRPr="00513D28" w:rsidRDefault="004042DB" w:rsidP="00840778">
            <w:pPr>
              <w:rPr>
                <w:rFonts w:ascii="Times New Roman" w:hAnsi="Times New Roman" w:cs="Times New Roman"/>
                <w:sz w:val="20"/>
                <w:szCs w:val="20"/>
              </w:rPr>
            </w:pPr>
            <w:r w:rsidRPr="00513D28">
              <w:rPr>
                <w:rFonts w:ascii="Times New Roman" w:hAnsi="Times New Roman" w:cs="Times New Roman"/>
                <w:sz w:val="20"/>
                <w:szCs w:val="20"/>
              </w:rPr>
              <w:t xml:space="preserve">Zn(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rimosus</w:t>
            </w:r>
            <w:proofErr w:type="spellEnd"/>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Biomass produced by an antibiotic production and collected after fermentation</w:t>
            </w:r>
          </w:p>
        </w:tc>
        <w:tc>
          <w:tcPr>
            <w:tcW w:w="2896" w:type="dxa"/>
          </w:tcPr>
          <w:p w:rsidR="004042DB" w:rsidRPr="00513D28" w:rsidRDefault="004042DB" w:rsidP="00840778">
            <w:pPr>
              <w:ind w:left="237"/>
              <w:jc w:val="center"/>
              <w:rPr>
                <w:sz w:val="20"/>
                <w:szCs w:val="20"/>
              </w:rPr>
            </w:pPr>
            <w:proofErr w:type="spellStart"/>
            <w:r w:rsidRPr="00513D28">
              <w:rPr>
                <w:sz w:val="20"/>
                <w:szCs w:val="20"/>
              </w:rPr>
              <w:t>Biosorption</w:t>
            </w:r>
            <w:proofErr w:type="spellEnd"/>
          </w:p>
        </w:tc>
        <w:tc>
          <w:tcPr>
            <w:tcW w:w="1789" w:type="dxa"/>
          </w:tcPr>
          <w:p w:rsidR="004042DB" w:rsidRDefault="00A25566" w:rsidP="00A25566">
            <w:pPr>
              <w:ind w:left="237"/>
              <w:rPr>
                <w:sz w:val="18"/>
                <w:szCs w:val="18"/>
              </w:rPr>
            </w:pPr>
            <w:r>
              <w:rPr>
                <w:sz w:val="18"/>
                <w:szCs w:val="18"/>
              </w:rPr>
              <w:fldChar w:fldCharType="begin"/>
            </w:r>
            <w:r>
              <w:rPr>
                <w:sz w:val="18"/>
                <w:szCs w:val="18"/>
              </w:rPr>
              <w:instrText xml:space="preserve"> ADDIN EN.CITE &lt;EndNote&gt;&lt;Cite&gt;&lt;Author&gt;Mameri&lt;/Author&gt;&lt;Year&gt;1999&lt;/Year&gt;&lt;RecNum&gt;296&lt;/RecNum&gt;&lt;DisplayText&gt;[40]&lt;/DisplayText&gt;&lt;record&gt;&lt;rec-number&gt;296&lt;/rec-number&gt;&lt;foreign-keys&gt;&lt;key app="EN" db-id="5dxd5aa2jrrfdke2p0tvz29idsezz0v9aexf" timestamp="1660297497"&gt;296&lt;/key&gt;&lt;/foreign-keys&gt;&lt;ref-type name="Journal Article"&gt;17&lt;/ref-type&gt;&lt;contributors&gt;&lt;authors&gt;&lt;author&gt;Mameri, N&lt;/author&gt;&lt;author&gt;Boudries, N&lt;/author&gt;&lt;author&gt;Addour, L&lt;/author&gt;&lt;author&gt;Belhocine, D&lt;/author&gt;&lt;author&gt;Lounici, H&lt;/author&gt;&lt;author&gt;Grib, H&lt;/author&gt;&lt;author&gt;Pauss, A&lt;/author&gt;&lt;/authors&gt;&lt;/contributors&gt;&lt;titles&gt;&lt;title&gt;Batch zinc biosorption by a bacterial nonliving Streptomyces rimosus biomass&lt;/title&gt;&lt;secondary-title&gt;Water research&lt;/secondary-title&gt;&lt;/titles&gt;&lt;periodical&gt;&lt;full-title&gt;Water research&lt;/full-title&gt;&lt;/periodical&gt;&lt;pages&gt;1347-1354&lt;/pages&gt;&lt;volume&gt;33&lt;/volume&gt;&lt;number&gt;6&lt;/number&gt;&lt;dates&gt;&lt;year&gt;1999&lt;/year&gt;&lt;/dates&gt;&lt;isbn&gt;0043-1354&lt;/isbn&gt;&lt;urls&gt;&lt;/urls&gt;&lt;/record&gt;&lt;/Cite&gt;&lt;/EndNote&gt;</w:instrText>
            </w:r>
            <w:r>
              <w:rPr>
                <w:sz w:val="18"/>
                <w:szCs w:val="18"/>
              </w:rPr>
              <w:fldChar w:fldCharType="separate"/>
            </w:r>
            <w:r>
              <w:rPr>
                <w:noProof/>
                <w:sz w:val="18"/>
                <w:szCs w:val="18"/>
              </w:rPr>
              <w:t>[40]</w:t>
            </w:r>
            <w:r>
              <w:rPr>
                <w:sz w:val="18"/>
                <w:szCs w:val="18"/>
              </w:rPr>
              <w:fldChar w:fldCharType="end"/>
            </w:r>
          </w:p>
        </w:tc>
      </w:tr>
      <w:tr w:rsidR="004042DB" w:rsidTr="0076356F">
        <w:trPr>
          <w:trHeight w:val="71"/>
        </w:trPr>
        <w:tc>
          <w:tcPr>
            <w:tcW w:w="2518" w:type="dxa"/>
          </w:tcPr>
          <w:p w:rsidR="004042DB" w:rsidRPr="00513D28" w:rsidRDefault="004042DB" w:rsidP="00840778">
            <w:pPr>
              <w:rPr>
                <w:rFonts w:ascii="Times New Roman" w:hAnsi="Times New Roman" w:cs="Times New Roman"/>
                <w:sz w:val="20"/>
                <w:szCs w:val="20"/>
              </w:rPr>
            </w:pPr>
            <w:proofErr w:type="spellStart"/>
            <w:r w:rsidRPr="00513D28">
              <w:rPr>
                <w:rFonts w:ascii="Times New Roman" w:hAnsi="Times New Roman" w:cs="Times New Roman"/>
                <w:sz w:val="20"/>
                <w:szCs w:val="20"/>
              </w:rPr>
              <w:t>Pb</w:t>
            </w:r>
            <w:proofErr w:type="spellEnd"/>
            <w:r w:rsidRPr="00513D28">
              <w:rPr>
                <w:rFonts w:ascii="Times New Roman" w:hAnsi="Times New Roman" w:cs="Times New Roman"/>
                <w:sz w:val="20"/>
                <w:szCs w:val="20"/>
              </w:rPr>
              <w:t xml:space="preserve">(II) </w:t>
            </w:r>
            <w:r w:rsidRPr="0076356F">
              <w:rPr>
                <w:rFonts w:ascii="Times New Roman" w:hAnsi="Times New Roman" w:cs="Times New Roman"/>
                <w:i/>
                <w:sz w:val="20"/>
                <w:szCs w:val="20"/>
              </w:rPr>
              <w:t xml:space="preserve">S. </w:t>
            </w:r>
            <w:proofErr w:type="spellStart"/>
            <w:r w:rsidRPr="0076356F">
              <w:rPr>
                <w:rFonts w:ascii="Times New Roman" w:hAnsi="Times New Roman" w:cs="Times New Roman"/>
                <w:i/>
                <w:sz w:val="20"/>
                <w:szCs w:val="20"/>
              </w:rPr>
              <w:t>viridochromogenes</w:t>
            </w:r>
            <w:proofErr w:type="spellEnd"/>
          </w:p>
        </w:tc>
        <w:tc>
          <w:tcPr>
            <w:tcW w:w="2672" w:type="dxa"/>
          </w:tcPr>
          <w:p w:rsidR="004042DB" w:rsidRPr="00513D28" w:rsidRDefault="004042DB" w:rsidP="00840778">
            <w:pPr>
              <w:ind w:left="237"/>
              <w:jc w:val="center"/>
              <w:rPr>
                <w:rFonts w:ascii="Times New Roman" w:hAnsi="Times New Roman" w:cs="Times New Roman"/>
                <w:sz w:val="20"/>
                <w:szCs w:val="20"/>
              </w:rPr>
            </w:pPr>
            <w:r w:rsidRPr="00513D28">
              <w:rPr>
                <w:rFonts w:ascii="Times New Roman" w:hAnsi="Times New Roman" w:cs="Times New Roman"/>
                <w:sz w:val="20"/>
                <w:szCs w:val="20"/>
              </w:rPr>
              <w:t>ND</w:t>
            </w:r>
          </w:p>
        </w:tc>
        <w:tc>
          <w:tcPr>
            <w:tcW w:w="2896" w:type="dxa"/>
          </w:tcPr>
          <w:p w:rsidR="004042DB" w:rsidRPr="00513D28" w:rsidRDefault="004042DB" w:rsidP="00840778">
            <w:pPr>
              <w:ind w:left="237"/>
              <w:jc w:val="center"/>
              <w:rPr>
                <w:sz w:val="20"/>
                <w:szCs w:val="20"/>
              </w:rPr>
            </w:pPr>
            <w:proofErr w:type="spellStart"/>
            <w:r w:rsidRPr="00513D28">
              <w:rPr>
                <w:sz w:val="20"/>
                <w:szCs w:val="20"/>
              </w:rPr>
              <w:t>Biosorption</w:t>
            </w:r>
            <w:proofErr w:type="spellEnd"/>
          </w:p>
        </w:tc>
        <w:tc>
          <w:tcPr>
            <w:tcW w:w="1789" w:type="dxa"/>
          </w:tcPr>
          <w:p w:rsidR="004042DB" w:rsidRDefault="007A206C" w:rsidP="007A206C">
            <w:pPr>
              <w:ind w:left="237"/>
              <w:rPr>
                <w:sz w:val="18"/>
                <w:szCs w:val="18"/>
              </w:rPr>
            </w:pPr>
            <w:r>
              <w:rPr>
                <w:sz w:val="18"/>
                <w:szCs w:val="18"/>
              </w:rPr>
              <w:fldChar w:fldCharType="begin"/>
            </w:r>
            <w:r>
              <w:rPr>
                <w:sz w:val="18"/>
                <w:szCs w:val="18"/>
              </w:rPr>
              <w:instrText xml:space="preserve"> ADDIN EN.CITE &lt;EndNote&gt;&lt;Cite&gt;&lt;Author&gt;Park&lt;/Author&gt;&lt;Year&gt;2002&lt;/Year&gt;&lt;RecNum&gt;297&lt;/RecNum&gt;&lt;DisplayText&gt;[41]&lt;/DisplayText&gt;&lt;record&gt;&lt;rec-number&gt;297&lt;/rec-number&gt;&lt;foreign-keys&gt;&lt;key app="EN" db-id="5dxd5aa2jrrfdke2p0tvz29idsezz0v9aexf" timestamp="1660297635"&gt;297&lt;/key&gt;&lt;/foreign-keys&gt;&lt;ref-type name="Journal Article"&gt;17&lt;/ref-type&gt;&lt;contributors&gt;&lt;authors&gt;&lt;author&gt;Park, Jae-young&lt;/author&gt;&lt;author&gt;Kim, Jae-heon&lt;/author&gt;&lt;/authors&gt;&lt;/contributors&gt;&lt;titles&gt;&lt;title&gt;Heavy Metal Biosorption and its Significance to Metal Tolerance if Streptomycetes&lt;/title&gt;&lt;secondary-title&gt;Journal of Microbiology&lt;/secondary-title&gt;&lt;/titles&gt;&lt;periodical&gt;&lt;full-title&gt;Journal of Microbiology&lt;/full-title&gt;&lt;/periodical&gt;&lt;pages&gt;51-54&lt;/pages&gt;&lt;volume&gt;40&lt;/volume&gt;&lt;number&gt;1&lt;/number&gt;&lt;dates&gt;&lt;year&gt;2002&lt;/year&gt;&lt;/dates&gt;&lt;isbn&gt;1225-8873&lt;/isbn&gt;&lt;urls&gt;&lt;/urls&gt;&lt;/record&gt;&lt;/Cite&gt;&lt;/EndNote&gt;</w:instrText>
            </w:r>
            <w:r>
              <w:rPr>
                <w:sz w:val="18"/>
                <w:szCs w:val="18"/>
              </w:rPr>
              <w:fldChar w:fldCharType="separate"/>
            </w:r>
            <w:r>
              <w:rPr>
                <w:noProof/>
                <w:sz w:val="18"/>
                <w:szCs w:val="18"/>
              </w:rPr>
              <w:t>[41]</w:t>
            </w:r>
            <w:r>
              <w:rPr>
                <w:sz w:val="18"/>
                <w:szCs w:val="18"/>
              </w:rPr>
              <w:fldChar w:fldCharType="end"/>
            </w:r>
          </w:p>
        </w:tc>
      </w:tr>
      <w:tr w:rsidR="004042DB" w:rsidTr="00840778">
        <w:trPr>
          <w:trHeight w:val="2766"/>
        </w:trPr>
        <w:tc>
          <w:tcPr>
            <w:tcW w:w="8086" w:type="dxa"/>
            <w:gridSpan w:val="3"/>
            <w:tcBorders>
              <w:left w:val="nil"/>
              <w:bottom w:val="nil"/>
              <w:right w:val="nil"/>
            </w:tcBorders>
          </w:tcPr>
          <w:p w:rsidR="0076356F" w:rsidRDefault="0076356F" w:rsidP="00840778">
            <w:pPr>
              <w:ind w:left="237"/>
              <w:rPr>
                <w:sz w:val="18"/>
                <w:szCs w:val="18"/>
              </w:rPr>
            </w:pPr>
          </w:p>
          <w:p w:rsidR="004042DB" w:rsidRPr="0076356F" w:rsidRDefault="0076356F" w:rsidP="00840778">
            <w:pPr>
              <w:ind w:left="237"/>
              <w:rPr>
                <w:rFonts w:ascii="Times New Roman" w:hAnsi="Times New Roman" w:cs="Times New Roman"/>
                <w:sz w:val="20"/>
                <w:szCs w:val="20"/>
              </w:rPr>
            </w:pPr>
            <w:r w:rsidRPr="0076356F">
              <w:rPr>
                <w:rFonts w:ascii="Times New Roman" w:hAnsi="Times New Roman" w:cs="Times New Roman"/>
                <w:b/>
                <w:sz w:val="20"/>
                <w:szCs w:val="20"/>
              </w:rPr>
              <w:t xml:space="preserve">                                Table 1</w:t>
            </w:r>
            <w:r w:rsidRPr="0076356F">
              <w:rPr>
                <w:rFonts w:ascii="Times New Roman" w:hAnsi="Times New Roman" w:cs="Times New Roman"/>
                <w:sz w:val="20"/>
                <w:szCs w:val="20"/>
              </w:rPr>
              <w:t xml:space="preserve">  </w:t>
            </w:r>
            <w:r w:rsidRPr="0076356F">
              <w:rPr>
                <w:rFonts w:ascii="Times New Roman" w:hAnsi="Times New Roman" w:cs="Times New Roman"/>
                <w:i/>
                <w:sz w:val="20"/>
                <w:szCs w:val="20"/>
              </w:rPr>
              <w:t>Streptomyces</w:t>
            </w:r>
            <w:r w:rsidRPr="0076356F">
              <w:rPr>
                <w:rFonts w:ascii="Times New Roman" w:hAnsi="Times New Roman" w:cs="Times New Roman"/>
                <w:sz w:val="20"/>
                <w:szCs w:val="20"/>
              </w:rPr>
              <w:t xml:space="preserve"> strains beneficial in heavy metal bioremediation</w:t>
            </w:r>
          </w:p>
        </w:tc>
        <w:tc>
          <w:tcPr>
            <w:tcW w:w="1789" w:type="dxa"/>
            <w:tcBorders>
              <w:left w:val="nil"/>
              <w:bottom w:val="nil"/>
              <w:right w:val="nil"/>
            </w:tcBorders>
          </w:tcPr>
          <w:p w:rsidR="004042DB" w:rsidRDefault="004042DB" w:rsidP="00840778">
            <w:pPr>
              <w:ind w:left="237"/>
              <w:rPr>
                <w:sz w:val="18"/>
                <w:szCs w:val="18"/>
              </w:rPr>
            </w:pPr>
          </w:p>
        </w:tc>
      </w:tr>
    </w:tbl>
    <w:tbl>
      <w:tblPr>
        <w:tblStyle w:val="TableGrid"/>
        <w:tblW w:w="9785" w:type="dxa"/>
        <w:tblLook w:val="04A0" w:firstRow="1" w:lastRow="0" w:firstColumn="1" w:lastColumn="0" w:noHBand="0" w:noVBand="1"/>
      </w:tblPr>
      <w:tblGrid>
        <w:gridCol w:w="2361"/>
        <w:gridCol w:w="2044"/>
        <w:gridCol w:w="3373"/>
        <w:gridCol w:w="2007"/>
      </w:tblGrid>
      <w:tr w:rsidR="00BD3E14" w:rsidTr="00015A98">
        <w:trPr>
          <w:trHeight w:val="814"/>
        </w:trPr>
        <w:tc>
          <w:tcPr>
            <w:tcW w:w="2361"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Microorganism </w:t>
            </w:r>
          </w:p>
        </w:tc>
        <w:tc>
          <w:tcPr>
            <w:tcW w:w="2044"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jc w:val="center"/>
              <w:rPr>
                <w:rFonts w:ascii="Times New Roman" w:hAnsi="Times New Roman" w:cs="Times New Roman"/>
                <w:b/>
                <w:sz w:val="20"/>
                <w:szCs w:val="20"/>
              </w:rPr>
            </w:pPr>
            <w:r w:rsidRPr="007C4D71">
              <w:rPr>
                <w:rFonts w:ascii="Times New Roman" w:hAnsi="Times New Roman" w:cs="Times New Roman"/>
                <w:b/>
                <w:sz w:val="20"/>
                <w:szCs w:val="20"/>
              </w:rPr>
              <w:t>Pesticide</w:t>
            </w:r>
          </w:p>
        </w:tc>
        <w:tc>
          <w:tcPr>
            <w:tcW w:w="3373"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            Isolation sample</w:t>
            </w:r>
          </w:p>
        </w:tc>
        <w:tc>
          <w:tcPr>
            <w:tcW w:w="2007" w:type="dxa"/>
          </w:tcPr>
          <w:p w:rsidR="00BD3E14" w:rsidRPr="007C4D71" w:rsidRDefault="00BD3E14" w:rsidP="00015A98">
            <w:pPr>
              <w:rPr>
                <w:rFonts w:ascii="Times New Roman" w:hAnsi="Times New Roman" w:cs="Times New Roman"/>
                <w:b/>
                <w:sz w:val="20"/>
                <w:szCs w:val="20"/>
              </w:rPr>
            </w:pPr>
          </w:p>
          <w:p w:rsidR="00BD3E14" w:rsidRPr="007C4D71" w:rsidRDefault="00BD3E14" w:rsidP="00015A98">
            <w:pPr>
              <w:rPr>
                <w:rFonts w:ascii="Times New Roman" w:hAnsi="Times New Roman" w:cs="Times New Roman"/>
                <w:b/>
                <w:sz w:val="20"/>
                <w:szCs w:val="20"/>
              </w:rPr>
            </w:pPr>
            <w:r w:rsidRPr="007C4D71">
              <w:rPr>
                <w:rFonts w:ascii="Times New Roman" w:hAnsi="Times New Roman" w:cs="Times New Roman"/>
                <w:b/>
                <w:sz w:val="20"/>
                <w:szCs w:val="20"/>
              </w:rPr>
              <w:t xml:space="preserve">    Reference</w:t>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Arthrobactersp.</w:t>
            </w:r>
            <w:r w:rsidRPr="00F66B79">
              <w:rPr>
                <w:rFonts w:ascii="Times New Roman" w:hAnsi="Times New Roman" w:cs="Times New Roman"/>
                <w:sz w:val="20"/>
                <w:szCs w:val="20"/>
              </w:rPr>
              <w:t>strainAK-YN10</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w:t>
            </w:r>
            <w:proofErr w:type="spellStart"/>
            <w:r w:rsidRPr="00F66B79">
              <w:rPr>
                <w:rFonts w:ascii="Times New Roman" w:hAnsi="Times New Roman" w:cs="Times New Roman"/>
                <w:sz w:val="20"/>
                <w:szCs w:val="20"/>
              </w:rPr>
              <w:t>triazine</w:t>
            </w:r>
            <w:proofErr w:type="spellEnd"/>
            <w:r w:rsidRPr="00F66B79">
              <w:rPr>
                <w:rFonts w:ascii="Times New Roman" w:hAnsi="Times New Roman" w:cs="Times New Roman"/>
                <w:sz w:val="20"/>
                <w:szCs w:val="20"/>
              </w:rPr>
              <w:t xml:space="preserve"> (atrazine)</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Agricultural ﬁeld repeatedly treated with atrazine in sugarcane cultivation, India</w:t>
            </w:r>
          </w:p>
        </w:tc>
        <w:tc>
          <w:tcPr>
            <w:tcW w:w="2007" w:type="dxa"/>
          </w:tcPr>
          <w:p w:rsidR="00CD1470" w:rsidRDefault="00CD1470" w:rsidP="00CD1470">
            <w:pPr>
              <w:jc w:val="center"/>
              <w:rPr>
                <w:sz w:val="18"/>
                <w:szCs w:val="18"/>
              </w:rPr>
            </w:pPr>
          </w:p>
          <w:p w:rsidR="00BD3E14" w:rsidRDefault="00BD3E14" w:rsidP="00CD1470">
            <w:pPr>
              <w:jc w:val="center"/>
              <w:rPr>
                <w:sz w:val="18"/>
                <w:szCs w:val="18"/>
              </w:rPr>
            </w:pPr>
            <w:r>
              <w:rPr>
                <w:sz w:val="18"/>
                <w:szCs w:val="18"/>
              </w:rPr>
              <w:fldChar w:fldCharType="begin"/>
            </w:r>
            <w:r w:rsidR="00CD1470">
              <w:rPr>
                <w:sz w:val="18"/>
                <w:szCs w:val="18"/>
              </w:rPr>
              <w:instrText xml:space="preserve"> ADDIN EN.CITE &lt;EndNote&gt;&lt;Cite&gt;&lt;Author&gt;Sagarkar&lt;/Author&gt;&lt;Year&gt;2016&lt;/Year&gt;&lt;RecNum&gt;303&lt;/RecNum&gt;&lt;DisplayText&gt;[42]&lt;/DisplayText&gt;&lt;record&gt;&lt;rec-number&gt;303&lt;/rec-number&gt;&lt;foreign-keys&gt;&lt;key app="EN" db-id="5dxd5aa2jrrfdke2p0tvz29idsezz0v9aexf" timestamp="1660720307"&gt;303&lt;/key&gt;&lt;/foreign-keys&gt;&lt;ref-type name="Journal Article"&gt;17&lt;/ref-type&gt;&lt;contributors&gt;&lt;authors&gt;&lt;author&gt;Sagarkar, Sneha&lt;/author&gt;&lt;author&gt;Bhardwaj, Pooja&lt;/author&gt;&lt;author&gt;Storck, Veronika&lt;/author&gt;&lt;author&gt;Devers-Lamrani, Marion&lt;/author&gt;&lt;author&gt;Martin-Laurent, Fabrice&lt;/author&gt;&lt;author&gt;Kapley, Atya&lt;/author&gt;&lt;/authors&gt;&lt;/contributors&gt;&lt;titles&gt;&lt;title&gt;s-triazine degrading bacterial isolate Arthrobacter sp. AK-YN10, a candidate for bioaugmentation of atrazine contaminated soil&lt;/title&gt;&lt;secondary-title&gt;Applied microbiology and biotechnology&lt;/secondary-title&gt;&lt;/titles&gt;&lt;periodical&gt;&lt;full-title&gt;Applied microbiology and biotechnology&lt;/full-title&gt;&lt;/periodical&gt;&lt;pages&gt;903-913&lt;/pages&gt;&lt;volume&gt;100&lt;/volume&gt;&lt;number&gt;2&lt;/number&gt;&lt;dates&gt;&lt;year&gt;2016&lt;/year&gt;&lt;/dates&gt;&lt;isbn&gt;1432-0614&lt;/isbn&gt;&lt;urls&gt;&lt;/urls&gt;&lt;/record&gt;&lt;/Cite&gt;&lt;/EndNote&gt;</w:instrText>
            </w:r>
            <w:r>
              <w:rPr>
                <w:sz w:val="18"/>
                <w:szCs w:val="18"/>
              </w:rPr>
              <w:fldChar w:fldCharType="separate"/>
            </w:r>
            <w:r w:rsidR="00CD1470" w:rsidRPr="00CD1470">
              <w:rPr>
                <w:noProof/>
                <w:sz w:val="18"/>
                <w:szCs w:val="18"/>
              </w:rPr>
              <w:t>[42]</w:t>
            </w:r>
            <w:r>
              <w:rPr>
                <w:sz w:val="18"/>
                <w:szCs w:val="18"/>
              </w:rPr>
              <w:fldChar w:fldCharType="end"/>
            </w:r>
          </w:p>
        </w:tc>
      </w:tr>
      <w:tr w:rsidR="00BD3E14" w:rsidTr="00015A98">
        <w:trPr>
          <w:trHeight w:val="87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Arthrobacter</w:t>
            </w:r>
            <w:proofErr w:type="spellEnd"/>
            <w:r w:rsidRPr="00E42648">
              <w:rPr>
                <w:rFonts w:ascii="Times New Roman" w:hAnsi="Times New Roman" w:cs="Times New Roman"/>
                <w:i/>
                <w:sz w:val="20"/>
                <w:szCs w:val="20"/>
              </w:rPr>
              <w:t xml:space="preserve"> sp</w:t>
            </w:r>
            <w:r w:rsidRPr="00F66B79">
              <w:rPr>
                <w:rFonts w:ascii="Times New Roman" w:hAnsi="Times New Roman" w:cs="Times New Roman"/>
                <w:sz w:val="20"/>
                <w:szCs w:val="20"/>
              </w:rPr>
              <w:t>. BS1, BS2 and SED1</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Urea (</w:t>
            </w:r>
            <w:proofErr w:type="spellStart"/>
            <w:r w:rsidRPr="00F66B79">
              <w:rPr>
                <w:rFonts w:ascii="Times New Roman" w:hAnsi="Times New Roman" w:cs="Times New Roman"/>
                <w:sz w:val="20"/>
                <w:szCs w:val="20"/>
              </w:rPr>
              <w:t>diuron</w:t>
            </w:r>
            <w:proofErr w:type="spellEnd"/>
            <w:r w:rsidRPr="00F66B79">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from the interface between a vineyard and the </w:t>
            </w:r>
            <w:proofErr w:type="spellStart"/>
            <w:r w:rsidRPr="00F66B79">
              <w:rPr>
                <w:rFonts w:ascii="Times New Roman" w:hAnsi="Times New Roman" w:cs="Times New Roman"/>
                <w:sz w:val="20"/>
                <w:szCs w:val="20"/>
              </w:rPr>
              <w:t>Morcille</w:t>
            </w:r>
            <w:proofErr w:type="spellEnd"/>
            <w:r w:rsidRPr="00F66B79">
              <w:rPr>
                <w:rFonts w:ascii="Times New Roman" w:hAnsi="Times New Roman" w:cs="Times New Roman"/>
                <w:sz w:val="20"/>
                <w:szCs w:val="20"/>
              </w:rPr>
              <w:t xml:space="preserve"> River, Franc</w:t>
            </w:r>
          </w:p>
        </w:tc>
        <w:tc>
          <w:tcPr>
            <w:tcW w:w="2007" w:type="dxa"/>
          </w:tcPr>
          <w:p w:rsidR="00CD1470" w:rsidRDefault="00CD1470"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Devers-Lamrani&lt;/Author&gt;&lt;Year&gt;2014&lt;/Year&gt;&lt;RecNum&gt;304&lt;/RecNum&gt;&lt;DisplayText&gt;[43]&lt;/DisplayText&gt;&lt;record&gt;&lt;rec-number&gt;304&lt;/rec-number&gt;&lt;foreign-keys&gt;&lt;key app="EN" db-id="5dxd5aa2jrrfdke2p0tvz29idsezz0v9aexf" timestamp="1660720585"&gt;304&lt;/key&gt;&lt;/foreign-keys&gt;&lt;ref-type name="Journal Article"&gt;17&lt;/ref-type&gt;&lt;contributors&gt;&lt;authors&gt;&lt;author&gt;Devers-Lamrani, Marion&lt;/author&gt;&lt;author&gt;Pesce, Stéphane&lt;/author&gt;&lt;author&gt;Rouard, Nadine&lt;/author&gt;&lt;author&gt;Martin-Laurent, Fabrice&lt;/author&gt;&lt;/authors&gt;&lt;/contributors&gt;&lt;titles&gt;&lt;title&gt;Evidence for cooperative mineralization of diuron by Arthrobacter sp. BS2 and Achromobacter sp. SP1 isolated from a mixed culture enriched from diuron exposed environments&lt;/title&gt;&lt;secondary-title&gt;Chemosphere&lt;/secondary-title&gt;&lt;/titles&gt;&lt;periodical&gt;&lt;full-title&gt;Chemosphere&lt;/full-title&gt;&lt;/periodical&gt;&lt;pages&gt;208-215&lt;/pages&gt;&lt;volume&gt;117&lt;/volume&gt;&lt;dates&gt;&lt;year&gt;2014&lt;/year&gt;&lt;/dates&gt;&lt;isbn&gt;0045-6535&lt;/isbn&gt;&lt;urls&gt;&lt;/urls&gt;&lt;/record&gt;&lt;/Cite&gt;&lt;/EndNote&gt;</w:instrText>
            </w:r>
            <w:r>
              <w:rPr>
                <w:sz w:val="18"/>
                <w:szCs w:val="18"/>
              </w:rPr>
              <w:fldChar w:fldCharType="separate"/>
            </w:r>
            <w:r>
              <w:rPr>
                <w:noProof/>
                <w:sz w:val="18"/>
                <w:szCs w:val="18"/>
              </w:rPr>
              <w:t>[43]</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Rhodococcus</w:t>
            </w:r>
            <w:proofErr w:type="spellEnd"/>
            <w:r w:rsidRPr="00E42648">
              <w:rPr>
                <w:rFonts w:ascii="Times New Roman" w:hAnsi="Times New Roman" w:cs="Times New Roman"/>
                <w:i/>
                <w:sz w:val="20"/>
                <w:szCs w:val="20"/>
              </w:rPr>
              <w:t xml:space="preserve"> </w:t>
            </w:r>
            <w:r w:rsidRPr="00E42648">
              <w:rPr>
                <w:rFonts w:ascii="Times New Roman" w:hAnsi="Times New Roman" w:cs="Times New Roman"/>
                <w:sz w:val="20"/>
                <w:szCs w:val="20"/>
              </w:rPr>
              <w:t>sp</w:t>
            </w:r>
            <w:r w:rsidRPr="00E42648">
              <w:rPr>
                <w:rFonts w:ascii="Times New Roman" w:hAnsi="Times New Roman" w:cs="Times New Roman"/>
                <w:i/>
                <w:sz w:val="20"/>
                <w:szCs w:val="20"/>
              </w:rPr>
              <w:t>.</w:t>
            </w:r>
            <w:r w:rsidRPr="00F66B79">
              <w:rPr>
                <w:rFonts w:ascii="Times New Roman" w:hAnsi="Times New Roman" w:cs="Times New Roman"/>
                <w:sz w:val="20"/>
                <w:szCs w:val="20"/>
              </w:rPr>
              <w:t xml:space="preserve"> BCH2</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w:t>
            </w:r>
            <w:proofErr w:type="spellStart"/>
            <w:r w:rsidRPr="00F66B79">
              <w:rPr>
                <w:rFonts w:ascii="Times New Roman" w:hAnsi="Times New Roman" w:cs="Times New Roman"/>
                <w:sz w:val="20"/>
                <w:szCs w:val="20"/>
              </w:rPr>
              <w:t>triazine</w:t>
            </w:r>
            <w:proofErr w:type="spellEnd"/>
            <w:r w:rsidRPr="00F66B79">
              <w:rPr>
                <w:rFonts w:ascii="Times New Roman" w:hAnsi="Times New Roman" w:cs="Times New Roman"/>
                <w:sz w:val="20"/>
                <w:szCs w:val="20"/>
              </w:rPr>
              <w:t xml:space="preserve"> (atrazine)</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Long-term atrazine-treated grape farm soil, Ind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Kolekar&lt;/Author&gt;&lt;Year&gt;2014&lt;/Year&gt;&lt;RecNum&gt;305&lt;/RecNum&gt;&lt;DisplayText&gt;[44]&lt;/DisplayText&gt;&lt;record&gt;&lt;rec-number&gt;305&lt;/rec-number&gt;&lt;foreign-keys&gt;&lt;key app="EN" db-id="5dxd5aa2jrrfdke2p0tvz29idsezz0v9aexf" timestamp="1660721101"&gt;305&lt;/key&gt;&lt;/foreign-keys&gt;&lt;ref-type name="Journal Article"&gt;17&lt;/ref-type&gt;&lt;contributors&gt;&lt;authors&gt;&lt;author&gt;Kolekar, Parag D&lt;/author&gt;&lt;author&gt;Phugare, Swapnil S&lt;/author&gt;&lt;author&gt;Jadhav, Jyoti P&lt;/author&gt;&lt;/authors&gt;&lt;/contributors&gt;&lt;titles&gt;&lt;title&gt;Biodegradation of atrazine by Rhodococcus sp. BCH2 to N-isopropylammelide with subsequent assessment of toxicity of biodegraded metabolites&lt;/title&gt;&lt;secondary-title&gt;Environmental science and pollution research&lt;/secondary-title&gt;&lt;/titles&gt;&lt;periodical&gt;&lt;full-title&gt;Environmental Science and Pollution Research&lt;/full-title&gt;&lt;/periodical&gt;&lt;pages&gt;2334-2345&lt;/pages&gt;&lt;volume&gt;21&lt;/volume&gt;&lt;number&gt;3&lt;/number&gt;&lt;dates&gt;&lt;year&gt;2014&lt;/year&gt;&lt;/dates&gt;&lt;isbn&gt;1614-7499&lt;/isbn&gt;&lt;urls&gt;&lt;/urls&gt;&lt;/record&gt;&lt;/Cite&gt;&lt;/EndNote&gt;</w:instrText>
            </w:r>
            <w:r>
              <w:rPr>
                <w:sz w:val="18"/>
                <w:szCs w:val="18"/>
              </w:rPr>
              <w:fldChar w:fldCharType="separate"/>
            </w:r>
            <w:r>
              <w:rPr>
                <w:noProof/>
                <w:sz w:val="18"/>
                <w:szCs w:val="18"/>
              </w:rPr>
              <w:t>[44]</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 xml:space="preserve">Streptomyces </w:t>
            </w:r>
            <w:r w:rsidRPr="00E42648">
              <w:rPr>
                <w:rFonts w:ascii="Times New Roman" w:hAnsi="Times New Roman" w:cs="Times New Roman"/>
                <w:sz w:val="20"/>
                <w:szCs w:val="20"/>
              </w:rPr>
              <w:t>sp.</w:t>
            </w:r>
            <w:r w:rsidRPr="00F66B79">
              <w:rPr>
                <w:rFonts w:ascii="Times New Roman" w:hAnsi="Times New Roman" w:cs="Times New Roman"/>
                <w:sz w:val="20"/>
                <w:szCs w:val="20"/>
              </w:rPr>
              <w:t xml:space="preserve"> M7</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chlorine</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lindane</w:t>
            </w:r>
            <w:proofErr w:type="spellEnd"/>
            <w:r>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Wastewater sediment from a copper ﬁlter plant, Argentin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Benimeli&lt;/Author&gt;&lt;Year&gt;2006&lt;/Year&gt;&lt;RecNum&gt;306&lt;/RecNum&gt;&lt;DisplayText&gt;[45]&lt;/DisplayText&gt;&lt;record&gt;&lt;rec-number&gt;306&lt;/rec-number&gt;&lt;foreign-keys&gt;&lt;key app="EN" db-id="5dxd5aa2jrrfdke2p0tvz29idsezz0v9aexf" timestamp="1660721347"&gt;306&lt;/key&gt;&lt;/foreign-keys&gt;&lt;ref-type name="Journal Article"&gt;17&lt;/ref-type&gt;&lt;contributors&gt;&lt;authors&gt;&lt;author&gt;Benimeli, CS&lt;/author&gt;&lt;author&gt;Castro, GR&lt;/author&gt;&lt;author&gt;Chaile, AP&lt;/author&gt;&lt;author&gt;Amoroso, MJ&lt;/author&gt;&lt;/authors&gt;&lt;/contributors&gt;&lt;titles&gt;&lt;title&gt;Lindane removal induction by Streptomyces sp. M7&lt;/title&gt;&lt;secondary-title&gt;Journal of Basic Microbiology&lt;/secondary-title&gt;&lt;/titles&gt;&lt;periodical&gt;&lt;full-title&gt;Journal of basic microbiology&lt;/full-title&gt;&lt;/periodical&gt;&lt;pages&gt;348-357&lt;/pages&gt;&lt;volume&gt;46&lt;/volume&gt;&lt;number&gt;5&lt;/number&gt;&lt;dates&gt;&lt;year&gt;2006&lt;/year&gt;&lt;/dates&gt;&lt;isbn&gt;0233-111X&lt;/isbn&gt;&lt;urls&gt;&lt;/urls&gt;&lt;/record&gt;&lt;/Cite&gt;&lt;/EndNote&gt;</w:instrText>
            </w:r>
            <w:r>
              <w:rPr>
                <w:sz w:val="18"/>
                <w:szCs w:val="18"/>
              </w:rPr>
              <w:fldChar w:fldCharType="separate"/>
            </w:r>
            <w:r>
              <w:rPr>
                <w:noProof/>
                <w:sz w:val="18"/>
                <w:szCs w:val="18"/>
              </w:rPr>
              <w:t>[45]</w:t>
            </w:r>
            <w:r>
              <w:rPr>
                <w:sz w:val="18"/>
                <w:szCs w:val="18"/>
              </w:rPr>
              <w:fldChar w:fldCharType="end"/>
            </w:r>
          </w:p>
        </w:tc>
      </w:tr>
      <w:tr w:rsidR="00BD3E14" w:rsidTr="00015A98">
        <w:trPr>
          <w:trHeight w:val="87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r w:rsidRPr="00E42648">
              <w:rPr>
                <w:rFonts w:ascii="Times New Roman" w:hAnsi="Times New Roman" w:cs="Times New Roman"/>
                <w:i/>
                <w:sz w:val="20"/>
                <w:szCs w:val="20"/>
              </w:rPr>
              <w:t xml:space="preserve">Streptomyces </w:t>
            </w:r>
            <w:r w:rsidRPr="00E42648">
              <w:rPr>
                <w:rFonts w:ascii="Times New Roman" w:hAnsi="Times New Roman" w:cs="Times New Roman"/>
                <w:sz w:val="20"/>
                <w:szCs w:val="20"/>
              </w:rPr>
              <w:t>sp.</w:t>
            </w:r>
            <w:r w:rsidRPr="00F66B79">
              <w:rPr>
                <w:rFonts w:ascii="Times New Roman" w:hAnsi="Times New Roman" w:cs="Times New Roman"/>
                <w:sz w:val="20"/>
                <w:szCs w:val="20"/>
              </w:rPr>
              <w:t xml:space="preserve"> AC1-6 and ISP4</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phosphorus</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diazinon</w:t>
            </w:r>
            <w:proofErr w:type="spellEnd"/>
            <w:r>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exposed to continuous applications of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 Chile</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Briceño&lt;/Author&gt;&lt;Year&gt;2015&lt;/Year&gt;&lt;RecNum&gt;307&lt;/RecNum&gt;&lt;DisplayText&gt;[46]&lt;/DisplayText&gt;&lt;record&gt;&lt;rec-number&gt;307&lt;/rec-number&gt;&lt;foreign-keys&gt;&lt;key app="EN" db-id="5dxd5aa2jrrfdke2p0tvz29idsezz0v9aexf" timestamp="1660721492"&gt;307&lt;/key&gt;&lt;/foreign-keys&gt;&lt;ref-type name="Journal Article"&gt;17&lt;/ref-type&gt;&lt;contributors&gt;&lt;authors&gt;&lt;author&gt;Briceño, Gabriela&lt;/author&gt;&lt;author&gt;Fuentes, María S&lt;/author&gt;&lt;author&gt;Rubilar, Olga&lt;/author&gt;&lt;author&gt;Jorquera, Milko&lt;/author&gt;&lt;author&gt;Tortella, Gonzalo&lt;/author&gt;&lt;author&gt;Palma, Graciela&lt;/author&gt;&lt;author&gt;Amoroso, María J&lt;/author&gt;&lt;author&gt;Diez, Maria Cristina&lt;/author&gt;&lt;/authors&gt;&lt;/contributors&gt;&lt;titles&gt;&lt;title&gt;Removal of the insecticide diazinon from liquid media by free and immobilized Streptomyces sp. isolated from agricultural soil&lt;/title&gt;&lt;secondary-title&gt;Journal of Basic Microbiology&lt;/secondary-title&gt;&lt;/titles&gt;&lt;periodical&gt;&lt;full-title&gt;Journal of basic microbiology&lt;/full-title&gt;&lt;/periodical&gt;&lt;pages&gt;293-302&lt;/pages&gt;&lt;volume&gt;55&lt;/volume&gt;&lt;number&gt;3&lt;/number&gt;&lt;dates&gt;&lt;year&gt;2015&lt;/year&gt;&lt;/dates&gt;&lt;isbn&gt;0233-111X&lt;/isbn&gt;&lt;urls&gt;&lt;/urls&gt;&lt;/record&gt;&lt;/Cite&gt;&lt;/EndNote&gt;</w:instrText>
            </w:r>
            <w:r>
              <w:rPr>
                <w:sz w:val="18"/>
                <w:szCs w:val="18"/>
              </w:rPr>
              <w:fldChar w:fldCharType="separate"/>
            </w:r>
            <w:r>
              <w:rPr>
                <w:noProof/>
                <w:sz w:val="18"/>
                <w:szCs w:val="18"/>
              </w:rPr>
              <w:t>[46]</w:t>
            </w:r>
            <w:r>
              <w:rPr>
                <w:sz w:val="18"/>
                <w:szCs w:val="18"/>
              </w:rPr>
              <w:fldChar w:fldCharType="end"/>
            </w:r>
          </w:p>
        </w:tc>
      </w:tr>
      <w:tr w:rsidR="00BD3E14" w:rsidTr="00015A98">
        <w:trPr>
          <w:trHeight w:val="814"/>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Janibacter</w:t>
            </w:r>
            <w:proofErr w:type="spellEnd"/>
            <w:r w:rsidRPr="00F66B79">
              <w:rPr>
                <w:rFonts w:ascii="Times New Roman" w:hAnsi="Times New Roman" w:cs="Times New Roman"/>
                <w:sz w:val="20"/>
                <w:szCs w:val="20"/>
              </w:rPr>
              <w:t xml:space="preserve"> sp. AS2</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Pentachlorophenol</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Sediments from arid and saline ecosystems, Tunis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Khessairi&lt;/Author&gt;&lt;Year&gt;2014&lt;/Year&gt;&lt;RecNum&gt;308&lt;/RecNum&gt;&lt;DisplayText&gt;[47]&lt;/DisplayText&gt;&lt;record&gt;&lt;rec-number&gt;308&lt;/rec-number&gt;&lt;foreign-keys&gt;&lt;key app="EN" db-id="5dxd5aa2jrrfdke2p0tvz29idsezz0v9aexf" timestamp="1660721583"&gt;308&lt;/key&gt;&lt;/foreign-keys&gt;&lt;ref-type name="Journal Article"&gt;17&lt;/ref-type&gt;&lt;contributors&gt;&lt;authors&gt;&lt;author&gt;Khessairi, Amel&lt;/author&gt;&lt;author&gt;Fhoula, Imene&lt;/author&gt;&lt;author&gt;Jaouani, Atef&lt;/author&gt;&lt;author&gt;Turki, Yousra&lt;/author&gt;&lt;author&gt;Cherif, Ameur&lt;/author&gt;&lt;author&gt;Boudabous, Abdellatif&lt;/author&gt;&lt;author&gt;Hassen, Abdennaceur&lt;/author&gt;&lt;author&gt;Ouzari, Hadda&lt;/author&gt;&lt;/authors&gt;&lt;/contributors&gt;&lt;titles&gt;&lt;title&gt;Pentachlorophenol degradation by Janibacter sp., a new actinobacterium isolated from saline sediment of arid land&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Pr>
                <w:sz w:val="18"/>
                <w:szCs w:val="18"/>
              </w:rPr>
              <w:fldChar w:fldCharType="separate"/>
            </w:r>
            <w:r>
              <w:rPr>
                <w:noProof/>
                <w:sz w:val="18"/>
                <w:szCs w:val="18"/>
              </w:rPr>
              <w:t>[47]</w:t>
            </w:r>
            <w:r>
              <w:rPr>
                <w:sz w:val="18"/>
                <w:szCs w:val="18"/>
              </w:rPr>
              <w:fldChar w:fldCharType="end"/>
            </w:r>
          </w:p>
        </w:tc>
      </w:tr>
      <w:tr w:rsidR="00BD3E14" w:rsidTr="00015A98">
        <w:trPr>
          <w:trHeight w:val="1101"/>
        </w:trPr>
        <w:tc>
          <w:tcPr>
            <w:tcW w:w="2361" w:type="dxa"/>
          </w:tcPr>
          <w:p w:rsidR="00BD3E14" w:rsidRPr="00F66B79" w:rsidRDefault="00BD3E14" w:rsidP="00015A98">
            <w:pPr>
              <w:rPr>
                <w:rFonts w:ascii="Times New Roman" w:hAnsi="Times New Roman" w:cs="Times New Roman"/>
                <w:sz w:val="20"/>
                <w:szCs w:val="20"/>
              </w:rPr>
            </w:pPr>
          </w:p>
          <w:p w:rsidR="00BD3E14" w:rsidRPr="00F66B79" w:rsidRDefault="00BD3E14" w:rsidP="00015A98">
            <w:pPr>
              <w:rPr>
                <w:rFonts w:ascii="Times New Roman" w:hAnsi="Times New Roman" w:cs="Times New Roman"/>
                <w:sz w:val="20"/>
                <w:szCs w:val="20"/>
              </w:rPr>
            </w:pPr>
            <w:proofErr w:type="spellStart"/>
            <w:r w:rsidRPr="00E42648">
              <w:rPr>
                <w:rFonts w:ascii="Times New Roman" w:hAnsi="Times New Roman" w:cs="Times New Roman"/>
                <w:i/>
                <w:sz w:val="20"/>
                <w:szCs w:val="20"/>
              </w:rPr>
              <w:t>Gordonia</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sp</w:t>
            </w:r>
            <w:proofErr w:type="spellEnd"/>
            <w:r w:rsidRPr="00F66B79">
              <w:rPr>
                <w:rFonts w:ascii="Times New Roman" w:hAnsi="Times New Roman" w:cs="Times New Roman"/>
                <w:sz w:val="20"/>
                <w:szCs w:val="20"/>
              </w:rPr>
              <w:t xml:space="preserve"> JAAS1</w:t>
            </w:r>
          </w:p>
        </w:tc>
        <w:tc>
          <w:tcPr>
            <w:tcW w:w="2044"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proofErr w:type="spellStart"/>
            <w:r w:rsidRPr="00F66B79">
              <w:rPr>
                <w:rFonts w:ascii="Times New Roman" w:hAnsi="Times New Roman" w:cs="Times New Roman"/>
                <w:sz w:val="20"/>
                <w:szCs w:val="20"/>
              </w:rPr>
              <w:t>Organophosphorus</w:t>
            </w:r>
            <w:proofErr w:type="spellEnd"/>
            <w:r w:rsidRPr="00F66B79">
              <w:rPr>
                <w:rFonts w:ascii="Times New Roman" w:hAnsi="Times New Roman" w:cs="Times New Roman"/>
                <w:sz w:val="20"/>
                <w:szCs w:val="20"/>
              </w:rPr>
              <w:t xml:space="preserve">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w:t>
            </w:r>
          </w:p>
        </w:tc>
        <w:tc>
          <w:tcPr>
            <w:tcW w:w="3373" w:type="dxa"/>
          </w:tcPr>
          <w:p w:rsidR="00BD3E14" w:rsidRPr="00F66B79" w:rsidRDefault="00BD3E14" w:rsidP="00015A98">
            <w:pPr>
              <w:jc w:val="center"/>
              <w:rPr>
                <w:rFonts w:ascii="Times New Roman" w:hAnsi="Times New Roman" w:cs="Times New Roman"/>
                <w:sz w:val="20"/>
                <w:szCs w:val="20"/>
              </w:rPr>
            </w:pPr>
          </w:p>
          <w:p w:rsidR="00BD3E14" w:rsidRPr="00F66B79" w:rsidRDefault="00BD3E14" w:rsidP="00015A98">
            <w:pPr>
              <w:jc w:val="center"/>
              <w:rPr>
                <w:rFonts w:ascii="Times New Roman" w:hAnsi="Times New Roman" w:cs="Times New Roman"/>
                <w:sz w:val="20"/>
                <w:szCs w:val="20"/>
              </w:rPr>
            </w:pPr>
            <w:r w:rsidRPr="00F66B79">
              <w:rPr>
                <w:rFonts w:ascii="Times New Roman" w:hAnsi="Times New Roman" w:cs="Times New Roman"/>
                <w:sz w:val="20"/>
                <w:szCs w:val="20"/>
              </w:rPr>
              <w:t xml:space="preserve">Soil from a paddy ﬁeld exposed to continuous applications of </w:t>
            </w:r>
            <w:proofErr w:type="spellStart"/>
            <w:r w:rsidRPr="00F66B79">
              <w:rPr>
                <w:rFonts w:ascii="Times New Roman" w:hAnsi="Times New Roman" w:cs="Times New Roman"/>
                <w:sz w:val="20"/>
                <w:szCs w:val="20"/>
              </w:rPr>
              <w:t>chlorpyrifos</w:t>
            </w:r>
            <w:proofErr w:type="spellEnd"/>
            <w:r w:rsidRPr="00F66B79">
              <w:rPr>
                <w:rFonts w:ascii="Times New Roman" w:hAnsi="Times New Roman" w:cs="Times New Roman"/>
                <w:sz w:val="20"/>
                <w:szCs w:val="20"/>
              </w:rPr>
              <w:t>, India</w:t>
            </w:r>
          </w:p>
        </w:tc>
        <w:tc>
          <w:tcPr>
            <w:tcW w:w="2007" w:type="dxa"/>
          </w:tcPr>
          <w:p w:rsidR="008A7ECC" w:rsidRDefault="008A7ECC" w:rsidP="00CD1470">
            <w:pPr>
              <w:jc w:val="center"/>
              <w:rPr>
                <w:sz w:val="18"/>
                <w:szCs w:val="18"/>
              </w:rPr>
            </w:pPr>
          </w:p>
          <w:p w:rsidR="00BD3E14" w:rsidRDefault="00BD3E14" w:rsidP="00CD1470">
            <w:pPr>
              <w:jc w:val="center"/>
              <w:rPr>
                <w:sz w:val="18"/>
                <w:szCs w:val="18"/>
              </w:rPr>
            </w:pPr>
            <w:r>
              <w:rPr>
                <w:sz w:val="18"/>
                <w:szCs w:val="18"/>
              </w:rPr>
              <w:fldChar w:fldCharType="begin"/>
            </w:r>
            <w:r>
              <w:rPr>
                <w:sz w:val="18"/>
                <w:szCs w:val="18"/>
              </w:rPr>
              <w:instrText xml:space="preserve"> ADDIN EN.CITE &lt;EndNote&gt;&lt;Cite&gt;&lt;Author&gt;Abraham&lt;/Author&gt;&lt;Year&gt;2013&lt;/Year&gt;&lt;RecNum&gt;309&lt;/RecNum&gt;&lt;DisplayText&gt;[48]&lt;/DisplayText&gt;&lt;record&gt;&lt;rec-number&gt;309&lt;/rec-number&gt;&lt;foreign-keys&gt;&lt;key app="EN" db-id="5dxd5aa2jrrfdke2p0tvz29idsezz0v9aexf" timestamp="1660721719"&gt;309&lt;/key&gt;&lt;/foreign-keys&gt;&lt;ref-type name="Journal Article"&gt;17&lt;/ref-type&gt;&lt;contributors&gt;&lt;authors&gt;&lt;author&gt;Abraham, J&lt;/author&gt;&lt;author&gt;Shanker, A&lt;/author&gt;&lt;author&gt;Silambarasan, S&lt;/author&gt;&lt;/authors&gt;&lt;/contributors&gt;&lt;titles&gt;&lt;title&gt;Role of Gordonia sp JAAS 1 in biodegradation of chlorpyrifos and its hydrolysing metabolite 3, 5, 6‐trichloro‐2‐pyridinol&lt;/title&gt;&lt;secondary-title&gt;Letters in applied microbiology&lt;/secondary-title&gt;&lt;/titles&gt;&lt;periodical&gt;&lt;full-title&gt;Letters in applied microbiology&lt;/full-title&gt;&lt;/periodical&gt;&lt;pages&gt;510-516&lt;/pages&gt;&lt;volume&gt;57&lt;/volume&gt;&lt;number&gt;6&lt;/number&gt;&lt;dates&gt;&lt;year&gt;2013&lt;/year&gt;&lt;/dates&gt;&lt;isbn&gt;0266-8254&lt;/isbn&gt;&lt;urls&gt;&lt;/urls&gt;&lt;/record&gt;&lt;/Cite&gt;&lt;/EndNote&gt;</w:instrText>
            </w:r>
            <w:r>
              <w:rPr>
                <w:sz w:val="18"/>
                <w:szCs w:val="18"/>
              </w:rPr>
              <w:fldChar w:fldCharType="separate"/>
            </w:r>
            <w:r>
              <w:rPr>
                <w:noProof/>
                <w:sz w:val="18"/>
                <w:szCs w:val="18"/>
              </w:rPr>
              <w:t>[48]</w:t>
            </w:r>
            <w:r>
              <w:rPr>
                <w:sz w:val="18"/>
                <w:szCs w:val="18"/>
              </w:rPr>
              <w:fldChar w:fldCharType="end"/>
            </w:r>
          </w:p>
        </w:tc>
      </w:tr>
    </w:tbl>
    <w:p w:rsidR="004042DB" w:rsidRDefault="004042DB" w:rsidP="00BD3E14">
      <w:pPr>
        <w:jc w:val="both"/>
        <w:rPr>
          <w:rFonts w:ascii="Times New Roman" w:hAnsi="Times New Roman" w:cs="Times New Roman"/>
          <w:sz w:val="20"/>
          <w:szCs w:val="20"/>
        </w:rPr>
      </w:pPr>
    </w:p>
    <w:p w:rsidR="00D74843" w:rsidRPr="00960252" w:rsidRDefault="00D74843" w:rsidP="00BD3E14">
      <w:pPr>
        <w:jc w:val="both"/>
        <w:rPr>
          <w:rFonts w:ascii="Times New Roman" w:hAnsi="Times New Roman" w:cs="Times New Roman"/>
          <w:sz w:val="20"/>
          <w:szCs w:val="20"/>
        </w:rPr>
      </w:pPr>
      <w:r w:rsidRPr="00D74843">
        <w:rPr>
          <w:rFonts w:ascii="Times New Roman" w:hAnsi="Times New Roman" w:cs="Times New Roman"/>
          <w:b/>
          <w:sz w:val="20"/>
          <w:szCs w:val="20"/>
        </w:rPr>
        <w:t xml:space="preserve">                     Table 2</w:t>
      </w:r>
      <w:r>
        <w:rPr>
          <w:rFonts w:ascii="Times New Roman" w:hAnsi="Times New Roman" w:cs="Times New Roman"/>
          <w:sz w:val="20"/>
          <w:szCs w:val="20"/>
        </w:rPr>
        <w:t xml:space="preserve"> </w:t>
      </w:r>
      <w:r w:rsidRPr="00D74843">
        <w:rPr>
          <w:rFonts w:ascii="Times New Roman" w:hAnsi="Times New Roman" w:cs="Times New Roman"/>
          <w:sz w:val="20"/>
          <w:szCs w:val="20"/>
        </w:rPr>
        <w:t xml:space="preserve">Characteristics of the major pesticide-degrading </w:t>
      </w:r>
      <w:proofErr w:type="spellStart"/>
      <w:r w:rsidRPr="00D74843">
        <w:rPr>
          <w:rFonts w:ascii="Times New Roman" w:hAnsi="Times New Roman" w:cs="Times New Roman"/>
          <w:sz w:val="20"/>
          <w:szCs w:val="20"/>
        </w:rPr>
        <w:t>actinobacteria</w:t>
      </w:r>
      <w:proofErr w:type="spellEnd"/>
      <w:r w:rsidRPr="00D74843">
        <w:rPr>
          <w:rFonts w:ascii="Times New Roman" w:hAnsi="Times New Roman" w:cs="Times New Roman"/>
          <w:sz w:val="20"/>
          <w:szCs w:val="20"/>
        </w:rPr>
        <w:t xml:space="preserve"> genera</w:t>
      </w:r>
    </w:p>
    <w:p w:rsidR="007B5BB5" w:rsidRPr="00960252" w:rsidRDefault="007B5BB5" w:rsidP="00965E04">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 xml:space="preserve">2. </w:t>
      </w:r>
      <w:r w:rsidR="00965E04" w:rsidRPr="00960252">
        <w:rPr>
          <w:rFonts w:ascii="Times New Roman" w:hAnsi="Times New Roman" w:cs="Times New Roman"/>
          <w:b/>
          <w:sz w:val="20"/>
          <w:szCs w:val="20"/>
          <w:u w:val="single"/>
        </w:rPr>
        <w:t>Sources and distribution of pesticides and heavy metals</w:t>
      </w:r>
    </w:p>
    <w:p w:rsidR="00965E04" w:rsidRPr="00960252" w:rsidRDefault="00965E04" w:rsidP="00965E04">
      <w:pPr>
        <w:autoSpaceDE w:val="0"/>
        <w:autoSpaceDN w:val="0"/>
        <w:adjustRightInd w:val="0"/>
        <w:spacing w:after="0" w:line="240" w:lineRule="auto"/>
        <w:jc w:val="both"/>
        <w:rPr>
          <w:rFonts w:ascii="Times New Roman" w:hAnsi="Times New Roman" w:cs="Times New Roman"/>
          <w:b/>
          <w:sz w:val="20"/>
          <w:szCs w:val="20"/>
          <w:u w:val="single"/>
        </w:rPr>
      </w:pPr>
    </w:p>
    <w:p w:rsidR="004B082D" w:rsidRPr="00960252" w:rsidRDefault="004B082D" w:rsidP="004B08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Pesticides</w:t>
      </w:r>
    </w:p>
    <w:p w:rsidR="004B082D" w:rsidRPr="00960252" w:rsidRDefault="004B082D" w:rsidP="004B082D">
      <w:pPr>
        <w:autoSpaceDE w:val="0"/>
        <w:autoSpaceDN w:val="0"/>
        <w:adjustRightInd w:val="0"/>
        <w:spacing w:after="0" w:line="240" w:lineRule="auto"/>
        <w:jc w:val="both"/>
        <w:rPr>
          <w:rFonts w:ascii="Times New Roman" w:hAnsi="Times New Roman" w:cs="Times New Roman"/>
          <w:b/>
          <w:sz w:val="20"/>
          <w:szCs w:val="20"/>
        </w:rPr>
      </w:pPr>
    </w:p>
    <w:p w:rsidR="00BA13F4" w:rsidRPr="00960252" w:rsidRDefault="004B082D" w:rsidP="00BA13F4">
      <w:pPr>
        <w:jc w:val="both"/>
        <w:rPr>
          <w:rFonts w:ascii="Times New Roman" w:hAnsi="Times New Roman" w:cs="Times New Roman"/>
          <w:sz w:val="20"/>
          <w:szCs w:val="20"/>
        </w:rPr>
      </w:pPr>
      <w:r w:rsidRPr="00960252">
        <w:rPr>
          <w:rFonts w:ascii="Times New Roman" w:hAnsi="Times New Roman" w:cs="Times New Roman"/>
          <w:sz w:val="20"/>
          <w:szCs w:val="20"/>
        </w:rPr>
        <w:t>Multiple pesticide residues discharged by industries or as a result of their widespread use in agriculture have been monitored; these residues contaminate river ecosystems, including sediments and aquatic biota, causing harmful effects in humans via food and drinking water</w:t>
      </w:r>
      <w:r w:rsidR="00FA477D" w:rsidRPr="00960252">
        <w:rPr>
          <w:rFonts w:ascii="Times New Roman" w:hAnsi="Times New Roman" w:cs="Times New Roman"/>
          <w:sz w:val="20"/>
          <w:szCs w:val="20"/>
        </w:rPr>
        <w:t xml:space="preserve"> </w:t>
      </w:r>
      <w:r w:rsidR="00CA3884"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ylaz&lt;/Author&gt;&lt;Year&gt;2021&lt;/Year&gt;&lt;RecNum&gt;207&lt;/RecNum&gt;&lt;DisplayText&gt;[49]&lt;/DisplayText&gt;&lt;record&gt;&lt;rec-number&gt;207&lt;/rec-number&gt;&lt;foreign-keys&gt;&lt;key app="EN" db-id="5dxd5aa2jrrfdke2p0tvz29idsezz0v9aexf" timestamp="1653206323"&gt;207&lt;/key&gt;&lt;/foreign-keys&gt;&lt;ref-type name="Journal Article"&gt;17&lt;/ref-type&gt;&lt;contributors&gt;&lt;authors&gt;&lt;author&gt;Aylaz, Gulgun&lt;/author&gt;&lt;author&gt;Kuhn, Joel&lt;/author&gt;&lt;author&gt;Lau, Elizabeth CHT&lt;/author&gt;&lt;author&gt;Yeung, Chi‐Chung&lt;/author&gt;&lt;author&gt;Roy, Vellaisamy AL&lt;/author&gt;&lt;author&gt;Duman, Memed&lt;/author&gt;&lt;author&gt;Yiu, Humphrey HP&lt;/author&gt;&lt;/authors&gt;&lt;/contributors&gt;&lt;titles&gt;&lt;title&gt;Recent developments on magnetic molecular imprinted polymers (MMIPs) for sensing, capturing, and monitoring pharmaceutical and agricultural pollutants&lt;/title&gt;&lt;secondary-title&gt;Journal of Chemical Technology &amp;amp; Biotechnology&lt;/secondary-title&gt;&lt;/titles&gt;&lt;periodical&gt;&lt;full-title&gt;Journal of Chemical Technology &amp;amp; Biotechnology&lt;/full-title&gt;&lt;/periodical&gt;&lt;pages&gt;1151-1160&lt;/pages&gt;&lt;volume&gt;96&lt;/volume&gt;&lt;number&gt;5&lt;/number&gt;&lt;dates&gt;&lt;year&gt;2021&lt;/year&gt;&lt;/dates&gt;&lt;isbn&gt;0268-2575&lt;/isbn&gt;&lt;urls&gt;&lt;/urls&gt;&lt;/record&gt;&lt;/Cite&gt;&lt;/EndNote&gt;</w:instrText>
      </w:r>
      <w:r w:rsidR="00CA3884"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49]</w:t>
      </w:r>
      <w:r w:rsidR="00CA3884" w:rsidRPr="00960252">
        <w:rPr>
          <w:rFonts w:ascii="Times New Roman" w:hAnsi="Times New Roman" w:cs="Times New Roman"/>
          <w:sz w:val="20"/>
          <w:szCs w:val="20"/>
        </w:rPr>
        <w:fldChar w:fldCharType="end"/>
      </w:r>
      <w:r w:rsidR="00CA3884"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Agricultural fields' subsurface runoff typically carries a variety of fertilizers a</w:t>
      </w:r>
      <w:r w:rsidR="00CA3884" w:rsidRPr="00960252">
        <w:rPr>
          <w:rFonts w:ascii="Times New Roman" w:hAnsi="Times New Roman" w:cs="Times New Roman"/>
          <w:sz w:val="20"/>
          <w:szCs w:val="20"/>
        </w:rPr>
        <w:t>nd pesticides into local rivers</w:t>
      </w:r>
      <w:r w:rsidR="00FA477D" w:rsidRPr="00960252">
        <w:rPr>
          <w:rFonts w:ascii="Times New Roman" w:hAnsi="Times New Roman" w:cs="Times New Roman"/>
          <w:sz w:val="20"/>
          <w:szCs w:val="20"/>
        </w:rPr>
        <w:t xml:space="preserve"> </w:t>
      </w:r>
      <w:r w:rsidR="00CA3884"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Brinkmann&lt;/Author&gt;&lt;Year&gt;2021&lt;/Year&gt;&lt;RecNum&gt;208&lt;/RecNum&gt;&lt;DisplayText&gt;[50]&lt;/DisplayText&gt;&lt;record&gt;&lt;rec-number&gt;208&lt;/rec-number&gt;&lt;foreign-keys&gt;&lt;key app="EN" db-id="5dxd5aa2jrrfdke2p0tvz29idsezz0v9aexf" timestamp="1653206573"&gt;208&lt;/key&gt;&lt;/foreign-keys&gt;&lt;ref-type name="Book Section"&gt;5&lt;/ref-type&gt;&lt;contributors&gt;&lt;authors&gt;&lt;author&gt;Brinkmann, Robert&lt;/author&gt;&lt;/authors&gt;&lt;/contributors&gt;&lt;titles&gt;&lt;title&gt;Protecting Our Water Resources&lt;/title&gt;&lt;secondary-title&gt;Practical Sustainability&lt;/secondary-title&gt;&lt;/titles&gt;&lt;pages&gt;159-175&lt;/pages&gt;&lt;dates&gt;&lt;year&gt;2021&lt;/year&gt;&lt;/dates&gt;&lt;publisher&gt;Springer&lt;/publisher&gt;&lt;urls&gt;&lt;/urls&gt;&lt;/record&gt;&lt;/Cite&gt;&lt;/EndNote&gt;</w:instrText>
      </w:r>
      <w:r w:rsidR="00CA3884"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0]</w:t>
      </w:r>
      <w:r w:rsidR="00CA3884" w:rsidRPr="00960252">
        <w:rPr>
          <w:rFonts w:ascii="Times New Roman" w:hAnsi="Times New Roman" w:cs="Times New Roman"/>
          <w:sz w:val="20"/>
          <w:szCs w:val="20"/>
        </w:rPr>
        <w:fldChar w:fldCharType="end"/>
      </w:r>
      <w:r w:rsidR="00CA3884" w:rsidRPr="00960252">
        <w:rPr>
          <w:rFonts w:ascii="Times New Roman" w:hAnsi="Times New Roman" w:cs="Times New Roman"/>
          <w:sz w:val="20"/>
          <w:szCs w:val="20"/>
        </w:rPr>
        <w:t>.</w:t>
      </w:r>
      <w:r w:rsidRPr="00960252">
        <w:rPr>
          <w:rFonts w:ascii="Times New Roman" w:hAnsi="Times New Roman" w:cs="Times New Roman"/>
          <w:sz w:val="20"/>
          <w:szCs w:val="20"/>
        </w:rPr>
        <w:t xml:space="preserve"> In the last five years, a large number of scientists around the world have reported pesticide residues in groundwater and drinking water</w:t>
      </w:r>
      <w:r w:rsidR="00CA3884" w:rsidRPr="00960252">
        <w:rPr>
          <w:rFonts w:ascii="Times New Roman" w:hAnsi="Times New Roman" w:cs="Times New Roman"/>
          <w:sz w:val="20"/>
          <w:szCs w:val="20"/>
        </w:rPr>
        <w:t xml:space="preserve">. </w:t>
      </w:r>
      <w:r w:rsidR="00B160DF" w:rsidRPr="00960252">
        <w:rPr>
          <w:rFonts w:ascii="Times New Roman" w:hAnsi="Times New Roman" w:cs="Times New Roman"/>
          <w:sz w:val="20"/>
          <w:szCs w:val="20"/>
        </w:rPr>
        <w:t>Movement of pesticides in soil compartments is determined by their solubility in water, adsorption by soil particles, and persistence</w:t>
      </w:r>
      <w:r w:rsidR="00FA477D" w:rsidRPr="00960252">
        <w:rPr>
          <w:rFonts w:ascii="Times New Roman" w:hAnsi="Times New Roman" w:cs="Times New Roman"/>
          <w:sz w:val="20"/>
          <w:szCs w:val="20"/>
        </w:rPr>
        <w:t xml:space="preserve"> </w:t>
      </w:r>
      <w:r w:rsidR="00B160DF"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yafrudin&lt;/Author&gt;&lt;Year&gt;2021&lt;/Year&gt;&lt;RecNum&gt;204&lt;/RecNum&gt;&lt;DisplayText&gt;[51]&lt;/DisplayText&gt;&lt;record&gt;&lt;rec-number&gt;204&lt;/rec-number&gt;&lt;foreign-keys&gt;&lt;key app="EN" db-id="5dxd5aa2jrrfdke2p0tvz29idsezz0v9aexf" timestamp="1653199311"&gt;204&lt;/key&gt;&lt;/foreign-keys&gt;&lt;ref-type name="Journal Article"&gt;17&lt;/ref-type&gt;&lt;contributors&gt;&lt;authors&gt;&lt;author&gt;Syafrudin, Muhammad&lt;/author&gt;&lt;author&gt;Kristanti, Risky Ayu&lt;/author&gt;&lt;author&gt;Yuniarto, Adhi&lt;/author&gt;&lt;author&gt;Hadibarata, Tony&lt;/author&gt;&lt;author&gt;Rhee, Jongtae&lt;/author&gt;&lt;author&gt;Al-Onazi, Wedad A&lt;/author&gt;&lt;author&gt;Algarni, Tahani Saad&lt;/author&gt;&lt;author&gt;Almarri, Abdulhadi H&lt;/author&gt;&lt;author&gt;Al-Mohaimeed, Amal M&lt;/author&gt;&lt;/authors&gt;&lt;/contributors&gt;&lt;titles&gt;&lt;title&gt;Pesticides in drinking water—a review&lt;/title&gt;&lt;secondary-title&gt;International Journal of Environmental Research and Public Health&lt;/secondary-title&gt;&lt;/titles&gt;&lt;periodical&gt;&lt;full-title&gt;International journal of environmental research and public health&lt;/full-title&gt;&lt;/periodical&gt;&lt;pages&gt;468&lt;/pages&gt;&lt;volume&gt;18&lt;/volume&gt;&lt;number&gt;2&lt;/number&gt;&lt;dates&gt;&lt;year&gt;2021&lt;/year&gt;&lt;/dates&gt;&lt;urls&gt;&lt;/urls&gt;&lt;/record&gt;&lt;/Cite&gt;&lt;/EndNote&gt;</w:instrText>
      </w:r>
      <w:r w:rsidR="00B160DF"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1]</w:t>
      </w:r>
      <w:r w:rsidR="00B160DF" w:rsidRPr="00960252">
        <w:rPr>
          <w:rFonts w:ascii="Times New Roman" w:hAnsi="Times New Roman" w:cs="Times New Roman"/>
          <w:sz w:val="20"/>
          <w:szCs w:val="20"/>
        </w:rPr>
        <w:fldChar w:fldCharType="end"/>
      </w:r>
      <w:r w:rsidR="00B160DF" w:rsidRPr="00960252">
        <w:rPr>
          <w:rFonts w:ascii="Times New Roman" w:hAnsi="Times New Roman" w:cs="Times New Roman"/>
          <w:sz w:val="20"/>
          <w:szCs w:val="20"/>
        </w:rPr>
        <w:t>.</w:t>
      </w:r>
      <w:r w:rsidR="00B160DF" w:rsidRPr="00960252">
        <w:rPr>
          <w:sz w:val="20"/>
          <w:szCs w:val="20"/>
        </w:rPr>
        <w:t xml:space="preserve"> </w:t>
      </w:r>
      <w:r w:rsidR="00B160DF" w:rsidRPr="00960252">
        <w:rPr>
          <w:rFonts w:ascii="Times New Roman" w:hAnsi="Times New Roman" w:cs="Times New Roman"/>
          <w:sz w:val="20"/>
          <w:szCs w:val="20"/>
        </w:rPr>
        <w:t>Pesticide retention in soil and sediments is influenced by the amount of organic matter present, which provides a variety of binding sites for organic pollutants, particularly hydrophobic</w:t>
      </w:r>
      <w:r w:rsidR="00590145"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Ogbeide&lt;/Author&gt;&lt;Year&gt;2018&lt;/Year&gt;&lt;RecNum&gt;209&lt;/RecNum&gt;&lt;DisplayText&gt;[52]&lt;/DisplayText&gt;&lt;record&gt;&lt;rec-number&gt;209&lt;/rec-number&gt;&lt;foreign-keys&gt;&lt;key app="EN" db-id="5dxd5aa2jrrfdke2p0tvz29idsezz0v9aexf" timestamp="1653206679"&gt;209&lt;/key&gt;&lt;/foreign-keys&gt;&lt;ref-type name="Journal Article"&gt;17&lt;/ref-type&gt;&lt;contributors&gt;&lt;authors&gt;&lt;author&gt;Ogbeide, Ozekeke&lt;/author&gt;&lt;author&gt;Chukwuka, Azubuike&lt;/author&gt;&lt;author&gt;Tongo, Isioma&lt;/author&gt;&lt;author&gt;Ezemonye, Lawrence&lt;/author&gt;&lt;/authors&gt;&lt;/contributors&gt;&lt;titles&gt;&lt;title&gt;Relationship between geosorbent properties and field-based partition coefficients for pesticides in surface water and sediments of selected agrarian catchments: implications for risk assessment&lt;/title&gt;&lt;secondary-title&gt;Journal of environmental management&lt;/secondary-title&gt;&lt;/titles&gt;&lt;periodical&gt;&lt;full-title&gt;Journal of Environmental Management&lt;/full-title&gt;&lt;/periodical&gt;&lt;pages&gt;23-37&lt;/pages&gt;&lt;volume&gt;217&lt;/volume&gt;&lt;dates&gt;&lt;year&gt;2018&lt;/year&gt;&lt;/dates&gt;&lt;isbn&gt;0301-4797&lt;/isbn&gt;&lt;urls&gt;&lt;/urls&gt;&lt;/record&gt;&lt;/Cite&gt;&lt;/EndNote&gt;</w:instrText>
      </w:r>
      <w:r w:rsidR="00590145"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2]</w:t>
      </w:r>
      <w:r w:rsidR="00590145" w:rsidRPr="00960252">
        <w:rPr>
          <w:rFonts w:ascii="Times New Roman" w:hAnsi="Times New Roman" w:cs="Times New Roman"/>
          <w:sz w:val="20"/>
          <w:szCs w:val="20"/>
        </w:rPr>
        <w:fldChar w:fldCharType="end"/>
      </w:r>
      <w:r w:rsidR="00590145" w:rsidRPr="00960252">
        <w:rPr>
          <w:rFonts w:ascii="Times New Roman" w:hAnsi="Times New Roman" w:cs="Times New Roman"/>
          <w:sz w:val="20"/>
          <w:szCs w:val="20"/>
        </w:rPr>
        <w:t>.</w:t>
      </w:r>
      <w:r w:rsidR="00590145" w:rsidRPr="00960252">
        <w:rPr>
          <w:sz w:val="20"/>
          <w:szCs w:val="20"/>
        </w:rPr>
        <w:t xml:space="preserve"> </w:t>
      </w:r>
      <w:r w:rsidR="00590145" w:rsidRPr="00960252">
        <w:rPr>
          <w:rFonts w:ascii="Times New Roman" w:hAnsi="Times New Roman" w:cs="Times New Roman"/>
          <w:sz w:val="20"/>
          <w:szCs w:val="20"/>
        </w:rPr>
        <w:t>It is largely due to organic matter that the retention of HCH isomers differs between soil types.</w:t>
      </w:r>
      <w:r w:rsidR="00590145" w:rsidRPr="00960252">
        <w:rPr>
          <w:sz w:val="20"/>
          <w:szCs w:val="20"/>
        </w:rPr>
        <w:t xml:space="preserve"> </w:t>
      </w:r>
      <w:r w:rsidR="00590145" w:rsidRPr="00960252">
        <w:rPr>
          <w:rFonts w:ascii="Times New Roman" w:hAnsi="Times New Roman" w:cs="Times New Roman"/>
          <w:sz w:val="20"/>
          <w:szCs w:val="20"/>
        </w:rPr>
        <w:t>In general, when soil components hold on to contaminants, bioavailability goes down and degradation is slowed</w:t>
      </w:r>
      <w:r w:rsidR="00590145"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Liu&lt;/Author&gt;&lt;Year&gt;2018&lt;/Year&gt;&lt;RecNum&gt;210&lt;/RecNum&gt;&lt;DisplayText&gt;[53]&lt;/DisplayText&gt;&lt;record&gt;&lt;rec-number&gt;210&lt;/rec-number&gt;&lt;foreign-keys&gt;&lt;key app="EN" db-id="5dxd5aa2jrrfdke2p0tvz29idsezz0v9aexf" timestamp="1653206852"&gt;210&lt;/key&gt;&lt;/foreign-keys&gt;&lt;ref-type name="Journal Article"&gt;17&lt;/ref-type&gt;&lt;contributors&gt;&lt;authors&gt;&lt;author&gt;Liu, Yuxue&lt;/author&gt;&lt;author&gt;Lonappan, Linson&lt;/author&gt;&lt;author&gt;Brar, Satinder Kaur&lt;/author&gt;&lt;author&gt;Yang, Shengmao&lt;/author&gt;&lt;/authors&gt;&lt;/contributors&gt;&lt;titles&gt;&lt;title&gt;Impact of biochar amendment in agricultural soils on the sorption, desorption, and degradation of pesticides: a review&lt;/title&gt;&lt;secondary-title&gt;Science of the total environment&lt;/secondary-title&gt;&lt;/titles&gt;&lt;periodical&gt;&lt;full-title&gt;Science of the total environment&lt;/full-title&gt;&lt;/periodical&gt;&lt;pages&gt;60-70&lt;/pages&gt;&lt;volume&gt;645&lt;/volume&gt;&lt;dates&gt;&lt;year&gt;2018&lt;/year&gt;&lt;/dates&gt;&lt;isbn&gt;0048-9697&lt;/isbn&gt;&lt;urls&gt;&lt;/urls&gt;&lt;/record&gt;&lt;/Cite&gt;&lt;/EndNote&gt;</w:instrText>
      </w:r>
      <w:r w:rsidR="00590145"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3]</w:t>
      </w:r>
      <w:r w:rsidR="00590145" w:rsidRPr="00960252">
        <w:rPr>
          <w:rFonts w:ascii="Times New Roman" w:hAnsi="Times New Roman" w:cs="Times New Roman"/>
          <w:sz w:val="20"/>
          <w:szCs w:val="20"/>
        </w:rPr>
        <w:fldChar w:fldCharType="end"/>
      </w:r>
      <w:r w:rsidR="00590145" w:rsidRPr="00960252">
        <w:rPr>
          <w:rFonts w:ascii="Times New Roman" w:hAnsi="Times New Roman" w:cs="Times New Roman"/>
          <w:sz w:val="20"/>
          <w:szCs w:val="20"/>
        </w:rPr>
        <w:t>.</w:t>
      </w:r>
      <w:r w:rsidR="00590145" w:rsidRPr="00960252">
        <w:rPr>
          <w:sz w:val="20"/>
          <w:szCs w:val="20"/>
        </w:rPr>
        <w:t xml:space="preserve"> </w:t>
      </w:r>
      <w:r w:rsidR="00590145" w:rsidRPr="00960252">
        <w:rPr>
          <w:rFonts w:ascii="Times New Roman" w:hAnsi="Times New Roman" w:cs="Times New Roman"/>
          <w:sz w:val="20"/>
          <w:szCs w:val="20"/>
        </w:rPr>
        <w:t>A number of pesticides can evaporate from the soil or foliage and travel long distances. This explains the presence of pesticide traces in pristine areas, which suggests that the atmospheric redistribution rather than direct application is responsible for their occurrence.</w:t>
      </w:r>
      <w:r w:rsidR="00590145" w:rsidRPr="00960252">
        <w:rPr>
          <w:sz w:val="20"/>
          <w:szCs w:val="20"/>
        </w:rPr>
        <w:t xml:space="preserve"> </w:t>
      </w:r>
      <w:r w:rsidR="00590145" w:rsidRPr="00960252">
        <w:rPr>
          <w:rFonts w:ascii="Times New Roman" w:hAnsi="Times New Roman" w:cs="Times New Roman"/>
          <w:sz w:val="20"/>
          <w:szCs w:val="20"/>
        </w:rPr>
        <w:t>Spain began monitoring persistent organic pollutants (POPs) in air in 2008, after the Stockholm Convention's Global Monitoring Plan identified air as the primary route for long-distance pesticide transport around the world</w:t>
      </w:r>
      <w:r w:rsidR="009564A8" w:rsidRPr="00960252">
        <w:rPr>
          <w:rFonts w:ascii="Times New Roman" w:hAnsi="Times New Roman" w:cs="Times New Roman"/>
          <w:sz w:val="20"/>
          <w:szCs w:val="20"/>
        </w:rPr>
        <w:t xml:space="preserve"> </w:t>
      </w:r>
      <w:r w:rsidR="00590145"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Kumari&lt;/Author&gt;&lt;Year&gt;2021&lt;/Year&gt;&lt;RecNum&gt;211&lt;/RecNum&gt;&lt;DisplayText&gt;[54]&lt;/DisplayText&gt;&lt;record&gt;&lt;rec-number&gt;211&lt;/rec-number&gt;&lt;foreign-keys&gt;&lt;key app="EN" db-id="5dxd5aa2jrrfdke2p0tvz29idsezz0v9aexf" timestamp="1653207097"&gt;211&lt;/key&gt;&lt;/foreign-keys&gt;&lt;ref-type name="Journal Article"&gt;17&lt;/ref-type&gt;&lt;contributors&gt;&lt;authors&gt;&lt;author&gt;Kumari, Kanchan&lt;/author&gt;&lt;author&gt;Swamy, Senerita&lt;/author&gt;&lt;author&gt;Singh, Anshika&lt;/author&gt;&lt;/authors&gt;&lt;/contributors&gt;&lt;titles&gt;&lt;title&gt;Global Monitoring Plan on Persistent Organic Pollutants (POPs)&lt;/title&gt;&lt;secondary-title&gt;Persistent Organic Pollutants: Gaps in Management and Associated Challenges&lt;/secondary-title&gt;&lt;/titles&gt;&lt;periodical&gt;&lt;full-title&gt;Persistent Organic Pollutants: Gaps in Management and Associated Challenges&lt;/full-title&gt;&lt;/periodical&gt;&lt;pages&gt;227&lt;/pages&gt;&lt;dates&gt;&lt;year&gt;2021&lt;/year&gt;&lt;/dates&gt;&lt;isbn&gt;1000488268&lt;/isbn&gt;&lt;urls&gt;&lt;/urls&gt;&lt;/record&gt;&lt;/Cite&gt;&lt;/EndNote&gt;</w:instrText>
      </w:r>
      <w:r w:rsidR="00590145"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4]</w:t>
      </w:r>
      <w:r w:rsidR="00590145" w:rsidRPr="00960252">
        <w:rPr>
          <w:rFonts w:ascii="Times New Roman" w:hAnsi="Times New Roman" w:cs="Times New Roman"/>
          <w:sz w:val="20"/>
          <w:szCs w:val="20"/>
        </w:rPr>
        <w:fldChar w:fldCharType="end"/>
      </w:r>
      <w:r w:rsidR="00590145" w:rsidRPr="00960252">
        <w:rPr>
          <w:rFonts w:ascii="Times New Roman" w:hAnsi="Times New Roman" w:cs="Times New Roman"/>
          <w:sz w:val="20"/>
          <w:szCs w:val="20"/>
        </w:rPr>
        <w:t>.</w:t>
      </w:r>
    </w:p>
    <w:p w:rsidR="00960252" w:rsidRPr="00960252" w:rsidRDefault="00590145" w:rsidP="00BA13F4">
      <w:pPr>
        <w:jc w:val="both"/>
        <w:rPr>
          <w:rFonts w:ascii="Times New Roman" w:hAnsi="Times New Roman" w:cs="Times New Roman"/>
          <w:sz w:val="20"/>
          <w:szCs w:val="20"/>
        </w:rPr>
      </w:pPr>
      <w:r w:rsidRPr="00960252">
        <w:rPr>
          <w:rFonts w:ascii="Times New Roman" w:hAnsi="Times New Roman" w:cs="Times New Roman"/>
          <w:sz w:val="20"/>
          <w:szCs w:val="20"/>
        </w:rPr>
        <w:t>Passive air samplers were placed in seven remote points and four urban Spanish locations to assess DDT and</w:t>
      </w:r>
      <w:r w:rsidR="009564A8" w:rsidRPr="00960252">
        <w:rPr>
          <w:rFonts w:ascii="Times New Roman" w:hAnsi="Times New Roman" w:cs="Times New Roman"/>
          <w:sz w:val="20"/>
          <w:szCs w:val="20"/>
        </w:rPr>
        <w:t> </w:t>
      </w:r>
      <w:proofErr w:type="spellStart"/>
      <w:r w:rsidR="009564A8" w:rsidRPr="00960252">
        <w:rPr>
          <w:rFonts w:ascii="Times New Roman" w:hAnsi="Times New Roman" w:cs="Times New Roman"/>
          <w:sz w:val="20"/>
          <w:szCs w:val="20"/>
        </w:rPr>
        <w:t>hexachlorobenzene</w:t>
      </w:r>
      <w:proofErr w:type="spellEnd"/>
      <w:r w:rsidRPr="00960252">
        <w:rPr>
          <w:rFonts w:ascii="Times New Roman" w:hAnsi="Times New Roman" w:cs="Times New Roman"/>
          <w:sz w:val="20"/>
          <w:szCs w:val="20"/>
        </w:rPr>
        <w:t xml:space="preserve"> (HCB)</w:t>
      </w:r>
      <w:r w:rsidR="009564A8" w:rsidRPr="00960252">
        <w:rPr>
          <w:rFonts w:ascii="Times New Roman" w:hAnsi="Times New Roman" w:cs="Times New Roman"/>
          <w:sz w:val="20"/>
          <w:szCs w:val="20"/>
        </w:rPr>
        <w:t> levels</w:t>
      </w:r>
      <w:r w:rsidRPr="00960252">
        <w:rPr>
          <w:rFonts w:ascii="Times New Roman" w:hAnsi="Times New Roman" w:cs="Times New Roman"/>
          <w:sz w:val="20"/>
          <w:szCs w:val="20"/>
        </w:rPr>
        <w:t>. When urban and remote locations were evaluated together, the results revealed that HCB was the major pollutant, followed in decreasing order by DDTs</w:t>
      </w:r>
      <w:r w:rsidR="009564A8" w:rsidRPr="00960252">
        <w:rPr>
          <w:rFonts w:ascii="Times New Roman" w:hAnsi="Times New Roman" w:cs="Times New Roman"/>
          <w:sz w:val="20"/>
          <w:szCs w:val="20"/>
        </w:rPr>
        <w:t xml:space="preserve"> </w:t>
      </w:r>
      <w:r w:rsidR="009564A8"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Prats&lt;/Author&gt;&lt;Year&gt;2022&lt;/Year&gt;&lt;RecNum&gt;212&lt;/RecNum&gt;&lt;DisplayText&gt;[55]&lt;/DisplayText&gt;&lt;record&gt;&lt;rec-number&gt;212&lt;/rec-number&gt;&lt;foreign-keys&gt;&lt;key app="EN" db-id="5dxd5aa2jrrfdke2p0tvz29idsezz0v9aexf" timestamp="1653207358"&gt;212&lt;/key&gt;&lt;/foreign-keys&gt;&lt;ref-type name="Journal Article"&gt;17&lt;/ref-type&gt;&lt;contributors&gt;&lt;authors&gt;&lt;author&gt;Prats, Raimon M&lt;/author&gt;&lt;author&gt;van Drooge, Barend L&lt;/author&gt;&lt;author&gt;Fernández, Pilar&lt;/author&gt;&lt;author&gt;Grimalt, Joan O&lt;/author&gt;&lt;/authors&gt;&lt;/contributors&gt;&lt;titles&gt;&lt;title&gt;Changes and distribution of gas-phase polycyclic aromatic hydrocarbons and organochlorine compounds in a high-mountain gradient over a three-year period (Pyrenees, 2017–2020)&lt;/title&gt;&lt;secondary-title&gt;Science of The Total Environment&lt;/secondary-title&gt;&lt;/titles&gt;&lt;periodical&gt;&lt;full-title&gt;Science of the total environment&lt;/full-title&gt;&lt;/periodical&gt;&lt;pages&gt;154602&lt;/pages&gt;&lt;volume&gt;829&lt;/volume&gt;&lt;dates&gt;&lt;year&gt;2022&lt;/year&gt;&lt;/dates&gt;&lt;isbn&gt;0048-9697&lt;/isbn&gt;&lt;urls&gt;&lt;/urls&gt;&lt;/record&gt;&lt;/Cite&gt;&lt;/EndNote&gt;</w:instrText>
      </w:r>
      <w:r w:rsidR="009564A8"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5]</w:t>
      </w:r>
      <w:r w:rsidR="009564A8" w:rsidRPr="00960252">
        <w:rPr>
          <w:rFonts w:ascii="Times New Roman" w:hAnsi="Times New Roman" w:cs="Times New Roman"/>
          <w:sz w:val="20"/>
          <w:szCs w:val="20"/>
        </w:rPr>
        <w:fldChar w:fldCharType="end"/>
      </w:r>
      <w:r w:rsidR="009564A8" w:rsidRPr="00960252">
        <w:rPr>
          <w:rFonts w:ascii="Times New Roman" w:hAnsi="Times New Roman" w:cs="Times New Roman"/>
          <w:sz w:val="20"/>
          <w:szCs w:val="20"/>
        </w:rPr>
        <w:t>.</w:t>
      </w:r>
      <w:r w:rsidR="009564A8" w:rsidRPr="00960252">
        <w:rPr>
          <w:sz w:val="20"/>
          <w:szCs w:val="20"/>
        </w:rPr>
        <w:t xml:space="preserve"> </w:t>
      </w:r>
      <w:r w:rsidR="009564A8" w:rsidRPr="00960252">
        <w:rPr>
          <w:rFonts w:ascii="Times New Roman" w:hAnsi="Times New Roman" w:cs="Times New Roman"/>
          <w:sz w:val="20"/>
          <w:szCs w:val="20"/>
        </w:rPr>
        <w:t xml:space="preserve">Statistically, urban </w:t>
      </w:r>
      <w:r w:rsidR="009564A8" w:rsidRPr="00960252">
        <w:rPr>
          <w:rFonts w:ascii="Times New Roman" w:hAnsi="Times New Roman" w:cs="Times New Roman"/>
          <w:sz w:val="20"/>
          <w:szCs w:val="20"/>
        </w:rPr>
        <w:lastRenderedPageBreak/>
        <w:t xml:space="preserve">areas had significantly higher concentrations of all studied families with the exception of HCB, indicating that human activities may be source of DDTs </w:t>
      </w:r>
      <w:r w:rsidR="009564A8"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mir&lt;/Author&gt;&lt;Year&gt;2021&lt;/Year&gt;&lt;RecNum&gt;213&lt;/RecNum&gt;&lt;DisplayText&gt;[56]&lt;/DisplayText&gt;&lt;record&gt;&lt;rec-number&gt;213&lt;/rec-number&gt;&lt;foreign-keys&gt;&lt;key app="EN" db-id="5dxd5aa2jrrfdke2p0tvz29idsezz0v9aexf" timestamp="1653207508"&gt;213&lt;/key&gt;&lt;/foreign-keys&gt;&lt;ref-type name="Journal Article"&gt;17&lt;/ref-type&gt;&lt;contributors&gt;&lt;authors&gt;&lt;author&gt;Amir, Saira&lt;/author&gt;&lt;author&gt;Tzatzarakis, Manolis&lt;/author&gt;&lt;author&gt;Mamoulakis, Charalampos&lt;/author&gt;&lt;author&gt;Bello, Jaafar Haris&lt;/author&gt;&lt;author&gt;Eqani, Syed Ali Musstjab Akber Shah&lt;/author&gt;&lt;author&gt;Vakonaki, Elena&lt;/author&gt;&lt;author&gt;Karavitakis, Markos&lt;/author&gt;&lt;author&gt;Sultan, Sikandar&lt;/author&gt;&lt;author&gt;Tahir, Faheem&lt;/author&gt;&lt;author&gt;Shah, Syed Tahir Abbas&lt;/author&gt;&lt;/authors&gt;&lt;/contributors&gt;&lt;titles&gt;&lt;title&gt;Impact of organochlorine pollutants on semen parameters of infertile men in Pakistan&lt;/title&gt;&lt;secondary-title&gt;Environmental Research&lt;/secondary-title&gt;&lt;/titles&gt;&lt;periodical&gt;&lt;full-title&gt;Environmental Research&lt;/full-title&gt;&lt;/periodical&gt;&lt;pages&gt;110832&lt;/pages&gt;&lt;volume&gt;195&lt;/volume&gt;&lt;dates&gt;&lt;year&gt;2021&lt;/year&gt;&lt;/dates&gt;&lt;isbn&gt;0013-9351&lt;/isbn&gt;&lt;urls&gt;&lt;/urls&gt;&lt;/record&gt;&lt;/Cite&gt;&lt;/EndNote&gt;</w:instrText>
      </w:r>
      <w:r w:rsidR="009564A8"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6]</w:t>
      </w:r>
      <w:r w:rsidR="009564A8" w:rsidRPr="00960252">
        <w:rPr>
          <w:rFonts w:ascii="Times New Roman" w:hAnsi="Times New Roman" w:cs="Times New Roman"/>
          <w:sz w:val="20"/>
          <w:szCs w:val="20"/>
        </w:rPr>
        <w:fldChar w:fldCharType="end"/>
      </w:r>
      <w:r w:rsidR="009564A8" w:rsidRPr="00960252">
        <w:rPr>
          <w:rFonts w:ascii="Times New Roman" w:hAnsi="Times New Roman" w:cs="Times New Roman"/>
          <w:sz w:val="20"/>
          <w:szCs w:val="20"/>
        </w:rPr>
        <w:t>.</w:t>
      </w:r>
    </w:p>
    <w:p w:rsidR="00965E04" w:rsidRPr="00960252" w:rsidRDefault="00965E04" w:rsidP="00960252">
      <w:pPr>
        <w:autoSpaceDE w:val="0"/>
        <w:autoSpaceDN w:val="0"/>
        <w:adjustRightInd w:val="0"/>
        <w:spacing w:after="0" w:line="240" w:lineRule="auto"/>
        <w:jc w:val="both"/>
        <w:rPr>
          <w:rFonts w:ascii="Times New Roman" w:hAnsi="Times New Roman" w:cs="Times New Roman"/>
          <w:b/>
          <w:color w:val="000000"/>
          <w:sz w:val="20"/>
          <w:szCs w:val="20"/>
          <w:u w:val="single"/>
        </w:rPr>
      </w:pPr>
      <w:r w:rsidRPr="00960252">
        <w:rPr>
          <w:rFonts w:ascii="Times New Roman" w:hAnsi="Times New Roman" w:cs="Times New Roman"/>
          <w:b/>
          <w:color w:val="000000"/>
          <w:sz w:val="20"/>
          <w:szCs w:val="20"/>
          <w:u w:val="single"/>
        </w:rPr>
        <w:t>2. Heavy Metals</w:t>
      </w:r>
    </w:p>
    <w:p w:rsidR="00960252" w:rsidRPr="00960252" w:rsidRDefault="00960252" w:rsidP="00960252">
      <w:pPr>
        <w:autoSpaceDE w:val="0"/>
        <w:autoSpaceDN w:val="0"/>
        <w:adjustRightInd w:val="0"/>
        <w:spacing w:after="0" w:line="240" w:lineRule="auto"/>
        <w:jc w:val="both"/>
        <w:rPr>
          <w:rFonts w:ascii="Times New Roman" w:hAnsi="Times New Roman" w:cs="Times New Roman"/>
          <w:b/>
          <w:color w:val="000000"/>
          <w:sz w:val="20"/>
          <w:szCs w:val="20"/>
        </w:rPr>
      </w:pPr>
    </w:p>
    <w:p w:rsidR="00965E04" w:rsidRPr="00960252" w:rsidRDefault="00965E04" w:rsidP="00BA13F4">
      <w:pPr>
        <w:jc w:val="both"/>
        <w:rPr>
          <w:rFonts w:ascii="Times New Roman" w:hAnsi="Times New Roman" w:cs="Times New Roman"/>
          <w:sz w:val="20"/>
          <w:szCs w:val="20"/>
        </w:rPr>
      </w:pPr>
      <w:r w:rsidRPr="00960252">
        <w:rPr>
          <w:rFonts w:ascii="Times New Roman" w:hAnsi="Times New Roman" w:cs="Times New Roman"/>
          <w:sz w:val="20"/>
          <w:szCs w:val="20"/>
        </w:rPr>
        <w:t xml:space="preserve">Heavy metals are found naturally and </w:t>
      </w:r>
      <w:proofErr w:type="spellStart"/>
      <w:r w:rsidRPr="00960252">
        <w:rPr>
          <w:rFonts w:ascii="Times New Roman" w:hAnsi="Times New Roman" w:cs="Times New Roman"/>
          <w:sz w:val="20"/>
          <w:szCs w:val="20"/>
        </w:rPr>
        <w:t>anthropogenically</w:t>
      </w:r>
      <w:proofErr w:type="spellEnd"/>
      <w:r w:rsidRPr="00960252">
        <w:rPr>
          <w:rFonts w:ascii="Times New Roman" w:hAnsi="Times New Roman" w:cs="Times New Roman"/>
          <w:sz w:val="20"/>
          <w:szCs w:val="20"/>
        </w:rPr>
        <w:t xml:space="preserve"> in soil, water, air, and living organisms</w:t>
      </w:r>
      <w:r w:rsidR="00313D23" w:rsidRPr="00960252">
        <w:rPr>
          <w:rFonts w:ascii="Times New Roman" w:hAnsi="Times New Roman" w:cs="Times New Roman"/>
          <w:sz w:val="20"/>
          <w:szCs w:val="20"/>
        </w:rPr>
        <w:t xml:space="preserve"> </w:t>
      </w:r>
      <w:r w:rsidR="003437F4"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li&lt;/Author&gt;&lt;Year&gt;2019&lt;/Year&gt;&lt;RecNum&gt;214&lt;/RecNum&gt;&lt;DisplayText&gt;[57]&lt;/DisplayText&gt;&lt;record&gt;&lt;rec-number&gt;214&lt;/rec-number&gt;&lt;foreign-keys&gt;&lt;key app="EN" db-id="5dxd5aa2jrrfdke2p0tvz29idsezz0v9aexf" timestamp="1653290399"&gt;214&lt;/key&gt;&lt;/foreign-keys&gt;&lt;ref-type name="Journal Article"&gt;17&lt;/ref-type&gt;&lt;contributors&gt;&lt;authors&gt;&lt;author&gt;Ali, Hazrat&lt;/author&gt;&lt;author&gt;Khan, Ezzat&lt;/author&gt;&lt;author&gt;Ilahi, Ikram&lt;/author&gt;&lt;/authors&gt;&lt;/contributors&gt;&lt;titles&gt;&lt;title&gt;Environmental chemistry and ecotoxicology of hazardous heavy metals: environmental persistence, toxicity, and bioaccumulation&lt;/title&gt;&lt;secondary-title&gt;Journal of chemistry&lt;/secondary-title&gt;&lt;/titles&gt;&lt;periodical&gt;&lt;full-title&gt;Journal of chemistry&lt;/full-title&gt;&lt;/periodical&gt;&lt;volume&gt;2019&lt;/volume&gt;&lt;dates&gt;&lt;year&gt;2019&lt;/year&gt;&lt;/dates&gt;&lt;isbn&gt;2090-9063&lt;/isbn&gt;&lt;urls&gt;&lt;/urls&gt;&lt;/record&gt;&lt;/Cite&gt;&lt;/EndNote&gt;</w:instrText>
      </w:r>
      <w:r w:rsidR="003437F4"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7]</w:t>
      </w:r>
      <w:r w:rsidR="003437F4" w:rsidRPr="00960252">
        <w:rPr>
          <w:rFonts w:ascii="Times New Roman" w:hAnsi="Times New Roman" w:cs="Times New Roman"/>
          <w:sz w:val="20"/>
          <w:szCs w:val="20"/>
        </w:rPr>
        <w:fldChar w:fldCharType="end"/>
      </w:r>
      <w:r w:rsidR="003437F4" w:rsidRPr="00960252">
        <w:rPr>
          <w:rFonts w:ascii="Times New Roman" w:hAnsi="Times New Roman" w:cs="Times New Roman"/>
          <w:sz w:val="20"/>
          <w:szCs w:val="20"/>
        </w:rPr>
        <w:t>.</w:t>
      </w:r>
      <w:r w:rsidR="003437F4" w:rsidRPr="00960252">
        <w:rPr>
          <w:sz w:val="20"/>
          <w:szCs w:val="20"/>
        </w:rPr>
        <w:t xml:space="preserve"> </w:t>
      </w:r>
      <w:r w:rsidR="003437F4" w:rsidRPr="00960252">
        <w:rPr>
          <w:rFonts w:ascii="Times New Roman" w:hAnsi="Times New Roman" w:cs="Times New Roman"/>
          <w:sz w:val="20"/>
          <w:szCs w:val="20"/>
        </w:rPr>
        <w:t xml:space="preserve">Anthropogenic sources produce pollution that continues to increase over time, whereas natural sources are usually seasonal, weather-dependent, and do not produce pollution </w:t>
      </w:r>
      <w:r w:rsidR="003437F4"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Priyadarshini&lt;/Author&gt;&lt;Year&gt;2022&lt;/Year&gt;&lt;RecNum&gt;215&lt;/RecNum&gt;&lt;DisplayText&gt;[58, 59]&lt;/DisplayText&gt;&lt;record&gt;&lt;rec-number&gt;215&lt;/rec-number&gt;&lt;foreign-keys&gt;&lt;key app="EN" db-id="5dxd5aa2jrrfdke2p0tvz29idsezz0v9aexf" timestamp="1653290676"&gt;215&lt;/key&gt;&lt;/foreign-keys&gt;&lt;ref-type name="Journal Article"&gt;17&lt;/ref-type&gt;&lt;contributors&gt;&lt;authors&gt;&lt;author&gt;Priyadarshini, Alija&lt;/author&gt;&lt;author&gt;Mohapatra, Amit Kumar&lt;/author&gt;&lt;/authors&gt;&lt;/contributors&gt;&lt;titles&gt;&lt;title&gt;A REVIEW OF INDIA SCALE ANALYSIS OF FOREST FIRE AND TOXIC EMISSION&lt;/title&gt;&lt;/titles&gt;&lt;dates&gt;&lt;year&gt;2022&lt;/year&gt;&lt;/dates&gt;&lt;urls&gt;&lt;/urls&gt;&lt;/record&gt;&lt;/Cite&gt;&lt;Cite&gt;&lt;Author&gt;Mohite&lt;/Author&gt;&lt;Year&gt;2022&lt;/Year&gt;&lt;RecNum&gt;216&lt;/RecNum&gt;&lt;record&gt;&lt;rec-number&gt;216&lt;/rec-number&gt;&lt;foreign-keys&gt;&lt;key app="EN" db-id="5dxd5aa2jrrfdke2p0tvz29idsezz0v9aexf" timestamp="1653290723"&gt;216&lt;/key&gt;&lt;/foreign-keys&gt;&lt;ref-type name="Book Section"&gt;5&lt;/ref-type&gt;&lt;contributors&gt;&lt;authors&gt;&lt;author&gt;Mohite, Vitthal T&lt;/author&gt;&lt;/authors&gt;&lt;/contributors&gt;&lt;titles&gt;&lt;title&gt;Pollution and Pollution Control&lt;/title&gt;&lt;secondary-title&gt;Emerging Trends in Environmental Biotechnology&lt;/secondary-title&gt;&lt;/titles&gt;&lt;pages&gt;11-21&lt;/pages&gt;&lt;dates&gt;&lt;year&gt;2022&lt;/year&gt;&lt;/dates&gt;&lt;publisher&gt;CRC Press&lt;/publisher&gt;&lt;isbn&gt;1003186300&lt;/isbn&gt;&lt;urls&gt;&lt;/urls&gt;&lt;/record&gt;&lt;/Cite&gt;&lt;/EndNote&gt;</w:instrText>
      </w:r>
      <w:r w:rsidR="003437F4"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58, 59]</w:t>
      </w:r>
      <w:r w:rsidR="003437F4" w:rsidRPr="00960252">
        <w:rPr>
          <w:rFonts w:ascii="Times New Roman" w:hAnsi="Times New Roman" w:cs="Times New Roman"/>
          <w:sz w:val="20"/>
          <w:szCs w:val="20"/>
        </w:rPr>
        <w:fldChar w:fldCharType="end"/>
      </w:r>
      <w:r w:rsidR="003437F4" w:rsidRPr="00960252">
        <w:rPr>
          <w:rFonts w:ascii="Times New Roman" w:hAnsi="Times New Roman" w:cs="Times New Roman"/>
          <w:sz w:val="20"/>
          <w:szCs w:val="20"/>
        </w:rPr>
        <w:t>.</w:t>
      </w:r>
      <w:r w:rsidR="003437F4" w:rsidRPr="00960252">
        <w:rPr>
          <w:sz w:val="20"/>
          <w:szCs w:val="20"/>
        </w:rPr>
        <w:t xml:space="preserve"> </w:t>
      </w:r>
      <w:r w:rsidR="003437F4" w:rsidRPr="00960252">
        <w:rPr>
          <w:rFonts w:ascii="Times New Roman" w:hAnsi="Times New Roman" w:cs="Times New Roman"/>
          <w:sz w:val="20"/>
          <w:szCs w:val="20"/>
        </w:rPr>
        <w:t>Heavy metals come from things made by people, like factories, farms, and wastewater.</w:t>
      </w:r>
      <w:r w:rsidR="003437F4" w:rsidRPr="00960252">
        <w:rPr>
          <w:sz w:val="20"/>
          <w:szCs w:val="20"/>
        </w:rPr>
        <w:t xml:space="preserve"> </w:t>
      </w:r>
      <w:r w:rsidR="003437F4" w:rsidRPr="00960252">
        <w:rPr>
          <w:rFonts w:ascii="Times New Roman" w:hAnsi="Times New Roman" w:cs="Times New Roman"/>
          <w:sz w:val="20"/>
          <w:szCs w:val="20"/>
        </w:rPr>
        <w:t>Heavy metals and pollution in the ecosystem are made worse by these sources. For example, smelting these</w:t>
      </w:r>
      <w:r w:rsidR="000F5FC6" w:rsidRPr="00960252">
        <w:rPr>
          <w:rFonts w:ascii="Times New Roman" w:hAnsi="Times New Roman" w:cs="Times New Roman"/>
          <w:sz w:val="20"/>
          <w:szCs w:val="20"/>
        </w:rPr>
        <w:t xml:space="preserve"> metals releases Cu, Zn, and </w:t>
      </w:r>
      <w:proofErr w:type="spellStart"/>
      <w:r w:rsidR="000F5FC6" w:rsidRPr="00960252">
        <w:rPr>
          <w:rFonts w:ascii="Times New Roman" w:hAnsi="Times New Roman" w:cs="Times New Roman"/>
          <w:sz w:val="20"/>
          <w:szCs w:val="20"/>
        </w:rPr>
        <w:t>Pb</w:t>
      </w:r>
      <w:proofErr w:type="spellEnd"/>
      <w:r w:rsidR="000F5FC6" w:rsidRPr="00960252">
        <w:rPr>
          <w:rFonts w:ascii="Times New Roman" w:hAnsi="Times New Roman" w:cs="Times New Roman"/>
          <w:sz w:val="20"/>
          <w:szCs w:val="20"/>
        </w:rPr>
        <w:t xml:space="preserve"> </w:t>
      </w:r>
      <w:r w:rsidR="000F5FC6"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Xu&lt;/Author&gt;&lt;Year&gt;2022&lt;/Year&gt;&lt;RecNum&gt;217&lt;/RecNum&gt;&lt;DisplayText&gt;[60]&lt;/DisplayText&gt;&lt;record&gt;&lt;rec-number&gt;217&lt;/rec-number&gt;&lt;foreign-keys&gt;&lt;key app="EN" db-id="5dxd5aa2jrrfdke2p0tvz29idsezz0v9aexf" timestamp="1653290926"&gt;217&lt;/key&gt;&lt;/foreign-keys&gt;&lt;ref-type name="Journal Article"&gt;17&lt;/ref-type&gt;&lt;contributors&gt;&lt;authors&gt;&lt;author&gt;Xu, Lei&lt;/author&gt;&lt;author&gt;Dai, Huiping&lt;/author&gt;&lt;author&gt;Skuza, Lidia&lt;/author&gt;&lt;author&gt;Xu, Jianming&lt;/author&gt;&lt;author&gt;Shi, Jiachun&lt;/author&gt;&lt;author&gt;Wang, Yujun&lt;/author&gt;&lt;author&gt;Shentu, Jiali&lt;/author&gt;&lt;author&gt;Wei, Shuhe&lt;/author&gt;&lt;/authors&gt;&lt;/contributors&gt;&lt;titles&gt;&lt;title&gt;Integrated survey on the heavy metal distribution, sources and risk assessment of soil in a commonly developed industrial area&lt;/title&gt;&lt;secondary-title&gt;Ecotoxicology and Environmental Safety&lt;/secondary-title&gt;&lt;/titles&gt;&lt;periodical&gt;&lt;full-title&gt;Ecotoxicology and Environmental Safety&lt;/full-title&gt;&lt;/periodical&gt;&lt;pages&gt;113462&lt;/pages&gt;&lt;volume&gt;236&lt;/volume&gt;&lt;dates&gt;&lt;year&gt;2022&lt;/year&gt;&lt;/dates&gt;&lt;isbn&gt;0147-6513&lt;/isbn&gt;&lt;urls&gt;&lt;/urls&gt;&lt;/record&gt;&lt;/Cite&gt;&lt;/EndNote&gt;</w:instrText>
      </w:r>
      <w:r w:rsidR="000F5FC6"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60]</w:t>
      </w:r>
      <w:r w:rsidR="000F5FC6" w:rsidRPr="00960252">
        <w:rPr>
          <w:rFonts w:ascii="Times New Roman" w:hAnsi="Times New Roman" w:cs="Times New Roman"/>
          <w:sz w:val="20"/>
          <w:szCs w:val="20"/>
        </w:rPr>
        <w:fldChar w:fldCharType="end"/>
      </w:r>
      <w:r w:rsidR="000F5FC6" w:rsidRPr="00960252">
        <w:rPr>
          <w:sz w:val="20"/>
          <w:szCs w:val="20"/>
        </w:rPr>
        <w:t xml:space="preserve"> </w:t>
      </w:r>
      <w:r w:rsidR="000F5FC6" w:rsidRPr="00960252">
        <w:rPr>
          <w:rFonts w:ascii="Times New Roman" w:hAnsi="Times New Roman" w:cs="Times New Roman"/>
          <w:sz w:val="20"/>
          <w:szCs w:val="20"/>
        </w:rPr>
        <w:t xml:space="preserve">the combustion of fossil fuels produces Hg, and car exhaust contributes to the release of </w:t>
      </w:r>
      <w:proofErr w:type="spellStart"/>
      <w:r w:rsidR="000F5FC6" w:rsidRPr="00960252">
        <w:rPr>
          <w:rFonts w:ascii="Times New Roman" w:hAnsi="Times New Roman" w:cs="Times New Roman"/>
          <w:sz w:val="20"/>
          <w:szCs w:val="20"/>
        </w:rPr>
        <w:t>Pb</w:t>
      </w:r>
      <w:proofErr w:type="spellEnd"/>
      <w:r w:rsidR="00313D23" w:rsidRPr="00960252">
        <w:rPr>
          <w:rFonts w:ascii="Times New Roman" w:hAnsi="Times New Roman" w:cs="Times New Roman"/>
          <w:sz w:val="20"/>
          <w:szCs w:val="20"/>
        </w:rPr>
        <w:t xml:space="preserve"> </w:t>
      </w:r>
      <w:r w:rsidR="000F5FC6"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eng&lt;/Author&gt;&lt;Year&gt;2022&lt;/Year&gt;&lt;RecNum&gt;218&lt;/RecNum&gt;&lt;DisplayText&gt;[61]&lt;/DisplayText&gt;&lt;record&gt;&lt;rec-number&gt;218&lt;/rec-number&gt;&lt;foreign-keys&gt;&lt;key app="EN" db-id="5dxd5aa2jrrfdke2p0tvz29idsezz0v9aexf" timestamp="1653291061"&gt;218&lt;/key&gt;&lt;/foreign-keys&gt;&lt;ref-type name="Journal Article"&gt;17&lt;/ref-type&gt;&lt;contributors&gt;&lt;authors&gt;&lt;author&gt;Meng, Zhilong&lt;/author&gt;&lt;author&gt;Bai, Xinru&lt;/author&gt;&lt;author&gt;Tang, Xiuli&lt;/author&gt;&lt;/authors&gt;&lt;/contributors&gt;&lt;titles&gt;&lt;title&gt;Short− Term Assessment of Heavy Metals in Surface Water from Xiaohe River Irrigation Area, China: Levels, Sources and Distribution&lt;/title&gt;&lt;secondary-title&gt;Water&lt;/secondary-title&gt;&lt;/titles&gt;&lt;periodical&gt;&lt;full-title&gt;Water&lt;/full-title&gt;&lt;/periodical&gt;&lt;pages&gt;1273&lt;/pages&gt;&lt;volume&gt;14&lt;/volume&gt;&lt;number&gt;8&lt;/number&gt;&lt;dates&gt;&lt;year&gt;2022&lt;/year&gt;&lt;/dates&gt;&lt;isbn&gt;2073-4441&lt;/isbn&gt;&lt;urls&gt;&lt;/urls&gt;&lt;/record&gt;&lt;/Cite&gt;&lt;/EndNote&gt;</w:instrText>
      </w:r>
      <w:r w:rsidR="000F5FC6"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61]</w:t>
      </w:r>
      <w:r w:rsidR="000F5FC6" w:rsidRPr="00960252">
        <w:rPr>
          <w:rFonts w:ascii="Times New Roman" w:hAnsi="Times New Roman" w:cs="Times New Roman"/>
          <w:sz w:val="20"/>
          <w:szCs w:val="20"/>
        </w:rPr>
        <w:fldChar w:fldCharType="end"/>
      </w:r>
      <w:r w:rsidR="000F5FC6" w:rsidRPr="00960252">
        <w:rPr>
          <w:rFonts w:ascii="Times New Roman" w:hAnsi="Times New Roman" w:cs="Times New Roman"/>
          <w:sz w:val="20"/>
          <w:szCs w:val="20"/>
        </w:rPr>
        <w:t>.</w:t>
      </w:r>
      <w:r w:rsidR="00840778" w:rsidRPr="00840778">
        <w:t xml:space="preserve"> </w:t>
      </w:r>
      <w:r w:rsidR="00840778" w:rsidRPr="00840778">
        <w:rPr>
          <w:rFonts w:ascii="Times New Roman" w:hAnsi="Times New Roman" w:cs="Times New Roman"/>
          <w:sz w:val="20"/>
          <w:szCs w:val="20"/>
        </w:rPr>
        <w:t xml:space="preserve">Because they perform several functions in biological systems, some heavy metals are required for the survival of all known living forms. Many others, on the other hand, have no known biological role. Cells have homeostatic mechanisms that regulate heavy metal concentrations and reduce the harmful consequences of high levels. The toxicity of heavy metals is determined by the absorbed dose, the route of exposure, and the duration of exposure. Some heavy metals can be poisoned through drinking water, for example. This is the situation with lead poisoning, which can induce loss of appetite, hypertension, renal failure, weariness, arthritis, hallucinations, and vertigo </w:t>
      </w:r>
      <w:r w:rsidR="00840778">
        <w:rPr>
          <w:rFonts w:ascii="Times New Roman" w:hAnsi="Times New Roman" w:cs="Times New Roman"/>
          <w:sz w:val="20"/>
          <w:szCs w:val="20"/>
        </w:rPr>
        <w:t xml:space="preserve">in people who are exposed to </w:t>
      </w:r>
      <w:proofErr w:type="gramStart"/>
      <w:r w:rsidR="00840778">
        <w:rPr>
          <w:rFonts w:ascii="Times New Roman" w:hAnsi="Times New Roman" w:cs="Times New Roman"/>
          <w:sz w:val="20"/>
          <w:szCs w:val="20"/>
        </w:rPr>
        <w:t>it</w:t>
      </w:r>
      <w:proofErr w:type="gramEnd"/>
      <w:r w:rsidR="00840778">
        <w:rPr>
          <w:rFonts w:ascii="Times New Roman" w:hAnsi="Times New Roman" w:cs="Times New Roman"/>
          <w:sz w:val="20"/>
          <w:szCs w:val="20"/>
        </w:rPr>
        <w:fldChar w:fldCharType="begin">
          <w:fldData xml:space="preserve">PEVuZE5vdGU+PENpdGU+PEF1dGhvcj5TaW5naDwvQXV0aG9yPjxZZWFyPjIwMTE8L1llYXI+PFJl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</w:fldData>
        </w:fldChar>
      </w:r>
      <w:r w:rsidR="00BD3E14">
        <w:rPr>
          <w:rFonts w:ascii="Times New Roman" w:hAnsi="Times New Roman" w:cs="Times New Roman"/>
          <w:sz w:val="20"/>
          <w:szCs w:val="20"/>
        </w:rPr>
        <w:instrText xml:space="preserve"> ADDIN EN.CITE </w:instrText>
      </w:r>
      <w:r w:rsidR="00BD3E14">
        <w:rPr>
          <w:rFonts w:ascii="Times New Roman" w:hAnsi="Times New Roman" w:cs="Times New Roman"/>
          <w:sz w:val="20"/>
          <w:szCs w:val="20"/>
        </w:rPr>
        <w:fldChar w:fldCharType="begin">
          <w:fldData xml:space="preserve">PEVuZE5vdGU+PENpdGU+PEF1dGhvcj5TaW5naDwvQXV0aG9yPjxZZWFyPjIwMTE8L1llYXI+PFJl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</w:fldData>
        </w:fldChar>
      </w:r>
      <w:r w:rsidR="00BD3E14">
        <w:rPr>
          <w:rFonts w:ascii="Times New Roman" w:hAnsi="Times New Roman" w:cs="Times New Roman"/>
          <w:sz w:val="20"/>
          <w:szCs w:val="20"/>
        </w:rPr>
        <w:instrText xml:space="preserve"> ADDIN EN.CITE.DATA </w:instrText>
      </w:r>
      <w:r w:rsidR="00BD3E14">
        <w:rPr>
          <w:rFonts w:ascii="Times New Roman" w:hAnsi="Times New Roman" w:cs="Times New Roman"/>
          <w:sz w:val="20"/>
          <w:szCs w:val="20"/>
        </w:rPr>
      </w:r>
      <w:r w:rsidR="00BD3E14">
        <w:rPr>
          <w:rFonts w:ascii="Times New Roman" w:hAnsi="Times New Roman" w:cs="Times New Roman"/>
          <w:sz w:val="20"/>
          <w:szCs w:val="20"/>
        </w:rPr>
        <w:fldChar w:fldCharType="end"/>
      </w:r>
      <w:r w:rsidR="00840778">
        <w:rPr>
          <w:rFonts w:ascii="Times New Roman" w:hAnsi="Times New Roman" w:cs="Times New Roman"/>
          <w:sz w:val="20"/>
          <w:szCs w:val="20"/>
        </w:rPr>
        <w:fldChar w:fldCharType="separate"/>
      </w:r>
      <w:r w:rsidR="00BD3E14">
        <w:rPr>
          <w:rFonts w:ascii="Times New Roman" w:hAnsi="Times New Roman" w:cs="Times New Roman"/>
          <w:noProof/>
          <w:sz w:val="20"/>
          <w:szCs w:val="20"/>
        </w:rPr>
        <w:t>[62-64]</w:t>
      </w:r>
      <w:r w:rsidR="00840778">
        <w:rPr>
          <w:rFonts w:ascii="Times New Roman" w:hAnsi="Times New Roman" w:cs="Times New Roman"/>
          <w:sz w:val="20"/>
          <w:szCs w:val="20"/>
        </w:rPr>
        <w:fldChar w:fldCharType="end"/>
      </w:r>
      <w:r w:rsidR="00840778">
        <w:rPr>
          <w:rFonts w:ascii="Times New Roman" w:hAnsi="Times New Roman" w:cs="Times New Roman"/>
          <w:sz w:val="20"/>
          <w:szCs w:val="20"/>
        </w:rPr>
        <w:t>.</w:t>
      </w:r>
      <w:r w:rsidR="00840778" w:rsidRPr="00840778">
        <w:t xml:space="preserve"> </w:t>
      </w:r>
      <w:r w:rsidR="00840778" w:rsidRPr="00840778">
        <w:rPr>
          <w:rFonts w:ascii="Times New Roman" w:hAnsi="Times New Roman" w:cs="Times New Roman"/>
          <w:sz w:val="20"/>
          <w:szCs w:val="20"/>
        </w:rPr>
        <w:t xml:space="preserve">Mercury is one of the most dangerous heavy metals, and it can react with other elements to generate organic and inorganic mercury. Mercury is discharged into the environment by a variety of sectors, and it is frequently found in larger amounts with rising trophic </w:t>
      </w:r>
      <w:r w:rsidR="00840778">
        <w:rPr>
          <w:rFonts w:ascii="Times New Roman" w:hAnsi="Times New Roman" w:cs="Times New Roman"/>
          <w:sz w:val="20"/>
          <w:szCs w:val="20"/>
        </w:rPr>
        <w:t>levels in most marine organisms</w:t>
      </w:r>
      <w:r w:rsidR="00840778">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Hosseini&lt;/Author&gt;&lt;Year&gt;2013&lt;/Year&gt;&lt;RecNum&gt;301&lt;/RecNum&gt;&lt;DisplayText&gt;[65, 66]&lt;/DisplayText&gt;&lt;record&gt;&lt;rec-number&gt;301&lt;/rec-number&gt;&lt;foreign-keys&gt;&lt;key app="EN" db-id="5dxd5aa2jrrfdke2p0tvz29idsezz0v9aexf" timestamp="1660374050"&gt;301&lt;/key&gt;&lt;/foreign-keys&gt;&lt;ref-type name="Journal Article"&gt;17&lt;/ref-type&gt;&lt;contributors&gt;&lt;authors&gt;&lt;author&gt;Hosseini, Mehdi&lt;/author&gt;&lt;author&gt;Nabavi, Seyed Mohammad Bagher&lt;/author&gt;&lt;author&gt;Parsa, Yaghob&lt;/author&gt;&lt;/authors&gt;&lt;/contributors&gt;&lt;titles&gt;&lt;title&gt;Bioaccumulation of trace mercury in trophic levels of benthic, benthopelagic, pelagic fish species, and sea birds from Arvand River, Iran&lt;/title&gt;&lt;secondary-title&gt;Biological trace element research&lt;/secondary-title&gt;&lt;/titles&gt;&lt;periodical&gt;&lt;full-title&gt;Biological trace element research&lt;/full-title&gt;&lt;/periodical&gt;&lt;pages&gt;175-180&lt;/pages&gt;&lt;volume&gt;156&lt;/volume&gt;&lt;number&gt;1&lt;/number&gt;&lt;dates&gt;&lt;year&gt;2013&lt;/year&gt;&lt;/dates&gt;&lt;isbn&gt;1559-0720&lt;/isbn&gt;&lt;urls&gt;&lt;/urls&gt;&lt;/record&gt;&lt;/Cite&gt;&lt;Cite&gt;&lt;Author&gt;Rehan&lt;/Author&gt;&lt;Year&gt;2014&lt;/Year&gt;&lt;RecNum&gt;302&lt;/RecNum&gt;&lt;record&gt;&lt;rec-number&gt;302&lt;/rec-number&gt;&lt;foreign-keys&gt;&lt;key app="EN" db-id="5dxd5aa2jrrfdke2p0tvz29idsezz0v9aexf" timestamp="1660374249"&gt;302&lt;/key&gt;&lt;/foreign-keys&gt;&lt;ref-type name="Journal Article"&gt;17&lt;/ref-type&gt;&lt;contributors&gt;&lt;authors&gt;&lt;author&gt;Rehan, Medhat&lt;/author&gt;&lt;author&gt;Kluge, Martin&lt;/author&gt;&lt;author&gt;Fränzle, Stefan&lt;/author&gt;&lt;author&gt;Kellner, Harald&lt;/author&gt;&lt;author&gt;Ullrich, René&lt;/author&gt;&lt;author&gt;Hofrichter, Martin&lt;/author&gt;&lt;/authors&gt;&lt;/contributors&gt;&lt;titles&gt;&lt;title&gt;Degradation of atrazine by Frankia alni ACN14a: gene regulation, dealkylation, and dechlorination&lt;/title&gt;&lt;secondary-title&gt;Applied microbiology and biotechnology&lt;/secondary-title&gt;&lt;/titles&gt;&lt;periodical&gt;&lt;full-title&gt;Applied microbiology and biotechnology&lt;/full-title&gt;&lt;/periodical&gt;&lt;pages&gt;6125-6135&lt;/pages&gt;&lt;volume&gt;98&lt;/volume&gt;&lt;number&gt;13&lt;/number&gt;&lt;dates&gt;&lt;year&gt;2014&lt;/year&gt;&lt;/dates&gt;&lt;isbn&gt;1432-0614&lt;/isbn&gt;&lt;urls&gt;&lt;/urls&gt;&lt;/record&gt;&lt;/Cite&gt;&lt;/EndNote&gt;</w:instrText>
      </w:r>
      <w:r w:rsidR="00840778">
        <w:rPr>
          <w:rFonts w:ascii="Times New Roman" w:hAnsi="Times New Roman" w:cs="Times New Roman"/>
          <w:sz w:val="20"/>
          <w:szCs w:val="20"/>
        </w:rPr>
        <w:fldChar w:fldCharType="separate"/>
      </w:r>
      <w:r w:rsidR="00BD3E14">
        <w:rPr>
          <w:rFonts w:ascii="Times New Roman" w:hAnsi="Times New Roman" w:cs="Times New Roman"/>
          <w:noProof/>
          <w:sz w:val="20"/>
          <w:szCs w:val="20"/>
        </w:rPr>
        <w:t>[65, 66]</w:t>
      </w:r>
      <w:r w:rsidR="00840778">
        <w:rPr>
          <w:rFonts w:ascii="Times New Roman" w:hAnsi="Times New Roman" w:cs="Times New Roman"/>
          <w:sz w:val="20"/>
          <w:szCs w:val="20"/>
        </w:rPr>
        <w:fldChar w:fldCharType="end"/>
      </w:r>
    </w:p>
    <w:p w:rsidR="00CC1BCE" w:rsidRDefault="00CC1BCE" w:rsidP="00BA13F4">
      <w:pPr>
        <w:jc w:val="both"/>
        <w:rPr>
          <w:rFonts w:ascii="Times New Roman" w:hAnsi="Times New Roman" w:cs="Times New Roman"/>
          <w:sz w:val="28"/>
          <w:szCs w:val="28"/>
        </w:rPr>
      </w:pPr>
      <w:r>
        <w:rPr>
          <w:noProof/>
          <w:lang w:val="en-IN" w:eastAsia="en-IN"/>
        </w:rPr>
        <w:drawing>
          <wp:inline distT="0" distB="0" distL="0" distR="0" wp14:anchorId="7A3CD5A2" wp14:editId="0ADCAF07">
            <wp:extent cx="5486400" cy="3200400"/>
            <wp:effectExtent l="1905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CC1BCE" w:rsidRPr="00960252" w:rsidRDefault="009D7E71" w:rsidP="00CC1BCE">
      <w:pPr>
        <w:jc w:val="both"/>
        <w:rPr>
          <w:rFonts w:ascii="Times New Roman" w:hAnsi="Times New Roman" w:cs="Times New Roman"/>
          <w:sz w:val="20"/>
          <w:szCs w:val="20"/>
        </w:rPr>
      </w:pPr>
      <w:r>
        <w:rPr>
          <w:rFonts w:ascii="Times New Roman" w:hAnsi="Times New Roman" w:cs="Times New Roman"/>
          <w:sz w:val="28"/>
          <w:szCs w:val="28"/>
        </w:rPr>
        <w:t xml:space="preserve">        </w:t>
      </w:r>
      <w:r w:rsidR="00960252">
        <w:rPr>
          <w:rFonts w:ascii="Times New Roman" w:hAnsi="Times New Roman" w:cs="Times New Roman"/>
          <w:sz w:val="28"/>
          <w:szCs w:val="28"/>
        </w:rPr>
        <w:t xml:space="preserve">                       </w:t>
      </w:r>
      <w:r>
        <w:rPr>
          <w:rFonts w:ascii="Times New Roman" w:hAnsi="Times New Roman" w:cs="Times New Roman"/>
          <w:sz w:val="28"/>
          <w:szCs w:val="28"/>
        </w:rPr>
        <w:t xml:space="preserve">  </w:t>
      </w:r>
      <w:r w:rsidR="00CC1BCE" w:rsidRPr="00960252">
        <w:rPr>
          <w:rFonts w:ascii="Times New Roman" w:hAnsi="Times New Roman" w:cs="Times New Roman"/>
          <w:sz w:val="20"/>
          <w:szCs w:val="20"/>
        </w:rPr>
        <w:t>Fig.1 Different Natural sources of heavy metal pollution</w:t>
      </w:r>
    </w:p>
    <w:p w:rsidR="00CC1BCE" w:rsidRDefault="00CC1BCE" w:rsidP="00BA13F4">
      <w:pPr>
        <w:jc w:val="both"/>
        <w:rPr>
          <w:rFonts w:ascii="Times New Roman" w:hAnsi="Times New Roman" w:cs="Times New Roman"/>
          <w:sz w:val="28"/>
          <w:szCs w:val="28"/>
        </w:rPr>
      </w:pPr>
    </w:p>
    <w:p w:rsidR="002C31AC" w:rsidRDefault="00960252" w:rsidP="00BA13F4">
      <w:pPr>
        <w:jc w:val="both"/>
        <w:rPr>
          <w:rFonts w:ascii="Times New Roman" w:hAnsi="Times New Roman" w:cs="Times New Roman"/>
          <w:sz w:val="28"/>
          <w:szCs w:val="28"/>
        </w:rPr>
      </w:pPr>
      <w:r>
        <w:rPr>
          <w:noProof/>
          <w:lang w:val="en-IN" w:eastAsia="en-IN"/>
        </w:rPr>
        <w:lastRenderedPageBreak/>
        <w:t xml:space="preserve"> </w:t>
      </w:r>
      <w:r w:rsidR="002C31AC">
        <w:rPr>
          <w:noProof/>
          <w:lang w:val="en-IN" w:eastAsia="en-IN"/>
        </w:rPr>
        <w:drawing>
          <wp:inline distT="0" distB="0" distL="0" distR="0" wp14:anchorId="4F3346BB" wp14:editId="7D2D4DB2">
            <wp:extent cx="5486400" cy="2690037"/>
            <wp:effectExtent l="76200" t="0" r="1143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1C367B" w:rsidRDefault="001C367B" w:rsidP="00BA13F4">
      <w:pPr>
        <w:jc w:val="both"/>
        <w:rPr>
          <w:rFonts w:ascii="Times New Roman" w:hAnsi="Times New Roman" w:cs="Times New Roman"/>
          <w:sz w:val="20"/>
          <w:szCs w:val="20"/>
        </w:rPr>
      </w:pPr>
      <w:r>
        <w:rPr>
          <w:rFonts w:ascii="Times New Roman" w:hAnsi="Times New Roman" w:cs="Times New Roman"/>
          <w:sz w:val="28"/>
          <w:szCs w:val="28"/>
        </w:rPr>
        <w:t xml:space="preserve"> </w:t>
      </w:r>
      <w:r>
        <w:rPr>
          <w:rFonts w:ascii="Times New Roman" w:hAnsi="Times New Roman" w:cs="Times New Roman"/>
          <w:sz w:val="28"/>
          <w:szCs w:val="28"/>
        </w:rPr>
        <w:tab/>
      </w:r>
      <w:r w:rsidR="00960252">
        <w:rPr>
          <w:rFonts w:ascii="Times New Roman" w:hAnsi="Times New Roman" w:cs="Times New Roman"/>
          <w:sz w:val="28"/>
          <w:szCs w:val="28"/>
        </w:rPr>
        <w:t xml:space="preserve">                   </w:t>
      </w:r>
      <w:r w:rsidR="00CC1BCE" w:rsidRPr="00960252">
        <w:rPr>
          <w:rFonts w:ascii="Times New Roman" w:hAnsi="Times New Roman" w:cs="Times New Roman"/>
          <w:sz w:val="20"/>
          <w:szCs w:val="20"/>
        </w:rPr>
        <w:t>Fig.2</w:t>
      </w:r>
      <w:r w:rsidRPr="00960252">
        <w:rPr>
          <w:rFonts w:ascii="Times New Roman" w:hAnsi="Times New Roman" w:cs="Times New Roman"/>
          <w:sz w:val="20"/>
          <w:szCs w:val="20"/>
        </w:rPr>
        <w:t xml:space="preserve"> Different anthropogenic sources of heavy metal pollution</w:t>
      </w:r>
    </w:p>
    <w:p w:rsidR="00360B9E" w:rsidRPr="00360B9E" w:rsidRDefault="00360B9E" w:rsidP="00BA13F4">
      <w:pPr>
        <w:jc w:val="both"/>
        <w:rPr>
          <w:rFonts w:ascii="Times New Roman" w:hAnsi="Times New Roman" w:cs="Times New Roman"/>
          <w:sz w:val="20"/>
          <w:szCs w:val="20"/>
        </w:rPr>
      </w:pPr>
    </w:p>
    <w:p w:rsidR="00DE7C21" w:rsidRDefault="003A1B1C" w:rsidP="00BA13F4">
      <w:pPr>
        <w:jc w:val="both"/>
        <w:rPr>
          <w:rFonts w:ascii="Times New Roman" w:hAnsi="Times New Roman" w:cs="Times New Roman"/>
          <w:sz w:val="28"/>
          <w:szCs w:val="28"/>
        </w:rPr>
      </w:pPr>
      <w:r w:rsidRPr="00960252">
        <w:rPr>
          <w:rFonts w:ascii="Times New Roman" w:hAnsi="Times New Roman" w:cs="Times New Roman"/>
          <w:sz w:val="20"/>
          <w:szCs w:val="20"/>
        </w:rPr>
        <w:t>There are two major sources of heavy metal pollution 1.Natural sources and 2.</w:t>
      </w:r>
      <w:r w:rsidR="00274D69" w:rsidRPr="00960252">
        <w:rPr>
          <w:rFonts w:ascii="Times New Roman" w:hAnsi="Times New Roman" w:cs="Times New Roman"/>
          <w:sz w:val="20"/>
          <w:szCs w:val="20"/>
        </w:rPr>
        <w:t xml:space="preserve"> </w:t>
      </w:r>
      <w:r w:rsidRPr="00960252">
        <w:rPr>
          <w:rFonts w:ascii="Times New Roman" w:hAnsi="Times New Roman" w:cs="Times New Roman"/>
          <w:sz w:val="20"/>
          <w:szCs w:val="20"/>
        </w:rPr>
        <w:t>Agricultural sources</w:t>
      </w:r>
      <w:r w:rsidR="0042485B" w:rsidRPr="00960252">
        <w:rPr>
          <w:rFonts w:ascii="Times New Roman" w:hAnsi="Times New Roman" w:cs="Times New Roman"/>
          <w:sz w:val="20"/>
          <w:szCs w:val="20"/>
        </w:rPr>
        <w:t xml:space="preserve"> where 1.Natural sources : including sedimentary rocks, volcanic eruptions, soil formation, and weathering of rocks Igneous and sedimentary rocks are the most common types of rocks</w:t>
      </w:r>
      <w:r w:rsidR="00313D23" w:rsidRPr="00960252">
        <w:rPr>
          <w:rFonts w:ascii="Times New Roman" w:hAnsi="Times New Roman" w:cs="Times New Roman"/>
          <w:sz w:val="20"/>
          <w:szCs w:val="20"/>
        </w:rPr>
        <w:t xml:space="preserve"> </w:t>
      </w:r>
      <w:r w:rsidR="0042485B"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Daher&lt;/Author&gt;&lt;Year&gt;2022&lt;/Year&gt;&lt;RecNum&gt;219&lt;/RecNum&gt;&lt;DisplayText&gt;[67, 68]&lt;/DisplayText&gt;&lt;record&gt;&lt;rec-number&gt;219&lt;/rec-number&gt;&lt;foreign-keys&gt;&lt;key app="EN" db-id="5dxd5aa2jrrfdke2p0tvz29idsezz0v9aexf" timestamp="1653292371"&gt;219&lt;/key&gt;&lt;/foreign-keys&gt;&lt;ref-type name="Journal Article"&gt;17&lt;/ref-type&gt;&lt;contributors&gt;&lt;authors&gt;&lt;author&gt;Daher, Mayara&lt;/author&gt;&lt;author&gt;Fernandes-Filho, Elpídio Inácio&lt;/author&gt;&lt;author&gt;Francelino, Márcio Rocha&lt;/author&gt;&lt;author&gt;da Costa, Liovando Marciano&lt;/author&gt;&lt;author&gt;Schaefer, Carlos EGR&lt;/author&gt;&lt;/authors&gt;&lt;/contributors&gt;&lt;titles&gt;&lt;title&gt;Geochemistry of semi-arid Cryosols on volcanic and sedimentary materials from James Ross Island, Antarctica&lt;/title&gt;&lt;secondary-title&gt;Geoderma Regional&lt;/secondary-title&gt;&lt;/titles&gt;&lt;periodical&gt;&lt;full-title&gt;Geoderma Regional&lt;/full-title&gt;&lt;/periodical&gt;&lt;pages&gt;e00490&lt;/pages&gt;&lt;volume&gt;28&lt;/volume&gt;&lt;dates&gt;&lt;year&gt;2022&lt;/year&gt;&lt;/dates&gt;&lt;isbn&gt;2352-0094&lt;/isbn&gt;&lt;urls&gt;&lt;/urls&gt;&lt;/record&gt;&lt;/Cite&gt;&lt;Cite&gt;&lt;Author&gt;Smith&lt;/Author&gt;&lt;Year&gt;2021&lt;/Year&gt;&lt;RecNum&gt;220&lt;/RecNum&gt;&lt;record&gt;&lt;rec-number&gt;220&lt;/rec-number&gt;&lt;foreign-keys&gt;&lt;key app="EN" db-id="5dxd5aa2jrrfdke2p0tvz29idsezz0v9aexf" timestamp="1653292409"&gt;220&lt;/key&gt;&lt;/foreign-keys&gt;&lt;ref-type name="Journal Article"&gt;17&lt;/ref-type&gt;&lt;contributors&gt;&lt;authors&gt;&lt;author&gt;Smith, RJ&lt;/author&gt;&lt;author&gt;McLennan, SM&lt;/author&gt;&lt;author&gt;Achilles, CN&lt;/author&gt;&lt;author&gt;Dehouck, E&lt;/author&gt;&lt;author&gt;Horgan, BHN&lt;/author&gt;&lt;author&gt;Mangold, N&lt;/author&gt;&lt;author&gt;Rampe, EB&lt;/author&gt;&lt;author&gt;Salvatore, M&lt;/author&gt;&lt;author&gt;Siebach, KL&lt;/author&gt;&lt;author&gt;Sun, V&lt;/author&gt;&lt;/authors&gt;&lt;/contributors&gt;&lt;titles&gt;&lt;title&gt;X‐ray amorphous components in sedimentary rocks of Gale crater, Mars: Evidence for ancient formation and long‐lived aqueous activity&lt;/title&gt;&lt;secondary-title&gt;Journal of Geophysical Research: Planets&lt;/secondary-title&gt;&lt;/titles&gt;&lt;periodical&gt;&lt;full-title&gt;Journal of Geophysical Research: Planets&lt;/full-title&gt;&lt;/periodical&gt;&lt;pages&gt;e2020JE006782&lt;/pages&gt;&lt;volume&gt;126&lt;/volume&gt;&lt;number&gt;3&lt;/number&gt;&lt;dates&gt;&lt;year&gt;2021&lt;/year&gt;&lt;/dates&gt;&lt;isbn&gt;2169-9097&lt;/isbn&gt;&lt;urls&gt;&lt;/urls&gt;&lt;/record&gt;&lt;/Cite&gt;&lt;/EndNote&gt;</w:instrText>
      </w:r>
      <w:r w:rsidR="0042485B"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67, 68]</w:t>
      </w:r>
      <w:r w:rsidR="0042485B" w:rsidRPr="00960252">
        <w:rPr>
          <w:rFonts w:ascii="Times New Roman" w:hAnsi="Times New Roman" w:cs="Times New Roman"/>
          <w:sz w:val="20"/>
          <w:szCs w:val="20"/>
        </w:rPr>
        <w:fldChar w:fldCharType="end"/>
      </w:r>
      <w:r w:rsidR="0042485B" w:rsidRPr="00960252">
        <w:rPr>
          <w:sz w:val="20"/>
          <w:szCs w:val="20"/>
        </w:rPr>
        <w:t xml:space="preserve"> </w:t>
      </w:r>
      <w:r w:rsidR="0042485B" w:rsidRPr="00960252">
        <w:rPr>
          <w:rFonts w:ascii="Times New Roman" w:hAnsi="Times New Roman" w:cs="Times New Roman"/>
          <w:sz w:val="20"/>
          <w:szCs w:val="20"/>
        </w:rPr>
        <w:t xml:space="preserve">The concentration of heavy metals can be determined based on the type of rock and the surrounding ecosystem conditions. In addition to river sediments, soil formation is regarded as one of the primary causes of heavy metal accumulation and 2.Agricultural sources : Typically, </w:t>
      </w:r>
      <w:r w:rsidR="00063F47" w:rsidRPr="00960252">
        <w:rPr>
          <w:rFonts w:ascii="Times New Roman" w:hAnsi="Times New Roman" w:cs="Times New Roman"/>
          <w:sz w:val="20"/>
          <w:szCs w:val="20"/>
        </w:rPr>
        <w:t>agro ecosystems</w:t>
      </w:r>
      <w:r w:rsidR="0042485B" w:rsidRPr="00960252">
        <w:rPr>
          <w:rFonts w:ascii="Times New Roman" w:hAnsi="Times New Roman" w:cs="Times New Roman"/>
          <w:sz w:val="20"/>
          <w:szCs w:val="20"/>
        </w:rPr>
        <w:t xml:space="preserve"> are impacted by the numerous types of pollutants, including agricultural pollutants, which are known as biotic and abiotic byproducts of farming practices </w:t>
      </w:r>
      <w:r w:rsidR="0042485B"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lengebawy&lt;/Author&gt;&lt;Year&gt;2021&lt;/Year&gt;&lt;RecNum&gt;221&lt;/RecNum&gt;&lt;DisplayText&gt;[69]&lt;/DisplayText&gt;&lt;record&gt;&lt;rec-number&gt;221&lt;/rec-number&gt;&lt;foreign-keys&gt;&lt;key app="EN" db-id="5dxd5aa2jrrfdke2p0tvz29idsezz0v9aexf" timestamp="1653292604"&gt;221&lt;/key&gt;&lt;/foreign-keys&gt;&lt;ref-type name="Journal Article"&gt;17&lt;/ref-type&gt;&lt;contributors&gt;&lt;authors&gt;&lt;author&gt;Alengebawy, Ahmed&lt;/author&gt;&lt;author&gt;Abdelkhalek, Sara Taha&lt;/author&gt;&lt;author&gt;Qureshi, Sundas Rana&lt;/author&gt;&lt;author&gt;Wang, Man-Qun&lt;/author&gt;&lt;/authors&gt;&lt;/contributors&gt;&lt;titles&gt;&lt;title&gt;Heavy metals and pesticides toxicity in agricultural soil and plants: Ecological risks and human health implications&lt;/title&gt;&lt;secondary-title&gt;Toxics&lt;/secondary-title&gt;&lt;/titles&gt;&lt;periodical&gt;&lt;full-title&gt;Toxics&lt;/full-title&gt;&lt;/periodical&gt;&lt;pages&gt;42&lt;/pages&gt;&lt;volume&gt;9&lt;/volume&gt;&lt;number&gt;3&lt;/number&gt;&lt;dates&gt;&lt;year&gt;2021&lt;/year&gt;&lt;/dates&gt;&lt;urls&gt;&lt;/urls&gt;&lt;/record&gt;&lt;/Cite&gt;&lt;/EndNote&gt;</w:instrText>
      </w:r>
      <w:r w:rsidR="0042485B"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69]</w:t>
      </w:r>
      <w:r w:rsidR="0042485B" w:rsidRPr="00960252">
        <w:rPr>
          <w:rFonts w:ascii="Times New Roman" w:hAnsi="Times New Roman" w:cs="Times New Roman"/>
          <w:sz w:val="20"/>
          <w:szCs w:val="20"/>
        </w:rPr>
        <w:fldChar w:fldCharType="end"/>
      </w:r>
      <w:r w:rsidR="0042485B" w:rsidRPr="00960252">
        <w:rPr>
          <w:rFonts w:ascii="Times New Roman" w:hAnsi="Times New Roman" w:cs="Times New Roman"/>
          <w:sz w:val="20"/>
          <w:szCs w:val="20"/>
        </w:rPr>
        <w:t>.</w:t>
      </w:r>
      <w:r w:rsidR="0042485B" w:rsidRPr="00960252">
        <w:rPr>
          <w:sz w:val="20"/>
          <w:szCs w:val="20"/>
        </w:rPr>
        <w:t xml:space="preserve"> </w:t>
      </w:r>
      <w:r w:rsidR="00063F47" w:rsidRPr="00960252">
        <w:rPr>
          <w:rFonts w:ascii="Times New Roman" w:hAnsi="Times New Roman" w:cs="Times New Roman"/>
          <w:sz w:val="20"/>
          <w:szCs w:val="20"/>
        </w:rPr>
        <w:t>Agro ecosystems</w:t>
      </w:r>
      <w:r w:rsidR="0042485B" w:rsidRPr="00960252">
        <w:rPr>
          <w:rFonts w:ascii="Times New Roman" w:hAnsi="Times New Roman" w:cs="Times New Roman"/>
          <w:sz w:val="20"/>
          <w:szCs w:val="20"/>
        </w:rPr>
        <w:t xml:space="preserve"> can be contaminated or degraded as a result of these pollutants. Fertilizers, pesticides, and sewage sludge are the most common agricultural sources of heavy metals.</w:t>
      </w:r>
      <w:r w:rsidR="0042485B" w:rsidRPr="00960252">
        <w:rPr>
          <w:sz w:val="20"/>
          <w:szCs w:val="20"/>
        </w:rPr>
        <w:t xml:space="preserve"> </w:t>
      </w:r>
      <w:r w:rsidR="0042485B" w:rsidRPr="00960252">
        <w:rPr>
          <w:rFonts w:ascii="Times New Roman" w:hAnsi="Times New Roman" w:cs="Times New Roman"/>
          <w:sz w:val="20"/>
          <w:szCs w:val="20"/>
        </w:rPr>
        <w:t xml:space="preserve">Heavy metals accumulate in agricultural soil and plants as a result of </w:t>
      </w:r>
      <w:r w:rsidR="00063F47" w:rsidRPr="00960252">
        <w:rPr>
          <w:rFonts w:ascii="Times New Roman" w:hAnsi="Times New Roman" w:cs="Times New Roman"/>
          <w:sz w:val="20"/>
          <w:szCs w:val="20"/>
        </w:rPr>
        <w:t>fertilizer</w:t>
      </w:r>
      <w:r w:rsidR="0042485B" w:rsidRPr="00960252">
        <w:rPr>
          <w:rFonts w:ascii="Times New Roman" w:hAnsi="Times New Roman" w:cs="Times New Roman"/>
          <w:sz w:val="20"/>
          <w:szCs w:val="20"/>
        </w:rPr>
        <w:t xml:space="preserve"> use. A wide range of nutrients is provided by </w:t>
      </w:r>
      <w:r w:rsidR="00063F47" w:rsidRPr="00960252">
        <w:rPr>
          <w:rFonts w:ascii="Times New Roman" w:hAnsi="Times New Roman" w:cs="Times New Roman"/>
          <w:sz w:val="20"/>
          <w:szCs w:val="20"/>
        </w:rPr>
        <w:t>fertilizers</w:t>
      </w:r>
      <w:r w:rsidR="0042485B" w:rsidRPr="00960252">
        <w:rPr>
          <w:rFonts w:ascii="Times New Roman" w:hAnsi="Times New Roman" w:cs="Times New Roman"/>
          <w:sz w:val="20"/>
          <w:szCs w:val="20"/>
        </w:rPr>
        <w:t>, which help to improve plant growth and increase organic matter in the soil</w:t>
      </w:r>
      <w:r w:rsidR="00063F47" w:rsidRPr="00960252">
        <w:rPr>
          <w:rFonts w:ascii="Times New Roman" w:hAnsi="Times New Roman" w:cs="Times New Roman"/>
          <w:sz w:val="20"/>
          <w:szCs w:val="20"/>
        </w:rPr>
        <w:t xml:space="preserve"> </w:t>
      </w:r>
      <w:r w:rsidR="001C683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Pahalvi&lt;/Author&gt;&lt;Year&gt;2021&lt;/Year&gt;&lt;RecNum&gt;222&lt;/RecNum&gt;&lt;DisplayText&gt;[70]&lt;/DisplayText&gt;&lt;record&gt;&lt;rec-number&gt;222&lt;/rec-number&gt;&lt;foreign-keys&gt;&lt;key app="EN" db-id="5dxd5aa2jrrfdke2p0tvz29idsezz0v9aexf" timestamp="1653292762"&gt;222&lt;/key&gt;&lt;/foreign-keys&gt;&lt;ref-type name="Book Section"&gt;5&lt;/ref-type&gt;&lt;contributors&gt;&lt;authors&gt;&lt;author&gt;Pahalvi, Heena Nisar&lt;/author&gt;&lt;author&gt;Rafiya, Lone&lt;/author&gt;&lt;author&gt;Rashid, Sumaira&lt;/author&gt;&lt;author&gt;Nisar, Bisma&lt;/author&gt;&lt;author&gt;Kamili, Azra N&lt;/author&gt;&lt;/authors&gt;&lt;/contributors&gt;&lt;titles&gt;&lt;title&gt;Chemical fertilizers and their impact on soil health&lt;/title&gt;&lt;secondary-title&gt;Microbiota and Biofertilizers, Vol 2&lt;/secondary-title&gt;&lt;/titles&gt;&lt;pages&gt;1-20&lt;/pages&gt;&lt;dates&gt;&lt;year&gt;2021&lt;/year&gt;&lt;/dates&gt;&lt;publisher&gt;Springer&lt;/publisher&gt;&lt;urls&gt;&lt;/urls&gt;&lt;/record&gt;&lt;/Cite&gt;&lt;/EndNote&gt;</w:instrText>
      </w:r>
      <w:r w:rsidR="001C683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0]</w:t>
      </w:r>
      <w:r w:rsidR="001C6839" w:rsidRPr="00960252">
        <w:rPr>
          <w:rFonts w:ascii="Times New Roman" w:hAnsi="Times New Roman" w:cs="Times New Roman"/>
          <w:sz w:val="20"/>
          <w:szCs w:val="20"/>
        </w:rPr>
        <w:fldChar w:fldCharType="end"/>
      </w:r>
      <w:r w:rsidR="001C6839" w:rsidRPr="00960252">
        <w:rPr>
          <w:rFonts w:ascii="Times New Roman" w:hAnsi="Times New Roman" w:cs="Times New Roman"/>
          <w:sz w:val="20"/>
          <w:szCs w:val="20"/>
        </w:rPr>
        <w:t>.</w:t>
      </w:r>
      <w:r w:rsidR="001C6839" w:rsidRPr="00960252">
        <w:rPr>
          <w:sz w:val="20"/>
          <w:szCs w:val="20"/>
        </w:rPr>
        <w:t xml:space="preserve"> </w:t>
      </w:r>
      <w:r w:rsidR="001C6839" w:rsidRPr="00960252">
        <w:rPr>
          <w:rFonts w:ascii="Times New Roman" w:hAnsi="Times New Roman" w:cs="Times New Roman"/>
          <w:sz w:val="20"/>
          <w:szCs w:val="20"/>
        </w:rPr>
        <w:t xml:space="preserve">As a result, </w:t>
      </w:r>
      <w:r w:rsidR="00063F47" w:rsidRPr="00960252">
        <w:rPr>
          <w:rFonts w:ascii="Times New Roman" w:hAnsi="Times New Roman" w:cs="Times New Roman"/>
          <w:sz w:val="20"/>
          <w:szCs w:val="20"/>
        </w:rPr>
        <w:t>fertilizers</w:t>
      </w:r>
      <w:r w:rsidR="001C6839" w:rsidRPr="00960252">
        <w:rPr>
          <w:rFonts w:ascii="Times New Roman" w:hAnsi="Times New Roman" w:cs="Times New Roman"/>
          <w:sz w:val="20"/>
          <w:szCs w:val="20"/>
        </w:rPr>
        <w:t xml:space="preserve"> increase the fertility of the soil. An organic </w:t>
      </w:r>
      <w:r w:rsidR="00063F47" w:rsidRPr="00960252">
        <w:rPr>
          <w:rFonts w:ascii="Times New Roman" w:hAnsi="Times New Roman" w:cs="Times New Roman"/>
          <w:sz w:val="20"/>
          <w:szCs w:val="20"/>
        </w:rPr>
        <w:t>fertilizer</w:t>
      </w:r>
      <w:r w:rsidR="001C6839" w:rsidRPr="00960252">
        <w:rPr>
          <w:rFonts w:ascii="Times New Roman" w:hAnsi="Times New Roman" w:cs="Times New Roman"/>
          <w:sz w:val="20"/>
          <w:szCs w:val="20"/>
        </w:rPr>
        <w:t xml:space="preserve"> is one that is derived from organic matter, while an inorganic </w:t>
      </w:r>
      <w:r w:rsidR="00063F47" w:rsidRPr="00960252">
        <w:rPr>
          <w:rFonts w:ascii="Times New Roman" w:hAnsi="Times New Roman" w:cs="Times New Roman"/>
          <w:sz w:val="20"/>
          <w:szCs w:val="20"/>
        </w:rPr>
        <w:t>fertilizer</w:t>
      </w:r>
      <w:r w:rsidR="001C6839" w:rsidRPr="00960252">
        <w:rPr>
          <w:rFonts w:ascii="Times New Roman" w:hAnsi="Times New Roman" w:cs="Times New Roman"/>
          <w:sz w:val="20"/>
          <w:szCs w:val="20"/>
        </w:rPr>
        <w:t xml:space="preserve"> is one that is </w:t>
      </w:r>
      <w:r w:rsidR="00063F47" w:rsidRPr="00960252">
        <w:rPr>
          <w:rFonts w:ascii="Times New Roman" w:hAnsi="Times New Roman" w:cs="Times New Roman"/>
          <w:sz w:val="20"/>
          <w:szCs w:val="20"/>
        </w:rPr>
        <w:t>synthesized</w:t>
      </w:r>
      <w:r w:rsidR="001C6839" w:rsidRPr="00960252">
        <w:rPr>
          <w:rFonts w:ascii="Times New Roman" w:hAnsi="Times New Roman" w:cs="Times New Roman"/>
          <w:sz w:val="20"/>
          <w:szCs w:val="20"/>
        </w:rPr>
        <w:t xml:space="preserve">. After the anaerobic digestion (AD) process, ammonium </w:t>
      </w:r>
      <w:r w:rsidR="00063F47" w:rsidRPr="00960252">
        <w:rPr>
          <w:rFonts w:ascii="Times New Roman" w:hAnsi="Times New Roman" w:cs="Times New Roman"/>
          <w:sz w:val="20"/>
          <w:szCs w:val="20"/>
        </w:rPr>
        <w:t>fertilizers</w:t>
      </w:r>
      <w:r w:rsidR="001C6839" w:rsidRPr="00960252">
        <w:rPr>
          <w:rFonts w:ascii="Times New Roman" w:hAnsi="Times New Roman" w:cs="Times New Roman"/>
          <w:sz w:val="20"/>
          <w:szCs w:val="20"/>
        </w:rPr>
        <w:t xml:space="preserve"> (</w:t>
      </w:r>
      <w:proofErr w:type="spellStart"/>
      <w:r w:rsidR="001C6839" w:rsidRPr="00960252">
        <w:rPr>
          <w:rFonts w:ascii="Times New Roman" w:hAnsi="Times New Roman" w:cs="Times New Roman"/>
          <w:sz w:val="20"/>
          <w:szCs w:val="20"/>
        </w:rPr>
        <w:t>sulphate</w:t>
      </w:r>
      <w:proofErr w:type="spellEnd"/>
      <w:r w:rsidR="001C6839" w:rsidRPr="00960252">
        <w:rPr>
          <w:rFonts w:ascii="Times New Roman" w:hAnsi="Times New Roman" w:cs="Times New Roman"/>
          <w:sz w:val="20"/>
          <w:szCs w:val="20"/>
        </w:rPr>
        <w:t xml:space="preserve"> and nitrate) are produced as organic or </w:t>
      </w:r>
      <w:r w:rsidR="00063F47" w:rsidRPr="00960252">
        <w:rPr>
          <w:rFonts w:ascii="Times New Roman" w:hAnsi="Times New Roman" w:cs="Times New Roman"/>
          <w:sz w:val="20"/>
          <w:szCs w:val="20"/>
        </w:rPr>
        <w:t>bio fertilizers</w:t>
      </w:r>
      <w:r w:rsidR="001C6839" w:rsidRPr="00960252">
        <w:rPr>
          <w:rFonts w:ascii="Times New Roman" w:hAnsi="Times New Roman" w:cs="Times New Roman"/>
          <w:sz w:val="20"/>
          <w:szCs w:val="20"/>
        </w:rPr>
        <w:t>. Chemically manufactured/synthetic fertilizers, also known as inorganic fertilizers, are a mixture of inorganic and chemical substances. For example</w:t>
      </w:r>
      <w:r w:rsidR="001C6839" w:rsidRPr="001C6839">
        <w:rPr>
          <w:rFonts w:ascii="Times New Roman" w:hAnsi="Times New Roman" w:cs="Times New Roman"/>
          <w:sz w:val="28"/>
          <w:szCs w:val="28"/>
        </w:rPr>
        <w:t xml:space="preserve">, </w:t>
      </w:r>
      <w:r w:rsidR="001C6839" w:rsidRPr="00960252">
        <w:rPr>
          <w:rFonts w:ascii="Times New Roman" w:hAnsi="Times New Roman" w:cs="Times New Roman"/>
          <w:sz w:val="20"/>
          <w:szCs w:val="20"/>
        </w:rPr>
        <w:t>organic and inorganic fertilizers, which are responsible for releasing heavy metals into our soil</w:t>
      </w:r>
      <w:r w:rsidR="00063F47" w:rsidRPr="00960252">
        <w:rPr>
          <w:rFonts w:ascii="Times New Roman" w:hAnsi="Times New Roman" w:cs="Times New Roman"/>
          <w:sz w:val="20"/>
          <w:szCs w:val="20"/>
        </w:rPr>
        <w:t xml:space="preserve"> </w:t>
      </w:r>
      <w:r w:rsidR="001C683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Iqbal&lt;/Author&gt;&lt;Year&gt;2021&lt;/Year&gt;&lt;RecNum&gt;223&lt;/RecNum&gt;&lt;DisplayText&gt;[71]&lt;/DisplayText&gt;&lt;record&gt;&lt;rec-number&gt;223&lt;/rec-number&gt;&lt;foreign-keys&gt;&lt;key app="EN" db-id="5dxd5aa2jrrfdke2p0tvz29idsezz0v9aexf" timestamp="1653292954"&gt;223&lt;/key&gt;&lt;/foreign-keys&gt;&lt;ref-type name="Journal Article"&gt;17&lt;/ref-type&gt;&lt;contributors&gt;&lt;authors&gt;&lt;author&gt;Iqbal, Anas&lt;/author&gt;&lt;author&gt;He, Liang&lt;/author&gt;&lt;author&gt;Ali, Izhar&lt;/author&gt;&lt;author&gt;Ullah, Saif&lt;/author&gt;&lt;author&gt;Khan, Aziz&lt;/author&gt;&lt;author&gt;Akhtar, Kashif&lt;/author&gt;&lt;author&gt;Wei, Shangqin&lt;/author&gt;&lt;author&gt;Fahad, Shah&lt;/author&gt;&lt;author&gt;Khan, Rayyan&lt;/author&gt;&lt;author&gt;Jiang, Ligeng&lt;/author&gt;&lt;/authors&gt;&lt;/contributors&gt;&lt;titles&gt;&lt;title&gt;Co-incorporation of manure and inorganic fertilizer improves leaf physiological traits, rice production and soil functionality in a paddy field&lt;/title&gt;&lt;secondary-title&gt;Scientific Reports&lt;/secondary-title&gt;&lt;/titles&gt;&lt;periodical&gt;&lt;full-title&gt;Scientific Reports&lt;/full-title&gt;&lt;/periodical&gt;&lt;pages&gt;1-16&lt;/pages&gt;&lt;volume&gt;11&lt;/volume&gt;&lt;number&gt;1&lt;/number&gt;&lt;dates&gt;&lt;year&gt;2021&lt;/year&gt;&lt;/dates&gt;&lt;isbn&gt;2045-2322&lt;/isbn&gt;&lt;urls&gt;&lt;/urls&gt;&lt;/record&gt;&lt;/Cite&gt;&lt;/EndNote&gt;</w:instrText>
      </w:r>
      <w:r w:rsidR="001C683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1]</w:t>
      </w:r>
      <w:r w:rsidR="001C6839" w:rsidRPr="00960252">
        <w:rPr>
          <w:rFonts w:ascii="Times New Roman" w:hAnsi="Times New Roman" w:cs="Times New Roman"/>
          <w:sz w:val="20"/>
          <w:szCs w:val="20"/>
        </w:rPr>
        <w:fldChar w:fldCharType="end"/>
      </w:r>
      <w:r w:rsidR="001C6839" w:rsidRPr="00960252">
        <w:rPr>
          <w:rFonts w:ascii="Times New Roman" w:hAnsi="Times New Roman" w:cs="Times New Roman"/>
          <w:sz w:val="20"/>
          <w:szCs w:val="20"/>
        </w:rPr>
        <w:t>.</w:t>
      </w:r>
      <w:r w:rsidR="00063F47" w:rsidRPr="00960252">
        <w:rPr>
          <w:sz w:val="20"/>
          <w:szCs w:val="20"/>
        </w:rPr>
        <w:t xml:space="preserve"> </w:t>
      </w:r>
      <w:r w:rsidR="00063F47" w:rsidRPr="00960252">
        <w:rPr>
          <w:rFonts w:ascii="Times New Roman" w:hAnsi="Times New Roman" w:cs="Times New Roman"/>
          <w:sz w:val="20"/>
          <w:szCs w:val="20"/>
        </w:rPr>
        <w:t>Phosphorus is used extensively in the production of fertilizer, but it also plays a significant role in the accumulation of heavy metals in soil.</w:t>
      </w:r>
      <w:r w:rsidR="00063F47" w:rsidRPr="00960252">
        <w:rPr>
          <w:sz w:val="20"/>
          <w:szCs w:val="20"/>
        </w:rPr>
        <w:t xml:space="preserve"> </w:t>
      </w:r>
      <w:r w:rsidR="00063F47" w:rsidRPr="00960252">
        <w:rPr>
          <w:rFonts w:ascii="Times New Roman" w:hAnsi="Times New Roman" w:cs="Times New Roman"/>
          <w:sz w:val="20"/>
          <w:szCs w:val="20"/>
        </w:rPr>
        <w:t>Fertilizers containing water-insoluble phosphorus have been shown to produce phosphate rocks, which are crucial in the soil's ability to precipitate metal phosphates and keep them immobilize.</w:t>
      </w:r>
      <w:r w:rsidR="00063F47" w:rsidRPr="00960252">
        <w:rPr>
          <w:sz w:val="20"/>
          <w:szCs w:val="20"/>
        </w:rPr>
        <w:t xml:space="preserve"> </w:t>
      </w:r>
      <w:r w:rsidR="00063F47" w:rsidRPr="00960252">
        <w:rPr>
          <w:rFonts w:ascii="Times New Roman" w:hAnsi="Times New Roman" w:cs="Times New Roman"/>
          <w:sz w:val="20"/>
          <w:szCs w:val="20"/>
        </w:rPr>
        <w:t xml:space="preserve">Heavy metal accumulation in agricultural soils as a result of prolonged overuse of fertilizers reduces soil fertility, which in turn reduces plant growth and productivity </w:t>
      </w:r>
      <w:r w:rsidR="00063F47" w:rsidRPr="00960252">
        <w:rPr>
          <w:rFonts w:ascii="Times New Roman" w:hAnsi="Times New Roman" w:cs="Times New Roman"/>
          <w:sz w:val="20"/>
          <w:szCs w:val="20"/>
        </w:rPr>
        <w:fldChar w:fldCharType="begin">
          <w:fldData xml:space="preserve">PEVuZE5vdGU+PENpdGU+PEF1dGhvcj5FaWQ8L0F1dGhvcj48WWVhcj4yMDIxPC9ZZWFyPjxSZWNO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</w:fldData>
        </w:fldChar>
      </w:r>
      <w:r w:rsidR="00BD3E14">
        <w:rPr>
          <w:rFonts w:ascii="Times New Roman" w:hAnsi="Times New Roman" w:cs="Times New Roman"/>
          <w:sz w:val="20"/>
          <w:szCs w:val="20"/>
        </w:rPr>
        <w:instrText xml:space="preserve"> ADDIN EN.CITE </w:instrText>
      </w:r>
      <w:r w:rsidR="00BD3E14">
        <w:rPr>
          <w:rFonts w:ascii="Times New Roman" w:hAnsi="Times New Roman" w:cs="Times New Roman"/>
          <w:sz w:val="20"/>
          <w:szCs w:val="20"/>
        </w:rPr>
        <w:fldChar w:fldCharType="begin">
          <w:fldData xml:space="preserve">PEVuZE5vdGU+PENpdGU+PEF1dGhvcj5FaWQ8L0F1dGhvcj48WWVhcj4yMDIxPC9ZZWFyPjxSZWNO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</w:fldData>
        </w:fldChar>
      </w:r>
      <w:r w:rsidR="00BD3E14">
        <w:rPr>
          <w:rFonts w:ascii="Times New Roman" w:hAnsi="Times New Roman" w:cs="Times New Roman"/>
          <w:sz w:val="20"/>
          <w:szCs w:val="20"/>
        </w:rPr>
        <w:instrText xml:space="preserve"> ADDIN EN.CITE.DATA </w:instrText>
      </w:r>
      <w:r w:rsidR="00BD3E14">
        <w:rPr>
          <w:rFonts w:ascii="Times New Roman" w:hAnsi="Times New Roman" w:cs="Times New Roman"/>
          <w:sz w:val="20"/>
          <w:szCs w:val="20"/>
        </w:rPr>
      </w:r>
      <w:r w:rsidR="00BD3E14">
        <w:rPr>
          <w:rFonts w:ascii="Times New Roman" w:hAnsi="Times New Roman" w:cs="Times New Roman"/>
          <w:sz w:val="20"/>
          <w:szCs w:val="20"/>
        </w:rPr>
        <w:fldChar w:fldCharType="end"/>
      </w:r>
      <w:r w:rsidR="00063F47"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2, 73]</w:t>
      </w:r>
      <w:r w:rsidR="00063F47" w:rsidRPr="00960252">
        <w:rPr>
          <w:rFonts w:ascii="Times New Roman" w:hAnsi="Times New Roman" w:cs="Times New Roman"/>
          <w:sz w:val="20"/>
          <w:szCs w:val="20"/>
        </w:rPr>
        <w:fldChar w:fldCharType="end"/>
      </w:r>
      <w:r w:rsidR="00063F47" w:rsidRPr="00960252">
        <w:rPr>
          <w:rFonts w:ascii="Times New Roman" w:hAnsi="Times New Roman" w:cs="Times New Roman"/>
          <w:sz w:val="20"/>
          <w:szCs w:val="20"/>
        </w:rPr>
        <w:t>.</w:t>
      </w:r>
      <w:r w:rsidR="00DE7C21" w:rsidRPr="00960252">
        <w:rPr>
          <w:sz w:val="20"/>
          <w:szCs w:val="20"/>
        </w:rPr>
        <w:t xml:space="preserve"> </w:t>
      </w:r>
      <w:r w:rsidR="00DE7C21" w:rsidRPr="00960252">
        <w:rPr>
          <w:rFonts w:ascii="Times New Roman" w:hAnsi="Times New Roman" w:cs="Times New Roman"/>
          <w:sz w:val="20"/>
          <w:szCs w:val="20"/>
        </w:rPr>
        <w:t>After heavy metals have contaminated the soil, it is extremely difficult to restore its natural environment.</w:t>
      </w:r>
    </w:p>
    <w:p w:rsidR="004F48B4" w:rsidRDefault="004F48B4" w:rsidP="00BA13F4">
      <w:pPr>
        <w:jc w:val="both"/>
        <w:rPr>
          <w:rFonts w:ascii="Times New Roman" w:hAnsi="Times New Roman" w:cs="Times New Roman"/>
          <w:b/>
          <w:sz w:val="28"/>
          <w:szCs w:val="28"/>
        </w:rPr>
      </w:pPr>
    </w:p>
    <w:p w:rsidR="00960252" w:rsidRDefault="00960252" w:rsidP="00BA13F4">
      <w:pPr>
        <w:jc w:val="both"/>
        <w:rPr>
          <w:rFonts w:ascii="Times New Roman" w:hAnsi="Times New Roman" w:cs="Times New Roman"/>
          <w:b/>
          <w:sz w:val="28"/>
          <w:szCs w:val="28"/>
        </w:rPr>
      </w:pPr>
    </w:p>
    <w:p w:rsidR="00960252" w:rsidRDefault="00960252" w:rsidP="00BA13F4">
      <w:pPr>
        <w:jc w:val="both"/>
        <w:rPr>
          <w:rFonts w:ascii="Times New Roman" w:hAnsi="Times New Roman" w:cs="Times New Roman"/>
          <w:b/>
          <w:sz w:val="28"/>
          <w:szCs w:val="28"/>
        </w:rPr>
      </w:pPr>
    </w:p>
    <w:p w:rsidR="00360B9E" w:rsidRDefault="00360B9E" w:rsidP="00BA13F4">
      <w:pPr>
        <w:jc w:val="both"/>
        <w:rPr>
          <w:rFonts w:ascii="Times New Roman" w:hAnsi="Times New Roman" w:cs="Times New Roman"/>
          <w:b/>
          <w:sz w:val="20"/>
          <w:szCs w:val="20"/>
          <w:u w:val="single"/>
        </w:rPr>
      </w:pPr>
    </w:p>
    <w:p w:rsidR="00360B9E" w:rsidRDefault="00360B9E" w:rsidP="00BA13F4">
      <w:pPr>
        <w:jc w:val="both"/>
        <w:rPr>
          <w:rFonts w:ascii="Times New Roman" w:hAnsi="Times New Roman" w:cs="Times New Roman"/>
          <w:b/>
          <w:sz w:val="20"/>
          <w:szCs w:val="20"/>
          <w:u w:val="single"/>
        </w:rPr>
      </w:pPr>
    </w:p>
    <w:p w:rsidR="00DE7C21" w:rsidRPr="00960252" w:rsidRDefault="00DE7C21"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lastRenderedPageBreak/>
        <w:t>3.</w:t>
      </w:r>
      <w:r w:rsidR="009F096A" w:rsidRPr="00960252">
        <w:rPr>
          <w:rFonts w:ascii="Times New Roman" w:hAnsi="Times New Roman" w:cs="Times New Roman"/>
          <w:b/>
          <w:sz w:val="20"/>
          <w:szCs w:val="20"/>
          <w:u w:val="single"/>
        </w:rPr>
        <w:t xml:space="preserve"> Effect of Pesticides and Heavy Metals </w:t>
      </w:r>
      <w:r w:rsidRPr="00960252">
        <w:rPr>
          <w:rFonts w:ascii="Times New Roman" w:hAnsi="Times New Roman" w:cs="Times New Roman"/>
          <w:b/>
          <w:sz w:val="20"/>
          <w:szCs w:val="20"/>
          <w:u w:val="single"/>
        </w:rPr>
        <w:t xml:space="preserve">Toxicity on Agricultural </w:t>
      </w:r>
      <w:proofErr w:type="gramStart"/>
      <w:r w:rsidRPr="00960252">
        <w:rPr>
          <w:rFonts w:ascii="Times New Roman" w:hAnsi="Times New Roman" w:cs="Times New Roman"/>
          <w:b/>
          <w:sz w:val="20"/>
          <w:szCs w:val="20"/>
          <w:u w:val="single"/>
        </w:rPr>
        <w:t>soil</w:t>
      </w:r>
      <w:r w:rsidR="00960252">
        <w:rPr>
          <w:rFonts w:ascii="Times New Roman" w:hAnsi="Times New Roman" w:cs="Times New Roman"/>
          <w:b/>
          <w:sz w:val="20"/>
          <w:szCs w:val="20"/>
          <w:u w:val="single"/>
        </w:rPr>
        <w:t xml:space="preserve"> </w:t>
      </w:r>
      <w:r w:rsidRPr="00960252">
        <w:rPr>
          <w:rFonts w:ascii="Times New Roman" w:hAnsi="Times New Roman" w:cs="Times New Roman"/>
          <w:b/>
          <w:sz w:val="20"/>
          <w:szCs w:val="20"/>
          <w:u w:val="single"/>
        </w:rPr>
        <w:t xml:space="preserve"> and</w:t>
      </w:r>
      <w:proofErr w:type="gramEnd"/>
      <w:r w:rsidRPr="00960252">
        <w:rPr>
          <w:rFonts w:ascii="Times New Roman" w:hAnsi="Times New Roman" w:cs="Times New Roman"/>
          <w:b/>
          <w:sz w:val="20"/>
          <w:szCs w:val="20"/>
          <w:u w:val="single"/>
        </w:rPr>
        <w:t xml:space="preserve"> </w:t>
      </w:r>
      <w:r w:rsidR="009F096A" w:rsidRPr="00960252">
        <w:rPr>
          <w:rFonts w:ascii="Times New Roman" w:hAnsi="Times New Roman" w:cs="Times New Roman"/>
          <w:b/>
          <w:sz w:val="20"/>
          <w:szCs w:val="20"/>
          <w:u w:val="single"/>
        </w:rPr>
        <w:t xml:space="preserve"> </w:t>
      </w:r>
      <w:r w:rsidRPr="00960252">
        <w:rPr>
          <w:rFonts w:ascii="Times New Roman" w:hAnsi="Times New Roman" w:cs="Times New Roman"/>
          <w:b/>
          <w:sz w:val="20"/>
          <w:szCs w:val="20"/>
          <w:u w:val="single"/>
        </w:rPr>
        <w:t>Plants</w:t>
      </w:r>
    </w:p>
    <w:p w:rsidR="00DE7C21" w:rsidRPr="00960252" w:rsidRDefault="00DE7C21" w:rsidP="00DE7C21">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Heavy Metals Toxicity</w:t>
      </w:r>
    </w:p>
    <w:p w:rsidR="00DE7C21" w:rsidRPr="00960252" w:rsidRDefault="00DE7C21" w:rsidP="00DE7C21">
      <w:pPr>
        <w:autoSpaceDE w:val="0"/>
        <w:autoSpaceDN w:val="0"/>
        <w:adjustRightInd w:val="0"/>
        <w:spacing w:after="0" w:line="240" w:lineRule="auto"/>
        <w:jc w:val="both"/>
        <w:rPr>
          <w:rFonts w:ascii="Times New Roman" w:hAnsi="Times New Roman" w:cs="Times New Roman"/>
          <w:b/>
          <w:sz w:val="20"/>
          <w:szCs w:val="20"/>
        </w:rPr>
      </w:pPr>
    </w:p>
    <w:p w:rsidR="00DE7C21" w:rsidRPr="00960252" w:rsidRDefault="00DE7C21" w:rsidP="00DE7C21">
      <w:pPr>
        <w:autoSpaceDE w:val="0"/>
        <w:autoSpaceDN w:val="0"/>
        <w:adjustRightInd w:val="0"/>
        <w:spacing w:after="0" w:line="240" w:lineRule="auto"/>
        <w:jc w:val="both"/>
        <w:rPr>
          <w:rFonts w:ascii="Times New Roman" w:hAnsi="Times New Roman" w:cs="Times New Roman"/>
          <w:sz w:val="20"/>
          <w:szCs w:val="20"/>
        </w:rPr>
      </w:pPr>
      <w:proofErr w:type="spellStart"/>
      <w:r w:rsidRPr="00960252">
        <w:rPr>
          <w:rFonts w:ascii="Times New Roman" w:hAnsi="Times New Roman" w:cs="Times New Roman"/>
          <w:sz w:val="20"/>
          <w:szCs w:val="20"/>
        </w:rPr>
        <w:t>Metalliferous</w:t>
      </w:r>
      <w:proofErr w:type="spellEnd"/>
      <w:r w:rsidRPr="00960252">
        <w:rPr>
          <w:rFonts w:ascii="Times New Roman" w:hAnsi="Times New Roman" w:cs="Times New Roman"/>
          <w:sz w:val="20"/>
          <w:szCs w:val="20"/>
        </w:rPr>
        <w:t xml:space="preserve"> minerals and substances interact with root exudates in the </w:t>
      </w:r>
      <w:proofErr w:type="spellStart"/>
      <w:r w:rsidRPr="00960252">
        <w:rPr>
          <w:rFonts w:ascii="Times New Roman" w:hAnsi="Times New Roman" w:cs="Times New Roman"/>
          <w:sz w:val="20"/>
          <w:szCs w:val="20"/>
        </w:rPr>
        <w:t>rhizosphere</w:t>
      </w:r>
      <w:proofErr w:type="spellEnd"/>
      <w:r w:rsidRPr="00960252">
        <w:rPr>
          <w:rFonts w:ascii="Times New Roman" w:hAnsi="Times New Roman" w:cs="Times New Roman"/>
          <w:sz w:val="20"/>
          <w:szCs w:val="20"/>
        </w:rPr>
        <w:t>, where heavy metals first af</w:t>
      </w:r>
      <w:r w:rsidR="00313D23" w:rsidRPr="00960252">
        <w:rPr>
          <w:rFonts w:ascii="Times New Roman" w:hAnsi="Times New Roman" w:cs="Times New Roman"/>
          <w:sz w:val="20"/>
          <w:szCs w:val="20"/>
        </w:rPr>
        <w:t xml:space="preserve">fect plants. In the </w:t>
      </w:r>
      <w:proofErr w:type="spellStart"/>
      <w:r w:rsidR="00313D23" w:rsidRPr="00960252">
        <w:rPr>
          <w:rFonts w:ascii="Times New Roman" w:hAnsi="Times New Roman" w:cs="Times New Roman"/>
          <w:sz w:val="20"/>
          <w:szCs w:val="20"/>
        </w:rPr>
        <w:t>rhizosphere</w:t>
      </w:r>
      <w:proofErr w:type="spellEnd"/>
      <w:r w:rsidRPr="00960252">
        <w:rPr>
          <w:rFonts w:ascii="Times New Roman" w:hAnsi="Times New Roman" w:cs="Times New Roman"/>
          <w:sz w:val="20"/>
          <w:szCs w:val="20"/>
        </w:rPr>
        <w:t>, carbonate formations on plant roots are a sign of min</w:t>
      </w:r>
      <w:r w:rsidR="009B5580" w:rsidRPr="00960252">
        <w:rPr>
          <w:rFonts w:ascii="Times New Roman" w:hAnsi="Times New Roman" w:cs="Times New Roman"/>
          <w:sz w:val="20"/>
          <w:szCs w:val="20"/>
        </w:rPr>
        <w:t xml:space="preserve">eral dissolution and oxidation. </w:t>
      </w:r>
      <w:proofErr w:type="spellStart"/>
      <w:r w:rsidRPr="00960252">
        <w:rPr>
          <w:rFonts w:ascii="Times New Roman" w:hAnsi="Times New Roman" w:cs="Times New Roman"/>
          <w:sz w:val="20"/>
          <w:szCs w:val="20"/>
        </w:rPr>
        <w:t>Rhizosphere</w:t>
      </w:r>
      <w:proofErr w:type="spellEnd"/>
      <w:r w:rsidRPr="00960252">
        <w:rPr>
          <w:rFonts w:ascii="Times New Roman" w:hAnsi="Times New Roman" w:cs="Times New Roman"/>
          <w:sz w:val="20"/>
          <w:szCs w:val="20"/>
        </w:rPr>
        <w:t xml:space="preserve"> solutions have been found to contain higher concentrations of metals as a result of these processes.</w:t>
      </w:r>
      <w:r w:rsidRPr="00960252">
        <w:rPr>
          <w:sz w:val="20"/>
          <w:szCs w:val="20"/>
        </w:rPr>
        <w:t xml:space="preserve"> </w:t>
      </w:r>
      <w:r w:rsidRPr="00960252">
        <w:rPr>
          <w:rFonts w:ascii="Times New Roman" w:hAnsi="Times New Roman" w:cs="Times New Roman"/>
          <w:sz w:val="20"/>
          <w:szCs w:val="20"/>
        </w:rPr>
        <w:t xml:space="preserve">Due to the wide range of physiological and biochemical deficiencies that can result from a high concentration of </w:t>
      </w:r>
      <w:proofErr w:type="spellStart"/>
      <w:r w:rsidRPr="00960252">
        <w:rPr>
          <w:rFonts w:ascii="Times New Roman" w:hAnsi="Times New Roman" w:cs="Times New Roman"/>
          <w:sz w:val="20"/>
          <w:szCs w:val="20"/>
        </w:rPr>
        <w:t>Pb</w:t>
      </w:r>
      <w:proofErr w:type="spellEnd"/>
      <w:r w:rsidRPr="00960252">
        <w:rPr>
          <w:rFonts w:ascii="Times New Roman" w:hAnsi="Times New Roman" w:cs="Times New Roman"/>
          <w:sz w:val="20"/>
          <w:szCs w:val="20"/>
        </w:rPr>
        <w:t>, Bioavailability of nutrients can be affected by the interactions between Cu and Zn, which influence each other</w:t>
      </w:r>
      <w:r w:rsidR="009E18A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Al Jabri&lt;/Author&gt;&lt;Year&gt;2022&lt;/Year&gt;&lt;RecNum&gt;228&lt;/RecNum&gt;&lt;DisplayText&gt;[74, 75]&lt;/DisplayText&gt;&lt;record&gt;&lt;rec-number&gt;228&lt;/rec-number&gt;&lt;foreign-keys&gt;&lt;key app="EN" db-id="5dxd5aa2jrrfdke2p0tvz29idsezz0v9aexf" timestamp="1653299640"&gt;228&lt;/key&gt;&lt;/foreign-keys&gt;&lt;ref-type name="Journal Article"&gt;17&lt;/ref-type&gt;&lt;contributors&gt;&lt;authors&gt;&lt;author&gt;Al Jabri, Hareb&lt;/author&gt;&lt;author&gt;Saleem, Muhammad Hamzah&lt;/author&gt;&lt;author&gt;Rizwan, Muhammad&lt;/author&gt;&lt;author&gt;Hussain, Iqbal&lt;/author&gt;&lt;author&gt;Usman, Kamal&lt;/author&gt;&lt;author&gt;Alsafran, Mohammed&lt;/author&gt;&lt;/authors&gt;&lt;/contributors&gt;&lt;titles&gt;&lt;title&gt;Zinc Oxide Nanoparticles and Their Biosynthesis: Overview&lt;/title&gt;&lt;secondary-title&gt;Life&lt;/secondary-title&gt;&lt;/titles&gt;&lt;periodical&gt;&lt;full-title&gt;Life&lt;/full-title&gt;&lt;/periodical&gt;&lt;pages&gt;594&lt;/pages&gt;&lt;volume&gt;12&lt;/volume&gt;&lt;number&gt;4&lt;/number&gt;&lt;dates&gt;&lt;year&gt;2022&lt;/year&gt;&lt;/dates&gt;&lt;isbn&gt;2075-1729&lt;/isbn&gt;&lt;urls&gt;&lt;/urls&gt;&lt;/record&gt;&lt;/Cite&gt;&lt;Cite&gt;&lt;Author&gt;Saboor&lt;/Author&gt;&lt;Year&gt;2021&lt;/Year&gt;&lt;RecNum&gt;229&lt;/RecNum&gt;&lt;record&gt;&lt;rec-number&gt;229&lt;/rec-number&gt;&lt;foreign-keys&gt;&lt;key app="EN" db-id="5dxd5aa2jrrfdke2p0tvz29idsezz0v9aexf" timestamp="1653299683"&gt;229&lt;/key&gt;&lt;/foreign-keys&gt;&lt;ref-type name="Journal Article"&gt;17&lt;/ref-type&gt;&lt;contributors&gt;&lt;authors&gt;&lt;author&gt;Saboor, Abdul&lt;/author&gt;&lt;author&gt;Ali, Muhammad Arif&lt;/author&gt;&lt;author&gt;Hussain, Shabir&lt;/author&gt;&lt;author&gt;El Enshasy, Hesham A&lt;/author&gt;&lt;author&gt;Hussain, Sajjad&lt;/author&gt;&lt;author&gt;Ahmed, Niaz&lt;/author&gt;&lt;author&gt;Gafur, Abdul&lt;/author&gt;&lt;author&gt;Sayyed, RZ&lt;/author&gt;&lt;author&gt;Fahad, Shah&lt;/author&gt;&lt;author&gt;Danish, Subhan&lt;/author&gt;&lt;/authors&gt;&lt;/contributors&gt;&lt;titles&gt;&lt;title&gt;Zinc nutrition and arbuscular mycorrhizal symbiosis effects on maize (Zea mays L.) growth and productivity&lt;/title&gt;&lt;secondary-title&gt;Saudi journal of biological sciences&lt;/secondary-title&gt;&lt;/titles&gt;&lt;periodical&gt;&lt;full-title&gt;Saudi journal of biological sciences&lt;/full-title&gt;&lt;/periodical&gt;&lt;pages&gt;6339-6351&lt;/pages&gt;&lt;volume&gt;28&lt;/volume&gt;&lt;number&gt;11&lt;/number&gt;&lt;dates&gt;&lt;year&gt;2021&lt;/year&gt;&lt;/dates&gt;&lt;isbn&gt;1319-562X&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4, 75]</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E623A5" w:rsidRPr="00960252">
        <w:rPr>
          <w:sz w:val="20"/>
          <w:szCs w:val="20"/>
        </w:rPr>
        <w:t xml:space="preserve"> </w:t>
      </w:r>
      <w:proofErr w:type="gramStart"/>
      <w:r w:rsidR="00E623A5" w:rsidRPr="00960252">
        <w:rPr>
          <w:rFonts w:ascii="Times New Roman" w:hAnsi="Times New Roman" w:cs="Times New Roman"/>
          <w:sz w:val="20"/>
          <w:szCs w:val="20"/>
        </w:rPr>
        <w:t>Heavy metals' action pathway and mechanism, starting with soil accumulation and progressing through plant uptake to different parts of the plant.</w:t>
      </w:r>
      <w:proofErr w:type="gramEnd"/>
      <w:r w:rsidR="00E623A5" w:rsidRPr="00960252">
        <w:rPr>
          <w:sz w:val="20"/>
          <w:szCs w:val="20"/>
        </w:rPr>
        <w:t xml:space="preserve"> </w:t>
      </w:r>
      <w:r w:rsidR="00E623A5" w:rsidRPr="00960252">
        <w:rPr>
          <w:rFonts w:ascii="Times New Roman" w:hAnsi="Times New Roman" w:cs="Times New Roman"/>
          <w:sz w:val="20"/>
          <w:szCs w:val="20"/>
        </w:rPr>
        <w:t xml:space="preserve">Heavy metals produce free radicals, which cause oxidative stress and damage to biological molecules by raising intracellular levels of reactive oxygen species (ROS) (e.g., proteins, nucleic acids, lipids, and enzymes) </w:t>
      </w:r>
      <w:r w:rsidR="00E623A5" w:rsidRPr="00960252">
        <w:rPr>
          <w:rFonts w:ascii="Times New Roman" w:hAnsi="Times New Roman" w:cs="Times New Roman"/>
          <w:sz w:val="20"/>
          <w:szCs w:val="20"/>
        </w:rPr>
        <w:fldChar w:fldCharType="begin">
          <w:fldData xml:space="preserve">PEVuZE5vdGU+PENpdGU+PEF1dGhvcj5Ib3JpZTwvQXV0aG9yPjxZZWFyPjIwMjE8L1llYXI+PFJl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</w:fldData>
        </w:fldChar>
      </w:r>
      <w:r w:rsidR="00BD3E14">
        <w:rPr>
          <w:rFonts w:ascii="Times New Roman" w:hAnsi="Times New Roman" w:cs="Times New Roman"/>
          <w:sz w:val="20"/>
          <w:szCs w:val="20"/>
        </w:rPr>
        <w:instrText xml:space="preserve"> ADDIN EN.CITE </w:instrText>
      </w:r>
      <w:r w:rsidR="00BD3E14">
        <w:rPr>
          <w:rFonts w:ascii="Times New Roman" w:hAnsi="Times New Roman" w:cs="Times New Roman"/>
          <w:sz w:val="20"/>
          <w:szCs w:val="20"/>
        </w:rPr>
        <w:fldChar w:fldCharType="begin">
          <w:fldData xml:space="preserve">PEVuZE5vdGU+PENpdGU+PEF1dGhvcj5Ib3JpZTwvQXV0aG9yPjxZZWFyPjIwMjE8L1llYXI+PFJl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</w:fldData>
        </w:fldChar>
      </w:r>
      <w:r w:rsidR="00BD3E14">
        <w:rPr>
          <w:rFonts w:ascii="Times New Roman" w:hAnsi="Times New Roman" w:cs="Times New Roman"/>
          <w:sz w:val="20"/>
          <w:szCs w:val="20"/>
        </w:rPr>
        <w:instrText xml:space="preserve"> ADDIN EN.CITE.DATA </w:instrText>
      </w:r>
      <w:r w:rsidR="00BD3E14">
        <w:rPr>
          <w:rFonts w:ascii="Times New Roman" w:hAnsi="Times New Roman" w:cs="Times New Roman"/>
          <w:sz w:val="20"/>
          <w:szCs w:val="20"/>
        </w:rPr>
      </w:r>
      <w:r w:rsidR="00BD3E14">
        <w:rPr>
          <w:rFonts w:ascii="Times New Roman" w:hAnsi="Times New Roman" w:cs="Times New Roman"/>
          <w:sz w:val="20"/>
          <w:szCs w:val="20"/>
        </w:rPr>
        <w:fldChar w:fldCharType="end"/>
      </w:r>
      <w:r w:rsidR="00E623A5"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6-78]</w:t>
      </w:r>
      <w:r w:rsidR="00E623A5" w:rsidRPr="00960252">
        <w:rPr>
          <w:rFonts w:ascii="Times New Roman" w:hAnsi="Times New Roman" w:cs="Times New Roman"/>
          <w:sz w:val="20"/>
          <w:szCs w:val="20"/>
        </w:rPr>
        <w:fldChar w:fldCharType="end"/>
      </w:r>
      <w:r w:rsidR="00E623A5" w:rsidRPr="00960252">
        <w:rPr>
          <w:rFonts w:ascii="Times New Roman" w:hAnsi="Times New Roman" w:cs="Times New Roman"/>
          <w:sz w:val="20"/>
          <w:szCs w:val="20"/>
        </w:rPr>
        <w:t>.</w:t>
      </w:r>
      <w:r w:rsidR="00E623A5" w:rsidRPr="00960252">
        <w:rPr>
          <w:sz w:val="20"/>
          <w:szCs w:val="20"/>
        </w:rPr>
        <w:t xml:space="preserve"> </w:t>
      </w:r>
      <w:r w:rsidR="00E623A5" w:rsidRPr="00960252">
        <w:rPr>
          <w:rFonts w:ascii="Times New Roman" w:hAnsi="Times New Roman" w:cs="Times New Roman"/>
          <w:sz w:val="20"/>
          <w:szCs w:val="20"/>
        </w:rPr>
        <w:t>The problem with all of these biological molecules causes a lot of problems in the plant's body, such as damage to DNA and cells and the stopping of enzyme activities, which could lead to the death of the whole plant.</w:t>
      </w:r>
    </w:p>
    <w:p w:rsidR="00E623A5" w:rsidRPr="00960252" w:rsidRDefault="00E623A5" w:rsidP="00DE7C21">
      <w:pPr>
        <w:autoSpaceDE w:val="0"/>
        <w:autoSpaceDN w:val="0"/>
        <w:adjustRightInd w:val="0"/>
        <w:spacing w:after="0" w:line="240" w:lineRule="auto"/>
        <w:jc w:val="both"/>
        <w:rPr>
          <w:rFonts w:ascii="Times New Roman" w:hAnsi="Times New Roman" w:cs="Times New Roman"/>
          <w:sz w:val="20"/>
          <w:szCs w:val="20"/>
        </w:rPr>
      </w:pPr>
    </w:p>
    <w:p w:rsidR="00274D69" w:rsidRPr="00960252" w:rsidRDefault="00274D69" w:rsidP="00DE7C21">
      <w:pPr>
        <w:autoSpaceDE w:val="0"/>
        <w:autoSpaceDN w:val="0"/>
        <w:adjustRightInd w:val="0"/>
        <w:spacing w:after="0" w:line="240" w:lineRule="auto"/>
        <w:jc w:val="both"/>
        <w:rPr>
          <w:rFonts w:ascii="Times New Roman" w:hAnsi="Times New Roman" w:cs="Times New Roman"/>
          <w:b/>
          <w:bCs/>
          <w:sz w:val="20"/>
          <w:szCs w:val="20"/>
        </w:rPr>
      </w:pPr>
    </w:p>
    <w:p w:rsidR="00E623A5" w:rsidRPr="00960252" w:rsidRDefault="00D81ACF" w:rsidP="00DE7C21">
      <w:pPr>
        <w:autoSpaceDE w:val="0"/>
        <w:autoSpaceDN w:val="0"/>
        <w:adjustRightInd w:val="0"/>
        <w:spacing w:after="0" w:line="240" w:lineRule="auto"/>
        <w:jc w:val="both"/>
        <w:rPr>
          <w:rFonts w:ascii="Times New Roman" w:hAnsi="Times New Roman" w:cs="Times New Roman"/>
          <w:b/>
          <w:bCs/>
          <w:sz w:val="20"/>
          <w:szCs w:val="20"/>
          <w:u w:val="single"/>
        </w:rPr>
      </w:pPr>
      <w:r w:rsidRPr="00960252">
        <w:rPr>
          <w:rFonts w:ascii="Times New Roman" w:hAnsi="Times New Roman" w:cs="Times New Roman"/>
          <w:b/>
          <w:bCs/>
          <w:sz w:val="20"/>
          <w:szCs w:val="20"/>
          <w:u w:val="single"/>
        </w:rPr>
        <w:t>2</w:t>
      </w:r>
      <w:r w:rsidR="00E623A5" w:rsidRPr="00960252">
        <w:rPr>
          <w:rFonts w:ascii="Times New Roman" w:hAnsi="Times New Roman" w:cs="Times New Roman"/>
          <w:b/>
          <w:bCs/>
          <w:sz w:val="20"/>
          <w:szCs w:val="20"/>
          <w:u w:val="single"/>
        </w:rPr>
        <w:t>.</w:t>
      </w:r>
      <w:r w:rsidRPr="00960252">
        <w:rPr>
          <w:rFonts w:ascii="Times New Roman" w:hAnsi="Times New Roman" w:cs="Times New Roman"/>
          <w:b/>
          <w:bCs/>
          <w:sz w:val="20"/>
          <w:szCs w:val="20"/>
          <w:u w:val="single"/>
        </w:rPr>
        <w:t xml:space="preserve"> </w:t>
      </w:r>
      <w:r w:rsidR="00E623A5" w:rsidRPr="00960252">
        <w:rPr>
          <w:rFonts w:ascii="Times New Roman" w:hAnsi="Times New Roman" w:cs="Times New Roman"/>
          <w:b/>
          <w:bCs/>
          <w:sz w:val="20"/>
          <w:szCs w:val="20"/>
          <w:u w:val="single"/>
        </w:rPr>
        <w:t>Pesticides Toxicity</w:t>
      </w:r>
    </w:p>
    <w:p w:rsidR="00E623A5" w:rsidRPr="00960252" w:rsidRDefault="00E623A5" w:rsidP="00DE7C21">
      <w:pPr>
        <w:autoSpaceDE w:val="0"/>
        <w:autoSpaceDN w:val="0"/>
        <w:adjustRightInd w:val="0"/>
        <w:spacing w:after="0" w:line="240" w:lineRule="auto"/>
        <w:jc w:val="both"/>
        <w:rPr>
          <w:rFonts w:ascii="Times New Roman" w:hAnsi="Times New Roman" w:cs="Times New Roman"/>
          <w:sz w:val="20"/>
          <w:szCs w:val="20"/>
        </w:rPr>
      </w:pPr>
    </w:p>
    <w:p w:rsidR="000272A1" w:rsidRPr="00960252" w:rsidRDefault="000272A1" w:rsidP="00DE7C21">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When pesticides are used in large amounts and without control on different types of crops, they hurt beneficial organisms. Also, these effects throw off the balance of biodiversity in the whole ecological system. Many pesticides, their byproducts, and metabolites are studied to see if they are somewhat safe for beneficial organisms, especially beneficial insects, to come into direct contact with when they eat plant tissue</w:t>
      </w:r>
      <w:r w:rsidR="00F91823"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Lahlali&lt;/Author&gt;&lt;Year&gt;2022&lt;/Year&gt;&lt;RecNum&gt;233&lt;/RecNum&gt;&lt;DisplayText&gt;[79, 80]&lt;/DisplayText&gt;&lt;record&gt;&lt;rec-number&gt;233&lt;/rec-number&gt;&lt;foreign-keys&gt;&lt;key app="EN" db-id="5dxd5aa2jrrfdke2p0tvz29idsezz0v9aexf" timestamp="1653300569"&gt;233&lt;/key&gt;&lt;/foreign-keys&gt;&lt;ref-type name="Journal Article"&gt;17&lt;/ref-type&gt;&lt;contributors&gt;&lt;authors&gt;&lt;author&gt;Lahlali, Rachid&lt;/author&gt;&lt;author&gt;Ezrari, Said&lt;/author&gt;&lt;author&gt;Radouane, Nabil&lt;/author&gt;&lt;author&gt;Kenfaoui, Jihane&lt;/author&gt;&lt;author&gt;Esmaeel, Qassim&lt;/author&gt;&lt;author&gt;El Hamss, Hajar&lt;/author&gt;&lt;author&gt;Belabess, Zineb&lt;/author&gt;&lt;author&gt;Barka, Essaid Ait&lt;/author&gt;&lt;/authors&gt;&lt;/contributors&gt;&lt;titles&gt;&lt;title&gt;Biological Control of Plant Pathogens: A Global Perspective&lt;/title&gt;&lt;secondary-title&gt;Microorganisms&lt;/secondary-title&gt;&lt;/titles&gt;&lt;periodical&gt;&lt;full-title&gt;Microorganisms&lt;/full-title&gt;&lt;/periodical&gt;&lt;pages&gt;596&lt;/pages&gt;&lt;volume&gt;10&lt;/volume&gt;&lt;number&gt;3&lt;/number&gt;&lt;dates&gt;&lt;year&gt;2022&lt;/year&gt;&lt;/dates&gt;&lt;isbn&gt;2076-2607&lt;/isbn&gt;&lt;urls&gt;&lt;/urls&gt;&lt;/record&gt;&lt;/Cite&gt;&lt;Cite&gt;&lt;Author&gt;Shahzad&lt;/Author&gt;&lt;Year&gt;2021&lt;/Year&gt;&lt;RecNum&gt;234&lt;/RecNum&gt;&lt;record&gt;&lt;rec-number&gt;234&lt;/rec-number&gt;&lt;foreign-keys&gt;&lt;key app="EN" db-id="5dxd5aa2jrrfdke2p0tvz29idsezz0v9aexf" timestamp="1653300613"&gt;234&lt;/key&gt;&lt;/foreign-keys&gt;&lt;ref-type name="Journal Article"&gt;17&lt;/ref-type&gt;&lt;contributors&gt;&lt;authors&gt;&lt;author&gt;Shahzad, Aqeel&lt;/author&gt;&lt;author&gt;Ullah, Sana&lt;/author&gt;&lt;author&gt;Dar, Afzal Ahmed&lt;/author&gt;&lt;author&gt;Sardar, Muhammad Fahad&lt;/author&gt;&lt;author&gt;Mehmood, Tariq&lt;/author&gt;&lt;author&gt;Tufail, Muhammad Aammar&lt;/author&gt;&lt;author&gt;Shakoor, Awais&lt;/author&gt;&lt;author&gt;Haris, Muhammad&lt;/author&gt;&lt;/authors&gt;&lt;/contributors&gt;&lt;titles&gt;&lt;title&gt;Nexus on climate change: Agriculture and possible solution to cope future climate change stresses&lt;/title&gt;&lt;secondary-title&gt;Environmental Science and Pollution Research&lt;/secondary-title&gt;&lt;/titles&gt;&lt;periodical&gt;&lt;full-title&gt;Environmental Science and Pollution Research&lt;/full-title&gt;&lt;/periodical&gt;&lt;pages&gt;14211-14232&lt;/pages&gt;&lt;volume&gt;28&lt;/volume&gt;&lt;number&gt;12&lt;/number&gt;&lt;dates&gt;&lt;year&gt;2021&lt;/year&gt;&lt;/dates&gt;&lt;isbn&gt;1614-7499&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79, 80]</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F91823" w:rsidRPr="00960252">
        <w:rPr>
          <w:sz w:val="20"/>
          <w:szCs w:val="20"/>
        </w:rPr>
        <w:t xml:space="preserve"> </w:t>
      </w:r>
      <w:r w:rsidR="00F91823" w:rsidRPr="00960252">
        <w:rPr>
          <w:rFonts w:ascii="Times New Roman" w:hAnsi="Times New Roman" w:cs="Times New Roman"/>
          <w:sz w:val="20"/>
          <w:szCs w:val="20"/>
        </w:rPr>
        <w:t>The transmission of systemic pesticides through the plant's vascular system contaminates floral and extra floral nectar, resulting in high mortality rates for honeybees and nectar-feeding parasitoids</w:t>
      </w:r>
      <w:r w:rsidR="00F91823"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Tlak Gajger&lt;/Author&gt;&lt;Year&gt;2021&lt;/Year&gt;&lt;RecNum&gt;235&lt;/RecNum&gt;&lt;DisplayText&gt;[81, 82]&lt;/DisplayText&gt;&lt;record&gt;&lt;rec-number&gt;235&lt;/rec-number&gt;&lt;foreign-keys&gt;&lt;key app="EN" db-id="5dxd5aa2jrrfdke2p0tvz29idsezz0v9aexf" timestamp="1653300864"&gt;235&lt;/key&gt;&lt;/foreign-keys&gt;&lt;ref-type name="Journal Article"&gt;17&lt;/ref-type&gt;&lt;contributors&gt;&lt;authors&gt;&lt;author&gt;Tlak Gajger, Ivana&lt;/author&gt;&lt;author&gt;Dar, Showket Ahmad&lt;/author&gt;&lt;/authors&gt;&lt;/contributors&gt;&lt;titles&gt;&lt;title&gt;Plant allelochemicals as sources of insecticides&lt;/title&gt;&lt;secondary-title&gt;Insects&lt;/secondary-title&gt;&lt;/titles&gt;&lt;periodical&gt;&lt;full-title&gt;Insects&lt;/full-title&gt;&lt;/periodical&gt;&lt;pages&gt;189&lt;/pages&gt;&lt;volume&gt;12&lt;/volume&gt;&lt;number&gt;3&lt;/number&gt;&lt;dates&gt;&lt;year&gt;2021&lt;/year&gt;&lt;/dates&gt;&lt;urls&gt;&lt;/urls&gt;&lt;/record&gt;&lt;/Cite&gt;&lt;Cite&gt;&lt;Author&gt;dos Reis&lt;/Author&gt;&lt;Year&gt;2018&lt;/Year&gt;&lt;RecNum&gt;236&lt;/RecNum&gt;&lt;record&gt;&lt;rec-number&gt;236&lt;/rec-number&gt;&lt;foreign-keys&gt;&lt;key app="EN" db-id="5dxd5aa2jrrfdke2p0tvz29idsezz0v9aexf" timestamp="1653300922"&gt;236&lt;/key&gt;&lt;/foreign-keys&gt;&lt;ref-type name="Thesis"&gt;32&lt;/ref-type&gt;&lt;contributors&gt;&lt;authors&gt;&lt;author&gt;dos Reis, Dayane Andrade&lt;/author&gt;&lt;/authors&gt;&lt;/contributors&gt;&lt;titles&gt;&lt;title&gt;The potential of sugar resources in the reproductive biology of wheat stem sawfly parasitoids&lt;/title&gt;&lt;/titles&gt;&lt;dates&gt;&lt;year&gt;2018&lt;/year&gt;&lt;/dates&gt;&lt;publisher&gt;Montana State University-Bozeman, College of Agriculture&lt;/publisher&gt;&lt;urls&gt;&lt;/urls&gt;&lt;/record&gt;&lt;/Cite&gt;&lt;/EndNote&gt;</w:instrText>
      </w:r>
      <w:r w:rsidR="00F91823"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1, 82]</w:t>
      </w:r>
      <w:r w:rsidR="00F91823" w:rsidRPr="00960252">
        <w:rPr>
          <w:rFonts w:ascii="Times New Roman" w:hAnsi="Times New Roman" w:cs="Times New Roman"/>
          <w:sz w:val="20"/>
          <w:szCs w:val="20"/>
        </w:rPr>
        <w:fldChar w:fldCharType="end"/>
      </w:r>
      <w:r w:rsidR="00F91823" w:rsidRPr="00960252">
        <w:rPr>
          <w:rFonts w:ascii="Times New Roman" w:hAnsi="Times New Roman" w:cs="Times New Roman"/>
          <w:sz w:val="20"/>
          <w:szCs w:val="20"/>
        </w:rPr>
        <w:t>.</w:t>
      </w:r>
      <w:r w:rsidR="00327F7D" w:rsidRPr="00960252">
        <w:rPr>
          <w:sz w:val="20"/>
          <w:szCs w:val="20"/>
        </w:rPr>
        <w:t xml:space="preserve"> </w:t>
      </w:r>
      <w:proofErr w:type="spellStart"/>
      <w:r w:rsidR="00327F7D" w:rsidRPr="00960252">
        <w:rPr>
          <w:rFonts w:ascii="Times New Roman" w:hAnsi="Times New Roman" w:cs="Times New Roman"/>
          <w:sz w:val="20"/>
          <w:szCs w:val="20"/>
        </w:rPr>
        <w:t>Endrin</w:t>
      </w:r>
      <w:proofErr w:type="spellEnd"/>
      <w:r w:rsidR="00327F7D" w:rsidRPr="00960252">
        <w:rPr>
          <w:rFonts w:ascii="Times New Roman" w:hAnsi="Times New Roman" w:cs="Times New Roman"/>
          <w:sz w:val="20"/>
          <w:szCs w:val="20"/>
        </w:rPr>
        <w:t xml:space="preserve">, </w:t>
      </w:r>
      <w:proofErr w:type="spellStart"/>
      <w:r w:rsidR="00327F7D" w:rsidRPr="00960252">
        <w:rPr>
          <w:rFonts w:ascii="Times New Roman" w:hAnsi="Times New Roman" w:cs="Times New Roman"/>
          <w:sz w:val="20"/>
          <w:szCs w:val="20"/>
        </w:rPr>
        <w:t>hexachloro</w:t>
      </w:r>
      <w:proofErr w:type="spellEnd"/>
      <w:r w:rsidR="00327F7D" w:rsidRPr="00960252">
        <w:rPr>
          <w:rFonts w:ascii="Times New Roman" w:hAnsi="Times New Roman" w:cs="Times New Roman"/>
          <w:sz w:val="20"/>
          <w:szCs w:val="20"/>
        </w:rPr>
        <w:t xml:space="preserve"> benzene </w:t>
      </w:r>
      <w:proofErr w:type="spellStart"/>
      <w:r w:rsidR="00327F7D" w:rsidRPr="00960252">
        <w:rPr>
          <w:rFonts w:ascii="Times New Roman" w:hAnsi="Times New Roman" w:cs="Times New Roman"/>
          <w:sz w:val="20"/>
          <w:szCs w:val="20"/>
        </w:rPr>
        <w:t>dioxy</w:t>
      </w:r>
      <w:proofErr w:type="spellEnd"/>
      <w:r w:rsidR="00327F7D" w:rsidRPr="00960252">
        <w:rPr>
          <w:rFonts w:ascii="Times New Roman" w:hAnsi="Times New Roman" w:cs="Times New Roman"/>
          <w:sz w:val="20"/>
          <w:szCs w:val="20"/>
        </w:rPr>
        <w:t xml:space="preserve"> pyrimidine, and other pesticides with chemical structure similar to chlordane can persist in the environment for decades without degrading </w:t>
      </w:r>
      <w:r w:rsidR="00327F7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Zaka&lt;/Author&gt;&lt;Year&gt;2019&lt;/Year&gt;&lt;RecNum&gt;237&lt;/RecNum&gt;&lt;DisplayText&gt;[83]&lt;/DisplayText&gt;&lt;record&gt;&lt;rec-number&gt;237&lt;/rec-number&gt;&lt;foreign-keys&gt;&lt;key app="EN" db-id="5dxd5aa2jrrfdke2p0tvz29idsezz0v9aexf" timestamp="1653301180"&gt;237&lt;/key&gt;&lt;/foreign-keys&gt;&lt;ref-type name="Journal Article"&gt;17&lt;/ref-type&gt;&lt;contributors&gt;&lt;authors&gt;&lt;author&gt;Zaka, Syed Muhammad&lt;/author&gt;&lt;author&gt;Iqbal, Naeem&lt;/author&gt;&lt;author&gt;Saeed, Qamar&lt;/author&gt;&lt;author&gt;Akrem, Ahmad&lt;/author&gt;&lt;author&gt;Batool, Muazzama&lt;/author&gt;&lt;author&gt;Khan, Alamgir A&lt;/author&gt;&lt;author&gt;Anwar, Adeel&lt;/author&gt;&lt;author&gt;Bibi, Muhammadi&lt;/author&gt;&lt;author&gt;Azeem, Shahbaz&lt;/author&gt;&lt;author&gt;Bibi, Rehana&lt;/author&gt;&lt;/authors&gt;&lt;/contributors&gt;&lt;titles&gt;&lt;title&gt;Toxic effects of some insecticides, herbicides, and plant essential oils against Tribolium confusum Jacquelin du val (Insecta: Coleoptera: Tenebrionidae)&lt;/title&gt;&lt;secondary-title&gt;Saudi journal of biological sciences&lt;/secondary-title&gt;&lt;/titles&gt;&lt;periodical&gt;&lt;full-title&gt;Saudi journal of biological sciences&lt;/full-title&gt;&lt;/periodical&gt;&lt;pages&gt;1767-1771&lt;/pages&gt;&lt;volume&gt;26&lt;/volume&gt;&lt;number&gt;7&lt;/number&gt;&lt;dates&gt;&lt;year&gt;2019&lt;/year&gt;&lt;/dates&gt;&lt;isbn&gt;1319-562X&lt;/isbn&gt;&lt;urls&gt;&lt;/urls&gt;&lt;/record&gt;&lt;/Cite&gt;&lt;/EndNote&gt;</w:instrText>
      </w:r>
      <w:r w:rsidR="00327F7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3]</w:t>
      </w:r>
      <w:r w:rsidR="00327F7D" w:rsidRPr="00960252">
        <w:rPr>
          <w:rFonts w:ascii="Times New Roman" w:hAnsi="Times New Roman" w:cs="Times New Roman"/>
          <w:sz w:val="20"/>
          <w:szCs w:val="20"/>
        </w:rPr>
        <w:fldChar w:fldCharType="end"/>
      </w:r>
      <w:r w:rsidR="00327F7D" w:rsidRPr="00960252">
        <w:rPr>
          <w:rFonts w:ascii="Times New Roman" w:hAnsi="Times New Roman" w:cs="Times New Roman"/>
          <w:sz w:val="20"/>
          <w:szCs w:val="20"/>
        </w:rPr>
        <w:t>.</w:t>
      </w:r>
      <w:r w:rsidR="00327F7D" w:rsidRPr="00960252">
        <w:rPr>
          <w:sz w:val="20"/>
          <w:szCs w:val="20"/>
        </w:rPr>
        <w:t xml:space="preserve"> </w:t>
      </w:r>
      <w:r w:rsidR="00327F7D" w:rsidRPr="00960252">
        <w:rPr>
          <w:rFonts w:ascii="Times New Roman" w:hAnsi="Times New Roman" w:cs="Times New Roman"/>
          <w:sz w:val="20"/>
          <w:szCs w:val="20"/>
        </w:rPr>
        <w:t>In addition, persistent pesticide residues can bio accumulates and reach a bio concentration greater than 70,000 times the initial concentration.</w:t>
      </w:r>
      <w:r w:rsidR="00327F7D" w:rsidRPr="00960252">
        <w:rPr>
          <w:sz w:val="20"/>
          <w:szCs w:val="20"/>
        </w:rPr>
        <w:t xml:space="preserve"> </w:t>
      </w:r>
      <w:proofErr w:type="gramStart"/>
      <w:r w:rsidR="00327F7D" w:rsidRPr="00960252">
        <w:rPr>
          <w:rFonts w:ascii="Times New Roman" w:hAnsi="Times New Roman" w:cs="Times New Roman"/>
          <w:sz w:val="20"/>
          <w:szCs w:val="20"/>
        </w:rPr>
        <w:t xml:space="preserve">Pesticide mechanistic pathway beginning with application and ending with </w:t>
      </w:r>
      <w:r w:rsidR="00313D23" w:rsidRPr="00960252">
        <w:rPr>
          <w:rFonts w:ascii="Times New Roman" w:hAnsi="Times New Roman" w:cs="Times New Roman"/>
          <w:sz w:val="20"/>
          <w:szCs w:val="20"/>
        </w:rPr>
        <w:t>photo degradation</w:t>
      </w:r>
      <w:r w:rsidR="00327F7D" w:rsidRPr="00960252">
        <w:rPr>
          <w:rFonts w:ascii="Times New Roman" w:hAnsi="Times New Roman" w:cs="Times New Roman"/>
          <w:sz w:val="20"/>
          <w:szCs w:val="20"/>
        </w:rPr>
        <w:t>, absorption by plant parts, or sorption at the soil level.</w:t>
      </w:r>
      <w:proofErr w:type="gramEnd"/>
      <w:r w:rsidR="00327F7D" w:rsidRPr="00960252">
        <w:rPr>
          <w:rFonts w:ascii="Times New Roman" w:hAnsi="Times New Roman" w:cs="Times New Roman"/>
          <w:sz w:val="20"/>
          <w:szCs w:val="20"/>
        </w:rPr>
        <w:t xml:space="preserve"> Once in the soil, pesticides go through several biodegradation processes, including chemical decomposition and biological degradation. Pesticide residues and degradation by-products are taken up by roots via xylem to plant parts, causing some negative effects on soil and plant. These effects include excessive ROS production, oxidative stress, DNA damage, phot</w:t>
      </w:r>
      <w:r w:rsidR="00FC1A47" w:rsidRPr="00960252">
        <w:rPr>
          <w:rFonts w:ascii="Times New Roman" w:hAnsi="Times New Roman" w:cs="Times New Roman"/>
          <w:sz w:val="20"/>
          <w:szCs w:val="20"/>
        </w:rPr>
        <w:t xml:space="preserve">osynthetic blockage, necrosis, </w:t>
      </w:r>
      <w:proofErr w:type="spellStart"/>
      <w:r w:rsidR="00FC1A47" w:rsidRPr="00960252">
        <w:rPr>
          <w:rFonts w:ascii="Times New Roman" w:hAnsi="Times New Roman" w:cs="Times New Roman"/>
          <w:sz w:val="20"/>
          <w:szCs w:val="20"/>
        </w:rPr>
        <w:t>c</w:t>
      </w:r>
      <w:r w:rsidR="00327F7D" w:rsidRPr="00960252">
        <w:rPr>
          <w:rFonts w:ascii="Times New Roman" w:hAnsi="Times New Roman" w:cs="Times New Roman"/>
          <w:sz w:val="20"/>
          <w:szCs w:val="20"/>
        </w:rPr>
        <w:t>hlorosis</w:t>
      </w:r>
      <w:proofErr w:type="spellEnd"/>
      <w:r w:rsidR="00327F7D" w:rsidRPr="00960252">
        <w:rPr>
          <w:rFonts w:ascii="Times New Roman" w:hAnsi="Times New Roman" w:cs="Times New Roman"/>
          <w:sz w:val="20"/>
          <w:szCs w:val="20"/>
        </w:rPr>
        <w:t>, leaf twisting, and plant death</w:t>
      </w:r>
      <w:r w:rsidR="00327F7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aldani&lt;/Author&gt;&lt;Year&gt;2022&lt;/Year&gt;&lt;RecNum&gt;238&lt;/RecNum&gt;&lt;DisplayText&gt;[84, 85]&lt;/DisplayText&gt;&lt;record&gt;&lt;rec-number&gt;238&lt;/rec-number&gt;&lt;foreign-keys&gt;&lt;key app="EN" db-id="5dxd5aa2jrrfdke2p0tvz29idsezz0v9aexf" timestamp="1653301480"&gt;238&lt;/key&gt;&lt;/foreign-keys&gt;&lt;ref-type name="Book Section"&gt;5&lt;/ref-type&gt;&lt;contributors&gt;&lt;authors&gt;&lt;author&gt;Maldani, Mohamed&lt;/author&gt;&lt;author&gt;Nassiri, Laila&lt;/author&gt;&lt;author&gt;Ibijbijen, Jamal&lt;/author&gt;&lt;/authors&gt;&lt;/contributors&gt;&lt;titles&gt;&lt;title&gt;Biodegradation and Remediation of Pesticides in Contaminated Agroecosystems: Special Reference to Glyphosate and Paraquat&lt;/title&gt;&lt;secondary-title&gt;Microbial BioTechnology for Sustainable Agriculture Volume 1&lt;/secondary-title&gt;&lt;/titles&gt;&lt;pages&gt;489-545&lt;/pages&gt;&lt;dates&gt;&lt;year&gt;2022&lt;/year&gt;&lt;/dates&gt;&lt;publisher&gt;Springer&lt;/publisher&gt;&lt;urls&gt;&lt;/urls&gt;&lt;/record&gt;&lt;/Cite&gt;&lt;Cite&gt;&lt;Author&gt;Bondareva&lt;/Author&gt;&lt;Year&gt;2021&lt;/Year&gt;&lt;RecNum&gt;239&lt;/RecNum&gt;&lt;record&gt;&lt;rec-number&gt;239&lt;/rec-number&gt;&lt;foreign-keys&gt;&lt;key app="EN" db-id="5dxd5aa2jrrfdke2p0tvz29idsezz0v9aexf" timestamp="1653301520"&gt;239&lt;/key&gt;&lt;/foreign-keys&gt;&lt;ref-type name="Journal Article"&gt;17&lt;/ref-type&gt;&lt;contributors&gt;&lt;authors&gt;&lt;author&gt;Bondareva, Lydia&lt;/author&gt;&lt;author&gt;Fedorova, Nataliia&lt;/author&gt;&lt;/authors&gt;&lt;/contributors&gt;&lt;titles&gt;&lt;title&gt;Pesticides: Behavior in Agricultural Soil and Plants&lt;/title&gt;&lt;secondary-title&gt;Molecules&lt;/secondary-title&gt;&lt;/titles&gt;&lt;periodical&gt;&lt;full-title&gt;Molecules&lt;/full-title&gt;&lt;/periodical&gt;&lt;pages&gt;5370&lt;/pages&gt;&lt;volume&gt;26&lt;/volume&gt;&lt;number&gt;17&lt;/number&gt;&lt;dates&gt;&lt;year&gt;2021&lt;/year&gt;&lt;/dates&gt;&lt;urls&gt;&lt;/urls&gt;&lt;/record&gt;&lt;/Cite&gt;&lt;/EndNote&gt;</w:instrText>
      </w:r>
      <w:r w:rsidR="00327F7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4, 85]</w:t>
      </w:r>
      <w:r w:rsidR="00327F7D" w:rsidRPr="00960252">
        <w:rPr>
          <w:rFonts w:ascii="Times New Roman" w:hAnsi="Times New Roman" w:cs="Times New Roman"/>
          <w:sz w:val="20"/>
          <w:szCs w:val="20"/>
        </w:rPr>
        <w:fldChar w:fldCharType="end"/>
      </w:r>
      <w:r w:rsidR="00327F7D" w:rsidRPr="00960252">
        <w:rPr>
          <w:rFonts w:ascii="Times New Roman" w:hAnsi="Times New Roman" w:cs="Times New Roman"/>
          <w:sz w:val="20"/>
          <w:szCs w:val="20"/>
        </w:rPr>
        <w:t>.</w:t>
      </w:r>
    </w:p>
    <w:p w:rsidR="008C0D07" w:rsidRPr="00960252" w:rsidRDefault="008C0D07" w:rsidP="00DE7C21">
      <w:pPr>
        <w:autoSpaceDE w:val="0"/>
        <w:autoSpaceDN w:val="0"/>
        <w:adjustRightInd w:val="0"/>
        <w:spacing w:after="0" w:line="240" w:lineRule="auto"/>
        <w:jc w:val="both"/>
        <w:rPr>
          <w:rFonts w:ascii="Times New Roman" w:hAnsi="Times New Roman" w:cs="Times New Roman"/>
          <w:sz w:val="20"/>
          <w:szCs w:val="20"/>
        </w:rPr>
      </w:pPr>
    </w:p>
    <w:p w:rsidR="008C0D07" w:rsidRPr="00960252" w:rsidRDefault="008C0D07" w:rsidP="008C0D07">
      <w:pPr>
        <w:autoSpaceDE w:val="0"/>
        <w:autoSpaceDN w:val="0"/>
        <w:adjustRightInd w:val="0"/>
        <w:spacing w:after="0" w:line="240" w:lineRule="auto"/>
        <w:rPr>
          <w:rFonts w:ascii="Times New Roman" w:hAnsi="Times New Roman" w:cs="Times New Roman"/>
          <w:b/>
          <w:sz w:val="20"/>
          <w:szCs w:val="20"/>
          <w:u w:val="single"/>
        </w:rPr>
      </w:pPr>
      <w:r w:rsidRPr="00960252">
        <w:rPr>
          <w:rFonts w:ascii="Times New Roman" w:hAnsi="Times New Roman" w:cs="Times New Roman"/>
          <w:b/>
          <w:sz w:val="20"/>
          <w:szCs w:val="20"/>
          <w:u w:val="single"/>
        </w:rPr>
        <w:t>4. Bioremediation: a solution to the heavy metals and pesticide pollution problem</w:t>
      </w:r>
    </w:p>
    <w:p w:rsidR="008C0D07" w:rsidRPr="00960252" w:rsidRDefault="008C0D07" w:rsidP="008C0D07">
      <w:pPr>
        <w:autoSpaceDE w:val="0"/>
        <w:autoSpaceDN w:val="0"/>
        <w:adjustRightInd w:val="0"/>
        <w:spacing w:after="0" w:line="240" w:lineRule="auto"/>
        <w:rPr>
          <w:rFonts w:ascii="Times New Roman" w:hAnsi="Times New Roman" w:cs="Times New Roman"/>
          <w:b/>
          <w:sz w:val="20"/>
          <w:szCs w:val="20"/>
        </w:rPr>
      </w:pPr>
    </w:p>
    <w:p w:rsidR="00235239" w:rsidRPr="00960252" w:rsidRDefault="008C0D07" w:rsidP="00535B1D">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Typically, environmental biotechnology is defined as "the use of living organisms to remove pollutants from soil, water, or wastewater"</w:t>
      </w:r>
      <w:r w:rsidR="00535B1D"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Gomathi&lt;/Author&gt;&lt;Year&gt;2020&lt;/Year&gt;&lt;RecNum&gt;240&lt;/RecNum&gt;&lt;DisplayText&gt;[86]&lt;/DisplayText&gt;&lt;record&gt;&lt;rec-number&gt;240&lt;/rec-number&gt;&lt;foreign-keys&gt;&lt;key app="EN" db-id="5dxd5aa2jrrfdke2p0tvz29idsezz0v9aexf" timestamp="1653301828"&gt;240&lt;/key&gt;&lt;/foreign-keys&gt;&lt;ref-type name="Journal Article"&gt;17&lt;/ref-type&gt;&lt;contributors&gt;&lt;authors&gt;&lt;author&gt;Gomathi, Thandapani&lt;/author&gt;&lt;author&gt;Saranya, M&lt;/author&gt;&lt;author&gt;Radha, E&lt;/author&gt;&lt;author&gt;Vijayalakshmi, K&lt;/author&gt;&lt;author&gt;Prasad, P Supriya&lt;/author&gt;&lt;author&gt;Sudha, PN&lt;/author&gt;&lt;/authors&gt;&lt;/contributors&gt;&lt;titles&gt;&lt;title&gt;Bioremediation: A Promising Xenobiotics Cleanup Technique&lt;/title&gt;&lt;secondary-title&gt;Encyclopedia of Marine Biotechnology&lt;/secondary-title&gt;&lt;/titles&gt;&lt;periodical&gt;&lt;full-title&gt;Encyclopedia of Marine Biotechnology&lt;/full-title&gt;&lt;/periodical&gt;&lt;pages&gt;3139-3172&lt;/pages&gt;&lt;dates&gt;&lt;year&gt;2020&lt;/year&gt;&lt;/dates&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6]</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535B1D" w:rsidRPr="00960252">
        <w:rPr>
          <w:sz w:val="20"/>
          <w:szCs w:val="20"/>
        </w:rPr>
        <w:t xml:space="preserve"> </w:t>
      </w:r>
      <w:r w:rsidR="00535B1D" w:rsidRPr="00960252">
        <w:rPr>
          <w:rFonts w:ascii="Times New Roman" w:hAnsi="Times New Roman" w:cs="Times New Roman"/>
          <w:sz w:val="20"/>
          <w:szCs w:val="20"/>
        </w:rPr>
        <w:t>In general, bioremediation can be defined as "the use of naturally occurring organisms to convert hazardous substances into less toxic substances".</w:t>
      </w:r>
      <w:r w:rsidR="00535B1D" w:rsidRPr="00960252">
        <w:rPr>
          <w:sz w:val="20"/>
          <w:szCs w:val="20"/>
        </w:rPr>
        <w:t xml:space="preserve"> </w:t>
      </w:r>
      <w:r w:rsidR="00535B1D" w:rsidRPr="00960252">
        <w:rPr>
          <w:rFonts w:ascii="Times New Roman" w:hAnsi="Times New Roman" w:cs="Times New Roman"/>
          <w:sz w:val="20"/>
          <w:szCs w:val="20"/>
        </w:rPr>
        <w:t xml:space="preserve">According to ancient records, the Romans were the first to use bioremediation to treat their waste water. Since 1972, however, bioremediation has been used extensively to clean up polluted systems </w:t>
      </w:r>
      <w:r w:rsidR="00535B1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Tripathi&lt;/Author&gt;&lt;Year&gt;2021&lt;/Year&gt;&lt;RecNum&gt;241&lt;/RecNum&gt;&lt;DisplayText&gt;[87]&lt;/DisplayText&gt;&lt;record&gt;&lt;rec-number&gt;241&lt;/rec-number&gt;&lt;foreign-keys&gt;&lt;key app="EN" db-id="5dxd5aa2jrrfdke2p0tvz29idsezz0v9aexf" timestamp="1653301971"&gt;241&lt;/key&gt;&lt;/foreign-keys&gt;&lt;ref-type name="Journal Article"&gt;17&lt;/ref-type&gt;&lt;contributors&gt;&lt;authors&gt;&lt;author&gt;Tripathi, Manikant&lt;/author&gt;&lt;author&gt;Kumar, Shailendra&lt;/author&gt;&lt;author&gt;Singh, Durgesh Narain&lt;/author&gt;&lt;author&gt;Pandey, Rajeev&lt;/author&gt;&lt;author&gt;Pathak, Neelam&lt;/author&gt;&lt;author&gt;Fatima, Hera&lt;/author&gt;&lt;/authors&gt;&lt;/contributors&gt;&lt;titles&gt;&lt;title&gt;Bioremediation of Dye Contaminated Soil&lt;/title&gt;&lt;secondary-title&gt;Soil Bioremediation: An Approach Towards Sustainable Technology&lt;/secondary-title&gt;&lt;/titles&gt;&lt;periodical&gt;&lt;full-title&gt;Soil Bioremediation: An Approach Towards Sustainable Technology&lt;/full-title&gt;&lt;/periodical&gt;&lt;pages&gt;115-142&lt;/pages&gt;&lt;dates&gt;&lt;year&gt;2021&lt;/year&gt;&lt;/dates&gt;&lt;urls&gt;&lt;/urls&gt;&lt;/record&gt;&lt;/Cite&gt;&lt;/EndNote&gt;</w:instrText>
      </w:r>
      <w:r w:rsidR="00535B1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7]</w:t>
      </w:r>
      <w:r w:rsidR="00535B1D" w:rsidRPr="00960252">
        <w:rPr>
          <w:rFonts w:ascii="Times New Roman" w:hAnsi="Times New Roman" w:cs="Times New Roman"/>
          <w:sz w:val="20"/>
          <w:szCs w:val="20"/>
        </w:rPr>
        <w:fldChar w:fldCharType="end"/>
      </w:r>
      <w:r w:rsidR="00535B1D" w:rsidRPr="00960252">
        <w:rPr>
          <w:rFonts w:ascii="Times New Roman" w:hAnsi="Times New Roman" w:cs="Times New Roman"/>
          <w:sz w:val="20"/>
          <w:szCs w:val="20"/>
        </w:rPr>
        <w:t>.</w:t>
      </w:r>
      <w:r w:rsidR="00535B1D" w:rsidRPr="00960252">
        <w:rPr>
          <w:sz w:val="20"/>
          <w:szCs w:val="20"/>
        </w:rPr>
        <w:t xml:space="preserve"> </w:t>
      </w:r>
      <w:r w:rsidR="00535B1D" w:rsidRPr="00960252">
        <w:rPr>
          <w:rFonts w:ascii="Times New Roman" w:hAnsi="Times New Roman" w:cs="Times New Roman"/>
          <w:sz w:val="20"/>
          <w:szCs w:val="20"/>
        </w:rPr>
        <w:t xml:space="preserve">In most cases, bioremediation of toxic organic compounds is less controversial than bioremediation of heavy metals </w:t>
      </w:r>
      <w:r w:rsidR="00535B1D"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Rahman&lt;/Author&gt;&lt;Year&gt;2020&lt;/Year&gt;&lt;RecNum&gt;242&lt;/RecNum&gt;&lt;DisplayText&gt;[88]&lt;/DisplayText&gt;&lt;record&gt;&lt;rec-number&gt;242&lt;/rec-number&gt;&lt;foreign-keys&gt;&lt;key app="EN" db-id="5dxd5aa2jrrfdke2p0tvz29idsezz0v9aexf" timestamp="1653302095"&gt;242&lt;/key&gt;&lt;/foreign-keys&gt;&lt;ref-type name="Journal Article"&gt;17&lt;/ref-type&gt;&lt;contributors&gt;&lt;authors&gt;&lt;author&gt;Rahman, Zeeshanur&lt;/author&gt;&lt;author&gt;Singh, Ved Pal&lt;/author&gt;&lt;/authors&gt;&lt;/contributors&gt;&lt;titles&gt;&lt;title&gt;Bioremediation of toxic heavy metals (THMs) contaminated sites: concepts, applications and challenges&lt;/title&gt;&lt;secondary-title&gt;Environmental Science and Pollution Research&lt;/secondary-title&gt;&lt;/titles&gt;&lt;periodical&gt;&lt;full-title&gt;Environmental Science and Pollution Research&lt;/full-title&gt;&lt;/periodical&gt;&lt;pages&gt;27563-27581&lt;/pages&gt;&lt;volume&gt;27&lt;/volume&gt;&lt;number&gt;22&lt;/number&gt;&lt;dates&gt;&lt;year&gt;2020&lt;/year&gt;&lt;/dates&gt;&lt;isbn&gt;1614-7499&lt;/isbn&gt;&lt;urls&gt;&lt;/urls&gt;&lt;/record&gt;&lt;/Cite&gt;&lt;/EndNote&gt;</w:instrText>
      </w:r>
      <w:r w:rsidR="00535B1D"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88]</w:t>
      </w:r>
      <w:r w:rsidR="00535B1D" w:rsidRPr="00960252">
        <w:rPr>
          <w:rFonts w:ascii="Times New Roman" w:hAnsi="Times New Roman" w:cs="Times New Roman"/>
          <w:sz w:val="20"/>
          <w:szCs w:val="20"/>
        </w:rPr>
        <w:fldChar w:fldCharType="end"/>
      </w:r>
      <w:r w:rsidR="00535B1D" w:rsidRPr="00960252">
        <w:rPr>
          <w:rFonts w:ascii="Times New Roman" w:hAnsi="Times New Roman" w:cs="Times New Roman"/>
          <w:sz w:val="20"/>
          <w:szCs w:val="20"/>
        </w:rPr>
        <w:t>.</w:t>
      </w:r>
      <w:r w:rsidR="00535B1D" w:rsidRPr="00960252">
        <w:rPr>
          <w:sz w:val="20"/>
          <w:szCs w:val="20"/>
        </w:rPr>
        <w:t xml:space="preserve"> </w:t>
      </w:r>
      <w:r w:rsidR="00535B1D" w:rsidRPr="00960252">
        <w:rPr>
          <w:rFonts w:ascii="Times New Roman" w:hAnsi="Times New Roman" w:cs="Times New Roman"/>
          <w:sz w:val="20"/>
          <w:szCs w:val="20"/>
        </w:rPr>
        <w:t>This is due to the fact that an organic compound can be completely degraded to carbon dioxide and water via the mineralization process.</w:t>
      </w:r>
      <w:r w:rsidR="00535B1D" w:rsidRPr="00960252">
        <w:rPr>
          <w:sz w:val="20"/>
          <w:szCs w:val="20"/>
        </w:rPr>
        <w:t xml:space="preserve"> </w:t>
      </w:r>
      <w:r w:rsidR="00535B1D" w:rsidRPr="00960252">
        <w:rPr>
          <w:rFonts w:ascii="Times New Roman" w:hAnsi="Times New Roman" w:cs="Times New Roman"/>
          <w:sz w:val="20"/>
          <w:szCs w:val="20"/>
        </w:rPr>
        <w:t>In some instances, however, microorganisms may fail to complete mineralization and produce intermediates that are more toxic than the original compound. This can be resolved through additional bio treatments</w:t>
      </w:r>
      <w:r w:rsidR="00AB65A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ishra&lt;/Author&gt;&lt;Year&gt;2019&lt;/Year&gt;&lt;RecNum&gt;184&lt;/RecNum&gt;&lt;DisplayText&gt;[11, 89]&lt;/DisplayText&gt;&lt;record&gt;&lt;rec-number&gt;184&lt;/rec-number&gt;&lt;foreign-keys&gt;&lt;key app="EN" db-id="5dxd5aa2jrrfdke2p0tvz29idsezz0v9aexf" timestamp="1653130883"&gt;184&lt;/key&gt;&lt;/foreign-keys&gt;&lt;ref-type name="Book Section"&gt;5&lt;/ref-type&gt;&lt;contributors&gt;&lt;authors&gt;&lt;author&gt;Mishra, Sandhya&lt;/author&gt;&lt;author&gt;Bharagava, Ram Naresh&lt;/author&gt;&lt;author&gt;More, Nandkishor&lt;/author&gt;&lt;author&gt;Yadav, Ashutosh&lt;/author&gt;&lt;author&gt;Zainith, Surabhi&lt;/author&gt;&lt;author&gt;Mani, Sujata&lt;/author&gt;&lt;author&gt;Chowdhary, Pankaj&lt;/author&gt;&lt;/authors&gt;&lt;/contributors&gt;&lt;titles&gt;&lt;title&gt;Heavy metal contamination: an alarming threat to environment and human health&lt;/title&gt;&lt;secondary-title&gt;Environmental biotechnology: For sustainable future&lt;/secondary-title&gt;&lt;/titles&gt;&lt;pages&gt;103-125&lt;/pages&gt;&lt;dates&gt;&lt;year&gt;2019&lt;/year&gt;&lt;/dates&gt;&lt;publisher&gt;Springer&lt;/publisher&gt;&lt;urls&gt;&lt;/urls&gt;&lt;/record&gt;&lt;/Cite&gt;&lt;Cite&gt;&lt;Author&gt;Mallikarjunaiah&lt;/Author&gt;&lt;Year&gt;2020&lt;/Year&gt;&lt;RecNum&gt;244&lt;/RecNum&gt;&lt;record&gt;&lt;rec-number&gt;244&lt;/rec-number&gt;&lt;foreign-keys&gt;&lt;key app="EN" db-id="5dxd5aa2jrrfdke2p0tvz29idsezz0v9aexf" timestamp="1653302333"&gt;244&lt;/key&gt;&lt;/foreign-keys&gt;&lt;ref-type name="Book Section"&gt;5&lt;/ref-type&gt;&lt;contributors&gt;&lt;authors&gt;&lt;author&gt;Mallikarjunaiah, Shanthala&lt;/author&gt;&lt;author&gt;Pattabhiramaiah, Mahesh&lt;/author&gt;&lt;author&gt;Metikurki, Basavaraja&lt;/author&gt;&lt;/authors&gt;&lt;/contributors&gt;&lt;titles&gt;&lt;title&gt;Application of nanotechnology in the bioremediation of heavy metals and wastewater management&lt;/title&gt;&lt;secondary-title&gt;Nanotechnology for food, agriculture, and environment&lt;/secondary-title&gt;&lt;/titles&gt;&lt;pages&gt;297-321&lt;/pages&gt;&lt;dates&gt;&lt;year&gt;2020&lt;/year&gt;&lt;/dates&gt;&lt;publisher&gt;Springer&lt;/publisher&gt;&lt;urls&gt;&lt;/urls&gt;&lt;/record&gt;&lt;/Cite&gt;&lt;/EndNote&gt;</w:instrText>
      </w:r>
      <w:r w:rsidR="00AB65A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 89]</w:t>
      </w:r>
      <w:r w:rsidR="00AB65A9" w:rsidRPr="00960252">
        <w:rPr>
          <w:rFonts w:ascii="Times New Roman" w:hAnsi="Times New Roman" w:cs="Times New Roman"/>
          <w:sz w:val="20"/>
          <w:szCs w:val="20"/>
        </w:rPr>
        <w:fldChar w:fldCharType="end"/>
      </w:r>
      <w:r w:rsidR="00AB65A9" w:rsidRPr="00960252">
        <w:rPr>
          <w:rFonts w:ascii="Times New Roman" w:hAnsi="Times New Roman" w:cs="Times New Roman"/>
          <w:sz w:val="20"/>
          <w:szCs w:val="20"/>
        </w:rPr>
        <w:t>.</w:t>
      </w:r>
      <w:r w:rsidR="00AB65A9" w:rsidRPr="00960252">
        <w:rPr>
          <w:sz w:val="20"/>
          <w:szCs w:val="20"/>
        </w:rPr>
        <w:t xml:space="preserve"> </w:t>
      </w:r>
      <w:r w:rsidR="00AB65A9" w:rsidRPr="00960252">
        <w:rPr>
          <w:rFonts w:ascii="Times New Roman" w:hAnsi="Times New Roman" w:cs="Times New Roman"/>
          <w:sz w:val="20"/>
          <w:szCs w:val="20"/>
        </w:rPr>
        <w:t>In order to meet the fundamental requirements of the world's population, there must be a rise in both the rate of food production and the amount of activity in the industrial sector.</w:t>
      </w:r>
      <w:r w:rsidR="00AB65A9" w:rsidRPr="00960252">
        <w:rPr>
          <w:sz w:val="20"/>
          <w:szCs w:val="20"/>
        </w:rPr>
        <w:t xml:space="preserve"> </w:t>
      </w:r>
      <w:r w:rsidR="00AB65A9" w:rsidRPr="00960252">
        <w:rPr>
          <w:rFonts w:ascii="Times New Roman" w:hAnsi="Times New Roman" w:cs="Times New Roman"/>
          <w:sz w:val="20"/>
          <w:szCs w:val="20"/>
        </w:rPr>
        <w:t xml:space="preserve">The fact that areas all over the world have been found to be contaminated with toxic organic and inorganic compounds is one of the consequences that have resulted from these human-caused activities. This type of simultaneous contamination is referred to as co-contamination </w:t>
      </w:r>
      <w:r w:rsidR="00AB65A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Ceci&lt;/Author&gt;&lt;Year&gt;2019&lt;/Year&gt;&lt;RecNum&gt;245&lt;/RecNum&gt;&lt;DisplayText&gt;[90]&lt;/DisplayText&gt;&lt;record&gt;&lt;rec-number&gt;245&lt;/rec-number&gt;&lt;foreign-keys&gt;&lt;key app="EN" db-id="5dxd5aa2jrrfdke2p0tvz29idsezz0v9aexf" timestamp="1653302509"&gt;245&lt;/key&gt;&lt;/foreign-keys&gt;&lt;ref-type name="Journal Article"&gt;17&lt;/ref-type&gt;&lt;contributors&gt;&lt;authors&gt;&lt;author&gt;Ceci, Andrea&lt;/author&gt;&lt;author&gt;Pinzari, Flavia&lt;/author&gt;&lt;author&gt;Russo, Fabiana&lt;/author&gt;&lt;author&gt;Persiani, Anna Maria&lt;/author&gt;&lt;author&gt;Gadd, Geoffrey Michael&lt;/author&gt;&lt;/authors&gt;&lt;/contributors&gt;&lt;titles&gt;&lt;title&gt;Roles of saprotrophic fungi in biodegradation or transformation of organic and inorganic pollutants in co-contaminated sites&lt;/title&gt;&lt;secondary-title&gt;Applied microbiology and biotechnology&lt;/secondary-title&gt;&lt;/titles&gt;&lt;periodical&gt;&lt;full-title&gt;Applied microbiology and biotechnology&lt;/full-title&gt;&lt;/periodical&gt;&lt;pages&gt;53-68&lt;/pages&gt;&lt;volume&gt;103&lt;/volume&gt;&lt;number&gt;1&lt;/number&gt;&lt;dates&gt;&lt;year&gt;2019&lt;/year&gt;&lt;/dates&gt;&lt;isbn&gt;1432-0614&lt;/isbn&gt;&lt;urls&gt;&lt;/urls&gt;&lt;/record&gt;&lt;/Cite&gt;&lt;/EndNote&gt;</w:instrText>
      </w:r>
      <w:r w:rsidR="00AB65A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0]</w:t>
      </w:r>
      <w:r w:rsidR="00AB65A9" w:rsidRPr="00960252">
        <w:rPr>
          <w:rFonts w:ascii="Times New Roman" w:hAnsi="Times New Roman" w:cs="Times New Roman"/>
          <w:sz w:val="20"/>
          <w:szCs w:val="20"/>
        </w:rPr>
        <w:fldChar w:fldCharType="end"/>
      </w:r>
      <w:r w:rsidR="00AB65A9" w:rsidRPr="00960252">
        <w:rPr>
          <w:rFonts w:ascii="Times New Roman" w:hAnsi="Times New Roman" w:cs="Times New Roman"/>
          <w:sz w:val="20"/>
          <w:szCs w:val="20"/>
        </w:rPr>
        <w:t xml:space="preserve"> as represents the true difficulty that grey biotechnology faces at the moment.</w:t>
      </w:r>
      <w:r w:rsidR="00AB65A9" w:rsidRPr="00960252">
        <w:rPr>
          <w:sz w:val="20"/>
          <w:szCs w:val="20"/>
        </w:rPr>
        <w:t xml:space="preserve"> </w:t>
      </w:r>
      <w:r w:rsidR="00AB65A9" w:rsidRPr="00960252">
        <w:rPr>
          <w:rFonts w:ascii="Times New Roman" w:hAnsi="Times New Roman" w:cs="Times New Roman"/>
          <w:sz w:val="20"/>
          <w:szCs w:val="20"/>
        </w:rPr>
        <w:t>The removal of organic compounds and heavy metals through bioremediation has been demonstrated to be effective, despite the fact that, for the time being, each process is typically carried out separately.</w:t>
      </w:r>
      <w:r w:rsidR="00AB65A9" w:rsidRPr="00960252">
        <w:rPr>
          <w:sz w:val="20"/>
          <w:szCs w:val="20"/>
        </w:rPr>
        <w:t xml:space="preserve"> </w:t>
      </w:r>
      <w:r w:rsidR="00AB65A9" w:rsidRPr="00960252">
        <w:rPr>
          <w:rFonts w:ascii="Times New Roman" w:hAnsi="Times New Roman" w:cs="Times New Roman"/>
          <w:sz w:val="20"/>
          <w:szCs w:val="20"/>
        </w:rPr>
        <w:t>For bioremediation of co-contaminated sites, a multifunctional biological process is unquestionably required. In this regard, ba</w:t>
      </w:r>
      <w:r w:rsidR="009B5580" w:rsidRPr="00960252">
        <w:rPr>
          <w:rFonts w:ascii="Times New Roman" w:hAnsi="Times New Roman" w:cs="Times New Roman"/>
          <w:sz w:val="20"/>
          <w:szCs w:val="20"/>
        </w:rPr>
        <w:t xml:space="preserve">cteria belonging to the phylum </w:t>
      </w:r>
      <w:proofErr w:type="spellStart"/>
      <w:r w:rsidR="009B5580" w:rsidRPr="00960252">
        <w:rPr>
          <w:rFonts w:ascii="Times New Roman" w:hAnsi="Times New Roman" w:cs="Times New Roman"/>
          <w:sz w:val="20"/>
          <w:szCs w:val="20"/>
        </w:rPr>
        <w:t>a</w:t>
      </w:r>
      <w:r w:rsidR="00AB65A9" w:rsidRPr="00960252">
        <w:rPr>
          <w:rFonts w:ascii="Times New Roman" w:hAnsi="Times New Roman" w:cs="Times New Roman"/>
          <w:sz w:val="20"/>
          <w:szCs w:val="20"/>
        </w:rPr>
        <w:t>ctinobacteria</w:t>
      </w:r>
      <w:proofErr w:type="spellEnd"/>
      <w:r w:rsidR="00AB65A9" w:rsidRPr="00960252">
        <w:rPr>
          <w:rFonts w:ascii="Times New Roman" w:hAnsi="Times New Roman" w:cs="Times New Roman"/>
          <w:sz w:val="20"/>
          <w:szCs w:val="20"/>
        </w:rPr>
        <w:t xml:space="preserve"> hold a great deal of potential because it has been established that they are effective instruments for the bioremediation of pesticides and heavy metals</w:t>
      </w:r>
      <w:r w:rsidR="00AB65A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Jagannathan&lt;/Author&gt;&lt;Year&gt;2021&lt;/Year&gt;&lt;RecNum&gt;246&lt;/RecNum&gt;&lt;DisplayText&gt;[91]&lt;/DisplayText&gt;&lt;record&gt;&lt;rec-number&gt;246&lt;/rec-number&gt;&lt;foreign-keys&gt;&lt;key app="EN" db-id="5dxd5aa2jrrfdke2p0tvz29idsezz0v9aexf" timestamp="1653302743"&gt;246&lt;/key&gt;&lt;/foreign-keys&gt;&lt;ref-type name="Journal Article"&gt;17&lt;/ref-type&gt;&lt;contributors&gt;&lt;authors&gt;&lt;author&gt;Jagannathan, Sveta V&lt;/author&gt;&lt;author&gt;Manemann, Erika M&lt;/author&gt;&lt;author&gt;Rowe, Sarah E&lt;/author&gt;&lt;author&gt;Callender, Maiya C&lt;/author&gt;&lt;author&gt;Soto, William&lt;/author&gt;&lt;/authors&gt;&lt;/contributors&gt;&lt;titles&gt;&lt;title&gt;Marine actinomycetes, new sources of biotechnological products&lt;/title&gt;&lt;secondary-title&gt;Marine Drugs&lt;/secondary-title&gt;&lt;/titles&gt;&lt;periodical&gt;&lt;full-title&gt;Marine Drugs&lt;/full-title&gt;&lt;/periodical&gt;&lt;pages&gt;365&lt;/pages&gt;&lt;volume&gt;19&lt;/volume&gt;&lt;number&gt;7&lt;/number&gt;&lt;dates&gt;&lt;year&gt;2021&lt;/year&gt;&lt;/dates&gt;&lt;urls&gt;&lt;/urls&gt;&lt;/record&gt;&lt;/Cite&gt;&lt;/EndNote&gt;</w:instrText>
      </w:r>
      <w:r w:rsidR="00AB65A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1]</w:t>
      </w:r>
      <w:r w:rsidR="00AB65A9" w:rsidRPr="00960252">
        <w:rPr>
          <w:rFonts w:ascii="Times New Roman" w:hAnsi="Times New Roman" w:cs="Times New Roman"/>
          <w:sz w:val="20"/>
          <w:szCs w:val="20"/>
        </w:rPr>
        <w:fldChar w:fldCharType="end"/>
      </w:r>
      <w:r w:rsidR="00AB65A9" w:rsidRPr="00960252">
        <w:rPr>
          <w:rFonts w:ascii="Times New Roman" w:hAnsi="Times New Roman" w:cs="Times New Roman"/>
          <w:sz w:val="20"/>
          <w:szCs w:val="20"/>
        </w:rPr>
        <w:t>.</w:t>
      </w:r>
      <w:r w:rsidR="00AB65A9" w:rsidRPr="00960252">
        <w:rPr>
          <w:sz w:val="20"/>
          <w:szCs w:val="20"/>
        </w:rPr>
        <w:t xml:space="preserve"> </w:t>
      </w:r>
      <w:r w:rsidR="00AB65A9" w:rsidRPr="00960252">
        <w:rPr>
          <w:rFonts w:ascii="Times New Roman" w:hAnsi="Times New Roman" w:cs="Times New Roman"/>
          <w:sz w:val="20"/>
          <w:szCs w:val="20"/>
        </w:rPr>
        <w:t>Because of their potential to bio remediate soils that have been contaminated with multiple pol</w:t>
      </w:r>
      <w:r w:rsidR="009B5580" w:rsidRPr="00960252">
        <w:rPr>
          <w:rFonts w:ascii="Times New Roman" w:hAnsi="Times New Roman" w:cs="Times New Roman"/>
          <w:sz w:val="20"/>
          <w:szCs w:val="20"/>
        </w:rPr>
        <w:t xml:space="preserve">lutants, members of the phylum </w:t>
      </w:r>
      <w:proofErr w:type="spellStart"/>
      <w:r w:rsidR="009B5580" w:rsidRPr="00960252">
        <w:rPr>
          <w:rFonts w:ascii="Times New Roman" w:hAnsi="Times New Roman" w:cs="Times New Roman"/>
          <w:sz w:val="20"/>
          <w:szCs w:val="20"/>
        </w:rPr>
        <w:t>a</w:t>
      </w:r>
      <w:r w:rsidR="00AB65A9" w:rsidRPr="00960252">
        <w:rPr>
          <w:rFonts w:ascii="Times New Roman" w:hAnsi="Times New Roman" w:cs="Times New Roman"/>
          <w:sz w:val="20"/>
          <w:szCs w:val="20"/>
        </w:rPr>
        <w:t>ctinobacteria</w:t>
      </w:r>
      <w:proofErr w:type="spellEnd"/>
      <w:r w:rsidR="00AB65A9" w:rsidRPr="00960252">
        <w:rPr>
          <w:rFonts w:ascii="Times New Roman" w:hAnsi="Times New Roman" w:cs="Times New Roman"/>
          <w:sz w:val="20"/>
          <w:szCs w:val="20"/>
        </w:rPr>
        <w:t xml:space="preserve"> are currently the subject of research.</w:t>
      </w:r>
    </w:p>
    <w:p w:rsidR="00813899" w:rsidRPr="00960252" w:rsidRDefault="00813899" w:rsidP="00813899">
      <w:pPr>
        <w:rPr>
          <w:sz w:val="20"/>
          <w:szCs w:val="20"/>
        </w:rPr>
      </w:pPr>
    </w:p>
    <w:p w:rsidR="00960252" w:rsidRDefault="00960252" w:rsidP="00274D69">
      <w:pPr>
        <w:rPr>
          <w:rFonts w:ascii="Times New Roman" w:hAnsi="Times New Roman" w:cs="Times New Roman"/>
          <w:b/>
          <w:color w:val="000000"/>
          <w:sz w:val="20"/>
          <w:szCs w:val="20"/>
        </w:rPr>
      </w:pPr>
    </w:p>
    <w:p w:rsidR="00235239" w:rsidRPr="00960252" w:rsidRDefault="00235239" w:rsidP="00274D69">
      <w:pPr>
        <w:rPr>
          <w:sz w:val="20"/>
          <w:szCs w:val="20"/>
          <w:u w:val="single"/>
        </w:rPr>
      </w:pPr>
      <w:r w:rsidRPr="00960252">
        <w:rPr>
          <w:rFonts w:ascii="Times New Roman" w:hAnsi="Times New Roman" w:cs="Times New Roman"/>
          <w:b/>
          <w:color w:val="000000"/>
          <w:sz w:val="20"/>
          <w:szCs w:val="20"/>
          <w:u w:val="single"/>
        </w:rPr>
        <w:t xml:space="preserve">5. </w:t>
      </w:r>
      <w:proofErr w:type="spellStart"/>
      <w:r w:rsidRPr="00960252">
        <w:rPr>
          <w:rFonts w:ascii="Times New Roman" w:hAnsi="Times New Roman" w:cs="Times New Roman"/>
          <w:b/>
          <w:color w:val="000000"/>
          <w:sz w:val="20"/>
          <w:szCs w:val="20"/>
          <w:u w:val="single"/>
        </w:rPr>
        <w:t>Actinobacteria</w:t>
      </w:r>
      <w:proofErr w:type="spellEnd"/>
      <w:r w:rsidRPr="00960252">
        <w:rPr>
          <w:rFonts w:ascii="Times New Roman" w:hAnsi="Times New Roman" w:cs="Times New Roman"/>
          <w:b/>
          <w:color w:val="000000"/>
          <w:sz w:val="20"/>
          <w:szCs w:val="20"/>
          <w:u w:val="single"/>
        </w:rPr>
        <w:t xml:space="preserve"> </w:t>
      </w:r>
      <w:r w:rsidR="00313D23" w:rsidRPr="00960252">
        <w:rPr>
          <w:rFonts w:ascii="Times New Roman" w:hAnsi="Times New Roman" w:cs="Times New Roman"/>
          <w:b/>
          <w:color w:val="000000"/>
          <w:sz w:val="20"/>
          <w:szCs w:val="20"/>
          <w:u w:val="single"/>
        </w:rPr>
        <w:t>utilizing</w:t>
      </w:r>
      <w:r w:rsidRPr="00960252">
        <w:rPr>
          <w:rFonts w:ascii="Times New Roman" w:hAnsi="Times New Roman" w:cs="Times New Roman"/>
          <w:b/>
          <w:color w:val="000000"/>
          <w:sz w:val="20"/>
          <w:szCs w:val="20"/>
          <w:u w:val="single"/>
        </w:rPr>
        <w:t xml:space="preserve"> diverse bioremediation </w:t>
      </w:r>
      <w:r w:rsidR="00783EA0" w:rsidRPr="00960252">
        <w:rPr>
          <w:rFonts w:ascii="Times New Roman" w:hAnsi="Times New Roman" w:cs="Times New Roman"/>
          <w:b/>
          <w:color w:val="000000"/>
          <w:sz w:val="20"/>
          <w:szCs w:val="20"/>
          <w:u w:val="single"/>
        </w:rPr>
        <w:t>strategies</w:t>
      </w:r>
    </w:p>
    <w:p w:rsidR="00261FCE" w:rsidRPr="00960252" w:rsidRDefault="00235239" w:rsidP="00261FCE">
      <w:pPr>
        <w:autoSpaceDE w:val="0"/>
        <w:autoSpaceDN w:val="0"/>
        <w:adjustRightInd w:val="0"/>
        <w:spacing w:after="0" w:line="240" w:lineRule="auto"/>
        <w:jc w:val="both"/>
        <w:rPr>
          <w:rFonts w:ascii="Times New Roman" w:hAnsi="Times New Roman" w:cs="Times New Roman"/>
          <w:sz w:val="20"/>
          <w:szCs w:val="20"/>
        </w:rPr>
      </w:pPr>
      <w:proofErr w:type="spellStart"/>
      <w:r w:rsidRPr="00960252">
        <w:rPr>
          <w:rFonts w:ascii="Times New Roman" w:hAnsi="Times New Roman" w:cs="Times New Roman"/>
          <w:sz w:val="20"/>
          <w:szCs w:val="20"/>
        </w:rPr>
        <w:t>Actinobacteria</w:t>
      </w:r>
      <w:proofErr w:type="spellEnd"/>
      <w:r w:rsidRPr="00960252">
        <w:rPr>
          <w:rFonts w:ascii="Times New Roman" w:hAnsi="Times New Roman" w:cs="Times New Roman"/>
          <w:sz w:val="20"/>
          <w:szCs w:val="20"/>
        </w:rPr>
        <w:t xml:space="preserve"> use d</w:t>
      </w:r>
      <w:r w:rsidR="00261FCE" w:rsidRPr="00960252">
        <w:rPr>
          <w:rFonts w:ascii="Times New Roman" w:hAnsi="Times New Roman" w:cs="Times New Roman"/>
          <w:sz w:val="20"/>
          <w:szCs w:val="20"/>
        </w:rPr>
        <w:t>ifferent ways to clean up waste such as Cell immobilization,</w:t>
      </w:r>
      <w:r w:rsidR="00261FCE" w:rsidRPr="00960252">
        <w:rPr>
          <w:rFonts w:ascii="Times New Roman" w:hAnsi="Times New Roman" w:cs="Times New Roman"/>
          <w:b/>
          <w:sz w:val="20"/>
          <w:szCs w:val="20"/>
        </w:rPr>
        <w:t xml:space="preserve"> </w:t>
      </w:r>
      <w:r w:rsidR="00261FCE" w:rsidRPr="00960252">
        <w:rPr>
          <w:rFonts w:ascii="Times New Roman" w:hAnsi="Times New Roman" w:cs="Times New Roman"/>
          <w:sz w:val="20"/>
          <w:szCs w:val="20"/>
        </w:rPr>
        <w:t xml:space="preserve">Use of plant-microbe partnerships and </w:t>
      </w:r>
      <w:r w:rsidR="00077D4C" w:rsidRPr="00960252">
        <w:rPr>
          <w:rFonts w:ascii="Times New Roman" w:hAnsi="Times New Roman" w:cs="Times New Roman"/>
          <w:sz w:val="20"/>
          <w:szCs w:val="20"/>
        </w:rPr>
        <w:t xml:space="preserve">Use of </w:t>
      </w:r>
      <w:r w:rsidR="00783EA0" w:rsidRPr="00960252">
        <w:rPr>
          <w:rFonts w:ascii="Times New Roman" w:hAnsi="Times New Roman" w:cs="Times New Roman"/>
          <w:sz w:val="20"/>
          <w:szCs w:val="20"/>
        </w:rPr>
        <w:t>microbial</w:t>
      </w:r>
      <w:r w:rsidR="00077D4C" w:rsidRPr="00960252">
        <w:rPr>
          <w:rFonts w:ascii="Times New Roman" w:hAnsi="Times New Roman" w:cs="Times New Roman"/>
          <w:sz w:val="20"/>
          <w:szCs w:val="20"/>
        </w:rPr>
        <w:t xml:space="preserve"> produced surface-active compounds.</w:t>
      </w:r>
    </w:p>
    <w:p w:rsidR="00077D4C" w:rsidRPr="00960252" w:rsidRDefault="00077D4C" w:rsidP="00261FCE">
      <w:pPr>
        <w:autoSpaceDE w:val="0"/>
        <w:autoSpaceDN w:val="0"/>
        <w:adjustRightInd w:val="0"/>
        <w:spacing w:after="0" w:line="240" w:lineRule="auto"/>
        <w:jc w:val="both"/>
        <w:rPr>
          <w:rFonts w:ascii="Times New Roman" w:hAnsi="Times New Roman" w:cs="Times New Roman"/>
          <w:sz w:val="20"/>
          <w:szCs w:val="20"/>
        </w:rPr>
      </w:pPr>
    </w:p>
    <w:p w:rsidR="00261FCE" w:rsidRPr="00960252" w:rsidRDefault="00261FCE" w:rsidP="00261FCE">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1. Cell immobilization</w:t>
      </w:r>
    </w:p>
    <w:p w:rsidR="00261FCE" w:rsidRPr="00960252" w:rsidRDefault="00261FCE" w:rsidP="00261FCE">
      <w:pPr>
        <w:autoSpaceDE w:val="0"/>
        <w:autoSpaceDN w:val="0"/>
        <w:adjustRightInd w:val="0"/>
        <w:spacing w:after="0" w:line="240" w:lineRule="auto"/>
        <w:ind w:left="360"/>
        <w:jc w:val="both"/>
        <w:rPr>
          <w:rFonts w:ascii="Times New Roman" w:hAnsi="Times New Roman" w:cs="Times New Roman"/>
          <w:b/>
          <w:sz w:val="20"/>
          <w:szCs w:val="20"/>
        </w:rPr>
      </w:pPr>
    </w:p>
    <w:p w:rsidR="00261FCE" w:rsidRPr="00960252" w:rsidRDefault="00261FCE" w:rsidP="00261FCE">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 xml:space="preserve">Cell immobilization is defined as the physical confinement of viable microbial cells to a certain defined space in order to limit their free migration, while maintaining the catalytic activities and enhancing both the biological and physical stabilities of the cells. Cell immobilization is also referred to as cell encapsulation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Kaushik&lt;/Author&gt;&lt;Year&gt;2020&lt;/Year&gt;&lt;RecNum&gt;247&lt;/RecNum&gt;&lt;DisplayText&gt;[92]&lt;/DisplayText&gt;&lt;record&gt;&lt;rec-number&gt;247&lt;/rec-number&gt;&lt;foreign-keys&gt;&lt;key app="EN" db-id="5dxd5aa2jrrfdke2p0tvz29idsezz0v9aexf" timestamp="1653303756"&gt;247&lt;/key&gt;&lt;/foreign-keys&gt;&lt;ref-type name="Journal Article"&gt;17&lt;/ref-type&gt;&lt;contributors&gt;&lt;authors&gt;&lt;author&gt;Kaushik, Sharbani&lt;/author&gt;&lt;author&gt;Thungon, Phurpa Dema&lt;/author&gt;&lt;author&gt;Goswami, Pranab&lt;/author&gt;&lt;/authors&gt;&lt;/contributors&gt;&lt;titles&gt;&lt;title&gt;Silk fibroin: An emerging biocompatible material for application of enzymes and whole cells in bioelectronics and bioanalytical sciences&lt;/title&gt;&lt;secondary-title&gt;ACS Biomaterials Science &amp;amp; Engineering&lt;/secondary-title&gt;&lt;/titles&gt;&lt;periodical&gt;&lt;full-title&gt;ACS Biomaterials Science &amp;amp; Engineering&lt;/full-title&gt;&lt;/periodical&gt;&lt;pages&gt;4337-4355&lt;/pages&gt;&lt;volume&gt;6&lt;/volume&gt;&lt;number&gt;8&lt;/number&gt;&lt;dates&gt;&lt;year&gt;2020&lt;/year&gt;&lt;/dates&gt;&lt;isbn&gt;2373-9878&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2]</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When compared to conventional suspension systems, this method has several advantages, including the retention of higher concentrations of microorganisms in the reactor, easier solid-liquid separation, high metabolic activity, and higher cell viability. In addition, the te</w:t>
      </w:r>
      <w:r w:rsidR="00A410C7" w:rsidRPr="00960252">
        <w:rPr>
          <w:rFonts w:ascii="Times New Roman" w:hAnsi="Times New Roman" w:cs="Times New Roman"/>
          <w:sz w:val="20"/>
          <w:szCs w:val="20"/>
        </w:rPr>
        <w:t xml:space="preserve">chnique is simpler to </w:t>
      </w:r>
      <w:r w:rsidR="00313D23" w:rsidRPr="00960252">
        <w:rPr>
          <w:rFonts w:ascii="Times New Roman" w:hAnsi="Times New Roman" w:cs="Times New Roman"/>
          <w:sz w:val="20"/>
          <w:szCs w:val="20"/>
        </w:rPr>
        <w:t xml:space="preserve">implement </w:t>
      </w:r>
      <w:r w:rsidR="00A410C7"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ahto&lt;/Author&gt;&lt;Year&gt;2022&lt;/Year&gt;&lt;RecNum&gt;248&lt;/RecNum&gt;&lt;DisplayText&gt;[93]&lt;/DisplayText&gt;&lt;record&gt;&lt;rec-number&gt;248&lt;/rec-number&gt;&lt;foreign-keys&gt;&lt;key app="EN" db-id="5dxd5aa2jrrfdke2p0tvz29idsezz0v9aexf" timestamp="1653304256"&gt;248&lt;/key&gt;&lt;/foreign-keys&gt;&lt;ref-type name="Journal Article"&gt;17&lt;/ref-type&gt;&lt;contributors&gt;&lt;authors&gt;&lt;author&gt;Mahto, Kumari Uma&lt;/author&gt;&lt;author&gt;Das, Surajit&lt;/author&gt;&lt;/authors&gt;&lt;/contributors&gt;&lt;titles&gt;&lt;title&gt;Bacterial biofilm and extracellular polymeric substances in the moving bed biofilm reactor for wastewater treatment: A review&lt;/title&gt;&lt;secondary-title&gt;Bioresource Technology&lt;/secondary-title&gt;&lt;/titles&gt;&lt;periodical&gt;&lt;full-title&gt;Bioresource Technology&lt;/full-title&gt;&lt;/periodical&gt;&lt;pages&gt;126476&lt;/pages&gt;&lt;volume&gt;345&lt;/volume&gt;&lt;dates&gt;&lt;year&gt;2022&lt;/year&gt;&lt;/dates&gt;&lt;isbn&gt;0960-8524&lt;/isbn&gt;&lt;urls&gt;&lt;/urls&gt;&lt;/record&gt;&lt;/Cite&gt;&lt;/EndNote&gt;</w:instrText>
      </w:r>
      <w:r w:rsidR="00A410C7"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3]</w:t>
      </w:r>
      <w:r w:rsidR="00A410C7" w:rsidRPr="00960252">
        <w:rPr>
          <w:rFonts w:ascii="Times New Roman" w:hAnsi="Times New Roman" w:cs="Times New Roman"/>
          <w:sz w:val="20"/>
          <w:szCs w:val="20"/>
        </w:rPr>
        <w:fldChar w:fldCharType="end"/>
      </w:r>
      <w:r w:rsidR="00A410C7" w:rsidRPr="00960252">
        <w:rPr>
          <w:rFonts w:ascii="Times New Roman" w:hAnsi="Times New Roman" w:cs="Times New Roman"/>
          <w:sz w:val="20"/>
          <w:szCs w:val="20"/>
        </w:rPr>
        <w:t>.</w:t>
      </w:r>
      <w:r w:rsidR="00A410C7" w:rsidRPr="00960252">
        <w:rPr>
          <w:sz w:val="20"/>
          <w:szCs w:val="20"/>
        </w:rPr>
        <w:t xml:space="preserve"> </w:t>
      </w:r>
      <w:r w:rsidR="00A410C7" w:rsidRPr="00960252">
        <w:rPr>
          <w:rFonts w:ascii="Times New Roman" w:hAnsi="Times New Roman" w:cs="Times New Roman"/>
          <w:sz w:val="20"/>
          <w:szCs w:val="20"/>
        </w:rPr>
        <w:t xml:space="preserve">Additionally, the immobilization matrix has the capability of overcoming physicochemical obstacles, such as temperature, pH, and toxic substances; the latter of these is particularly intriguing for its application in bioremediation processes </w:t>
      </w:r>
      <w:r w:rsidR="00A410C7"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ehrotra&lt;/Author&gt;&lt;Year&gt;2021&lt;/Year&gt;&lt;RecNum&gt;249&lt;/RecNum&gt;&lt;DisplayText&gt;[94]&lt;/DisplayText&gt;&lt;record&gt;&lt;rec-number&gt;249&lt;/rec-number&gt;&lt;foreign-keys&gt;&lt;key app="EN" db-id="5dxd5aa2jrrfdke2p0tvz29idsezz0v9aexf" timestamp="1653304399"&gt;249&lt;/key&gt;&lt;/foreign-keys&gt;&lt;ref-type name="Journal Article"&gt;17&lt;/ref-type&gt;&lt;contributors&gt;&lt;authors&gt;&lt;author&gt;Mehrotra, Tithi&lt;/author&gt;&lt;author&gt;Dev, Subhabrata&lt;/author&gt;&lt;author&gt;Banerjee, Aditi&lt;/author&gt;&lt;author&gt;Chatterjee, Abhijit&lt;/author&gt;&lt;author&gt;Singh, Rachana&lt;/author&gt;&lt;author&gt;Aggarwal, Srijan&lt;/author&gt;&lt;/authors&gt;&lt;/contributors&gt;&lt;titles&gt;&lt;title&gt;Use of immobilized bacteria for environmental bioremediation: a review&lt;/title&gt;&lt;secondary-title&gt;Journal of Environmental Chemical Engineering&lt;/secondary-title&gt;&lt;/titles&gt;&lt;periodical&gt;&lt;full-title&gt;Journal of Environmental Chemical Engineering&lt;/full-title&gt;&lt;/periodical&gt;&lt;pages&gt;105920&lt;/pages&gt;&lt;volume&gt;9&lt;/volume&gt;&lt;number&gt;5&lt;/number&gt;&lt;dates&gt;&lt;year&gt;2021&lt;/year&gt;&lt;/dates&gt;&lt;isbn&gt;2213-3437&lt;/isbn&gt;&lt;urls&gt;&lt;/urls&gt;&lt;/record&gt;&lt;/Cite&gt;&lt;/EndNote&gt;</w:instrText>
      </w:r>
      <w:r w:rsidR="00A410C7"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4]</w:t>
      </w:r>
      <w:r w:rsidR="00A410C7" w:rsidRPr="00960252">
        <w:rPr>
          <w:rFonts w:ascii="Times New Roman" w:hAnsi="Times New Roman" w:cs="Times New Roman"/>
          <w:sz w:val="20"/>
          <w:szCs w:val="20"/>
        </w:rPr>
        <w:fldChar w:fldCharType="end"/>
      </w:r>
      <w:r w:rsidR="00A410C7" w:rsidRPr="00960252">
        <w:rPr>
          <w:rFonts w:ascii="Times New Roman" w:hAnsi="Times New Roman" w:cs="Times New Roman"/>
          <w:sz w:val="20"/>
          <w:szCs w:val="20"/>
        </w:rPr>
        <w:t>.</w:t>
      </w:r>
      <w:r w:rsidR="00A410C7" w:rsidRPr="00960252">
        <w:rPr>
          <w:sz w:val="20"/>
          <w:szCs w:val="20"/>
        </w:rPr>
        <w:t xml:space="preserve"> </w:t>
      </w:r>
      <w:r w:rsidR="00A410C7" w:rsidRPr="00960252">
        <w:rPr>
          <w:rFonts w:ascii="Times New Roman" w:hAnsi="Times New Roman" w:cs="Times New Roman"/>
          <w:sz w:val="20"/>
          <w:szCs w:val="20"/>
        </w:rPr>
        <w:t>According to the findings of a number of studies, the immobilization of microbial cells for the purpose of bioremediation led to improved performance, increased production of derivative enzymes, increased tolerance to high concentrations of toxic compounds, elimination of the need to wash the cells, and an extension of the amount of time needed for biochemical or biotransformation reactions</w:t>
      </w:r>
      <w:r w:rsidR="00A410C7"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Partovinia&lt;/Author&gt;&lt;Year&gt;2018&lt;/Year&gt;&lt;RecNum&gt;250&lt;/RecNum&gt;&lt;DisplayText&gt;[95]&lt;/DisplayText&gt;&lt;record&gt;&lt;rec-number&gt;250&lt;/rec-number&gt;&lt;foreign-keys&gt;&lt;key app="EN" db-id="5dxd5aa2jrrfdke2p0tvz29idsezz0v9aexf" timestamp="1653304489"&gt;250&lt;/key&gt;&lt;/foreign-keys&gt;&lt;ref-type name="Journal Article"&gt;17&lt;/ref-type&gt;&lt;contributors&gt;&lt;authors&gt;&lt;author&gt;Partovinia, Ali&lt;/author&gt;&lt;author&gt;Rasekh, Behnam&lt;/author&gt;&lt;/authors&gt;&lt;/contributors&gt;&lt;titles&gt;&lt;title&gt;Review of the immobilized microbial cell systems for bioremediation of petroleum hydrocarbons polluted environments&lt;/title&gt;&lt;secondary-title&gt;Critical Reviews in Environmental Science and Technology&lt;/secondary-title&gt;&lt;/titles&gt;&lt;periodical&gt;&lt;full-title&gt;Critical Reviews in Environmental Science and Technology&lt;/full-title&gt;&lt;/periodical&gt;&lt;pages&gt;1-38&lt;/pages&gt;&lt;volume&gt;48&lt;/volume&gt;&lt;number&gt;1&lt;/number&gt;&lt;dates&gt;&lt;year&gt;2018&lt;/year&gt;&lt;/dates&gt;&lt;isbn&gt;1064-3389&lt;/isbn&gt;&lt;urls&gt;&lt;/urls&gt;&lt;/record&gt;&lt;/Cite&gt;&lt;/EndNote&gt;</w:instrText>
      </w:r>
      <w:r w:rsidR="00A410C7"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5]</w:t>
      </w:r>
      <w:r w:rsidR="00A410C7" w:rsidRPr="00960252">
        <w:rPr>
          <w:rFonts w:ascii="Times New Roman" w:hAnsi="Times New Roman" w:cs="Times New Roman"/>
          <w:sz w:val="20"/>
          <w:szCs w:val="20"/>
        </w:rPr>
        <w:fldChar w:fldCharType="end"/>
      </w:r>
      <w:r w:rsidR="00A410C7" w:rsidRPr="00960252">
        <w:rPr>
          <w:rFonts w:ascii="Times New Roman" w:hAnsi="Times New Roman" w:cs="Times New Roman"/>
          <w:sz w:val="20"/>
          <w:szCs w:val="20"/>
        </w:rPr>
        <w:t>.</w:t>
      </w:r>
      <w:r w:rsidR="00A410C7" w:rsidRPr="00960252">
        <w:rPr>
          <w:sz w:val="20"/>
          <w:szCs w:val="20"/>
        </w:rPr>
        <w:t xml:space="preserve"> </w:t>
      </w:r>
      <w:r w:rsidR="00A410C7" w:rsidRPr="00960252">
        <w:rPr>
          <w:rFonts w:ascii="Times New Roman" w:hAnsi="Times New Roman" w:cs="Times New Roman"/>
          <w:sz w:val="20"/>
          <w:szCs w:val="20"/>
        </w:rPr>
        <w:t>Degradation efficiency and operational stability are both improved when microbial cells are used.</w:t>
      </w:r>
      <w:r w:rsidR="00A410C7" w:rsidRPr="00960252">
        <w:rPr>
          <w:sz w:val="20"/>
          <w:szCs w:val="20"/>
        </w:rPr>
        <w:t xml:space="preserve"> </w:t>
      </w:r>
      <w:r w:rsidR="00A410C7" w:rsidRPr="00960252">
        <w:rPr>
          <w:rFonts w:ascii="Times New Roman" w:hAnsi="Times New Roman" w:cs="Times New Roman"/>
          <w:sz w:val="20"/>
          <w:szCs w:val="20"/>
        </w:rPr>
        <w:t>Cell immobilization relies heavily on the choice of support. Several properties, such as non-biodegradability, non-toxicity, and non-</w:t>
      </w:r>
      <w:proofErr w:type="spellStart"/>
      <w:r w:rsidR="00A410C7" w:rsidRPr="00960252">
        <w:rPr>
          <w:rFonts w:ascii="Times New Roman" w:hAnsi="Times New Roman" w:cs="Times New Roman"/>
          <w:sz w:val="20"/>
          <w:szCs w:val="20"/>
        </w:rPr>
        <w:t>pollutivity</w:t>
      </w:r>
      <w:proofErr w:type="spellEnd"/>
      <w:r w:rsidR="00A410C7" w:rsidRPr="00960252">
        <w:rPr>
          <w:rFonts w:ascii="Times New Roman" w:hAnsi="Times New Roman" w:cs="Times New Roman"/>
          <w:sz w:val="20"/>
          <w:szCs w:val="20"/>
        </w:rPr>
        <w:t xml:space="preserve">, as well as mechanical and chemical stability, high diffusivity, minimal attachment to other organisms, and a low cost price, are required for the treatment of polluted sites </w:t>
      </w:r>
      <w:r w:rsidR="00A410C7"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Madhu&lt;/Author&gt;&lt;Year&gt;2022&lt;/Year&gt;&lt;RecNum&gt;251&lt;/RecNum&gt;&lt;DisplayText&gt;[96]&lt;/DisplayText&gt;&lt;record&gt;&lt;rec-number&gt;251&lt;/rec-number&gt;&lt;foreign-keys&gt;&lt;key app="EN" db-id="5dxd5aa2jrrfdke2p0tvz29idsezz0v9aexf" timestamp="1653304681"&gt;251&lt;/key&gt;&lt;/foreign-keys&gt;&lt;ref-type name="Book Section"&gt;5&lt;/ref-type&gt;&lt;contributors&gt;&lt;authors&gt;&lt;author&gt;Madhu, Amit&lt;/author&gt;&lt;/authors&gt;&lt;/contributors&gt;&lt;titles&gt;&lt;title&gt;Immobilization as Sustainable Solutions to Textiles Chemical Processing&lt;/title&gt;&lt;secondary-title&gt;Sustainable Approaches in Textiles and Fashion&lt;/secondary-title&gt;&lt;/titles&gt;&lt;pages&gt;21-67&lt;/pages&gt;&lt;dates&gt;&lt;year&gt;2022&lt;/year&gt;&lt;/dates&gt;&lt;publisher&gt;Springer&lt;/publisher&gt;&lt;urls&gt;&lt;/urls&gt;&lt;/record&gt;&lt;/Cite&gt;&lt;/EndNote&gt;</w:instrText>
      </w:r>
      <w:r w:rsidR="00A410C7"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6]</w:t>
      </w:r>
      <w:r w:rsidR="00A410C7" w:rsidRPr="00960252">
        <w:rPr>
          <w:rFonts w:ascii="Times New Roman" w:hAnsi="Times New Roman" w:cs="Times New Roman"/>
          <w:sz w:val="20"/>
          <w:szCs w:val="20"/>
        </w:rPr>
        <w:fldChar w:fldCharType="end"/>
      </w:r>
      <w:r w:rsidR="00A410C7" w:rsidRPr="00960252">
        <w:rPr>
          <w:rFonts w:ascii="Times New Roman" w:hAnsi="Times New Roman" w:cs="Times New Roman"/>
          <w:sz w:val="20"/>
          <w:szCs w:val="20"/>
        </w:rPr>
        <w:t>.</w:t>
      </w:r>
      <w:r w:rsidR="00434B79" w:rsidRPr="00960252">
        <w:rPr>
          <w:sz w:val="20"/>
          <w:szCs w:val="20"/>
        </w:rPr>
        <w:t xml:space="preserve"> </w:t>
      </w:r>
      <w:r w:rsidR="00434B79" w:rsidRPr="00960252">
        <w:rPr>
          <w:rFonts w:ascii="Times New Roman" w:hAnsi="Times New Roman" w:cs="Times New Roman"/>
          <w:sz w:val="20"/>
          <w:szCs w:val="20"/>
        </w:rPr>
        <w:t xml:space="preserve">An </w:t>
      </w:r>
      <w:proofErr w:type="spellStart"/>
      <w:r w:rsidR="00434B79" w:rsidRPr="00960252">
        <w:rPr>
          <w:rFonts w:ascii="Times New Roman" w:hAnsi="Times New Roman" w:cs="Times New Roman"/>
          <w:sz w:val="20"/>
          <w:szCs w:val="20"/>
        </w:rPr>
        <w:t>actinobacteria</w:t>
      </w:r>
      <w:proofErr w:type="spellEnd"/>
      <w:r w:rsidR="00434B79" w:rsidRPr="00960252">
        <w:rPr>
          <w:rFonts w:ascii="Times New Roman" w:hAnsi="Times New Roman" w:cs="Times New Roman"/>
          <w:sz w:val="20"/>
          <w:szCs w:val="20"/>
        </w:rPr>
        <w:t xml:space="preserve"> encapsulation method has proven successful in the mineralization of pesticides and other pollutants, among other things.</w:t>
      </w:r>
      <w:r w:rsidR="00434B79" w:rsidRPr="00960252">
        <w:rPr>
          <w:sz w:val="20"/>
          <w:szCs w:val="20"/>
        </w:rPr>
        <w:t xml:space="preserve"> </w:t>
      </w:r>
      <w:r w:rsidR="00434B79" w:rsidRPr="00960252">
        <w:rPr>
          <w:rFonts w:ascii="Times New Roman" w:hAnsi="Times New Roman" w:cs="Times New Roman"/>
          <w:sz w:val="20"/>
          <w:szCs w:val="20"/>
        </w:rPr>
        <w:t xml:space="preserve">Atrazine concentrations in soil and liquid medium can be reduced by using </w:t>
      </w:r>
      <w:proofErr w:type="spellStart"/>
      <w:r w:rsidR="00434B79" w:rsidRPr="00960252">
        <w:rPr>
          <w:rFonts w:ascii="Times New Roman" w:hAnsi="Times New Roman" w:cs="Times New Roman"/>
          <w:i/>
          <w:sz w:val="20"/>
          <w:szCs w:val="20"/>
        </w:rPr>
        <w:t>Rhodococcus</w:t>
      </w:r>
      <w:proofErr w:type="spellEnd"/>
      <w:r w:rsidR="00434B79" w:rsidRPr="00960252">
        <w:rPr>
          <w:rFonts w:ascii="Times New Roman" w:hAnsi="Times New Roman" w:cs="Times New Roman"/>
          <w:i/>
          <w:sz w:val="20"/>
          <w:szCs w:val="20"/>
        </w:rPr>
        <w:t xml:space="preserve"> </w:t>
      </w:r>
      <w:proofErr w:type="spellStart"/>
      <w:r w:rsidR="00434B79" w:rsidRPr="00960252">
        <w:rPr>
          <w:rFonts w:ascii="Times New Roman" w:hAnsi="Times New Roman" w:cs="Times New Roman"/>
          <w:i/>
          <w:sz w:val="20"/>
          <w:szCs w:val="20"/>
        </w:rPr>
        <w:t>erythropolis</w:t>
      </w:r>
      <w:proofErr w:type="spellEnd"/>
      <w:r w:rsidR="00434B79" w:rsidRPr="00960252">
        <w:rPr>
          <w:rFonts w:ascii="Times New Roman" w:hAnsi="Times New Roman" w:cs="Times New Roman"/>
          <w:sz w:val="20"/>
          <w:szCs w:val="20"/>
        </w:rPr>
        <w:t xml:space="preserve"> NI86/21, which was encapsulated on alginate beads </w:t>
      </w:r>
      <w:r w:rsidR="00434B7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Barra Caracciolo&lt;/Author&gt;&lt;Year&gt;2022&lt;/Year&gt;&lt;RecNum&gt;252&lt;/RecNum&gt;&lt;DisplayText&gt;[97]&lt;/DisplayText&gt;&lt;record&gt;&lt;rec-number&gt;252&lt;/rec-number&gt;&lt;foreign-keys&gt;&lt;key app="EN" db-id="5dxd5aa2jrrfdke2p0tvz29idsezz0v9aexf" timestamp="1653305189"&gt;252&lt;/key&gt;&lt;/foreign-keys&gt;&lt;ref-type name="Book Section"&gt;5&lt;/ref-type&gt;&lt;contributors&gt;&lt;authors&gt;&lt;author&gt;Barra Caracciolo, Anna&lt;/author&gt;&lt;author&gt;Grenni, Paola&lt;/author&gt;&lt;/authors&gt;&lt;/contributors&gt;&lt;titles&gt;&lt;title&gt;Bioremediation of Soil Ecosystems from Triazine Herbicides&lt;/title&gt;&lt;/titles&gt;&lt;dates&gt;&lt;year&gt;2022&lt;/year&gt;&lt;/dates&gt;&lt;publisher&gt;Springer&lt;/publisher&gt;&lt;urls&gt;&lt;/urls&gt;&lt;/record&gt;&lt;/Cite&gt;&lt;/EndNote&gt;</w:instrText>
      </w:r>
      <w:r w:rsidR="00434B7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7]</w:t>
      </w:r>
      <w:r w:rsidR="00434B79" w:rsidRPr="00960252">
        <w:rPr>
          <w:rFonts w:ascii="Times New Roman" w:hAnsi="Times New Roman" w:cs="Times New Roman"/>
          <w:sz w:val="20"/>
          <w:szCs w:val="20"/>
        </w:rPr>
        <w:fldChar w:fldCharType="end"/>
      </w:r>
      <w:r w:rsidR="00434B79" w:rsidRPr="00960252">
        <w:rPr>
          <w:rFonts w:ascii="Times New Roman" w:hAnsi="Times New Roman" w:cs="Times New Roman"/>
          <w:sz w:val="20"/>
          <w:szCs w:val="20"/>
        </w:rPr>
        <w:t>.</w:t>
      </w:r>
      <w:r w:rsidR="00434B79" w:rsidRPr="00960252">
        <w:rPr>
          <w:sz w:val="20"/>
          <w:szCs w:val="20"/>
        </w:rPr>
        <w:t xml:space="preserve"> </w:t>
      </w:r>
      <w:r w:rsidR="00434B79" w:rsidRPr="00960252">
        <w:rPr>
          <w:rFonts w:ascii="Times New Roman" w:hAnsi="Times New Roman" w:cs="Times New Roman"/>
          <w:sz w:val="20"/>
          <w:szCs w:val="20"/>
        </w:rPr>
        <w:t xml:space="preserve">Adding </w:t>
      </w:r>
      <w:proofErr w:type="spellStart"/>
      <w:r w:rsidR="00434B79" w:rsidRPr="00960252">
        <w:rPr>
          <w:rFonts w:ascii="Times New Roman" w:hAnsi="Times New Roman" w:cs="Times New Roman"/>
          <w:sz w:val="20"/>
          <w:szCs w:val="20"/>
        </w:rPr>
        <w:t>bentonite</w:t>
      </w:r>
      <w:proofErr w:type="spellEnd"/>
      <w:r w:rsidR="00434B79" w:rsidRPr="00960252">
        <w:rPr>
          <w:rFonts w:ascii="Times New Roman" w:hAnsi="Times New Roman" w:cs="Times New Roman"/>
          <w:sz w:val="20"/>
          <w:szCs w:val="20"/>
        </w:rPr>
        <w:t xml:space="preserve"> and skimmed milk to the beads' formulation resulted in faster cell release and longer cell survival, respectively.</w:t>
      </w:r>
      <w:r w:rsidR="00434B79" w:rsidRPr="00960252">
        <w:rPr>
          <w:sz w:val="20"/>
          <w:szCs w:val="20"/>
        </w:rPr>
        <w:t xml:space="preserve"> </w:t>
      </w:r>
      <w:r w:rsidR="00434B79" w:rsidRPr="00960252">
        <w:rPr>
          <w:rFonts w:ascii="Times New Roman" w:hAnsi="Times New Roman" w:cs="Times New Roman"/>
          <w:sz w:val="20"/>
          <w:szCs w:val="20"/>
        </w:rPr>
        <w:t xml:space="preserve">Pesticide removal and </w:t>
      </w:r>
      <w:proofErr w:type="spellStart"/>
      <w:r w:rsidR="00434B79" w:rsidRPr="00960252">
        <w:rPr>
          <w:rFonts w:ascii="Times New Roman" w:hAnsi="Times New Roman" w:cs="Times New Roman"/>
          <w:sz w:val="20"/>
          <w:szCs w:val="20"/>
        </w:rPr>
        <w:t>actinobacteria</w:t>
      </w:r>
      <w:proofErr w:type="spellEnd"/>
      <w:r w:rsidR="00434B79" w:rsidRPr="00960252">
        <w:rPr>
          <w:rFonts w:ascii="Times New Roman" w:hAnsi="Times New Roman" w:cs="Times New Roman"/>
          <w:sz w:val="20"/>
          <w:szCs w:val="20"/>
        </w:rPr>
        <w:t xml:space="preserve"> </w:t>
      </w:r>
      <w:r w:rsidR="00CD3C9A" w:rsidRPr="00960252">
        <w:rPr>
          <w:rFonts w:ascii="Times New Roman" w:hAnsi="Times New Roman" w:cs="Times New Roman"/>
          <w:sz w:val="20"/>
          <w:szCs w:val="20"/>
        </w:rPr>
        <w:t>immobilization</w:t>
      </w:r>
      <w:r w:rsidR="00434B79" w:rsidRPr="00960252">
        <w:rPr>
          <w:rFonts w:ascii="Times New Roman" w:hAnsi="Times New Roman" w:cs="Times New Roman"/>
          <w:sz w:val="20"/>
          <w:szCs w:val="20"/>
        </w:rPr>
        <w:t xml:space="preserve"> also provided good results for metal bioremediation, providing higher metal resistance and enhanced metal accumulating ability</w:t>
      </w:r>
      <w:r w:rsidR="00434B7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andhya&lt;/Author&gt;&lt;Year&gt;2022&lt;/Year&gt;&lt;RecNum&gt;253&lt;/RecNum&gt;&lt;DisplayText&gt;[98]&lt;/DisplayText&gt;&lt;record&gt;&lt;rec-number&gt;253&lt;/rec-number&gt;&lt;foreign-keys&gt;&lt;key app="EN" db-id="5dxd5aa2jrrfdke2p0tvz29idsezz0v9aexf" timestamp="1653305390"&gt;253&lt;/key&gt;&lt;/foreign-keys&gt;&lt;ref-type name="Journal Article"&gt;17&lt;/ref-type&gt;&lt;contributors&gt;&lt;authors&gt;&lt;author&gt;Sandhya, Mishra&lt;/author&gt;&lt;author&gt;Huang, Yaohua&lt;/author&gt;&lt;author&gt;Li, Jiayi&lt;/author&gt;&lt;author&gt;Wu, Xiaozhen&lt;/author&gt;&lt;author&gt;Zhou, Zhe&lt;/author&gt;&lt;author&gt;Lei, Qiqi&lt;/author&gt;&lt;author&gt;Bhatt, Pankaj&lt;/author&gt;&lt;author&gt;Chen, Shaohua&lt;/author&gt;&lt;/authors&gt;&lt;/contributors&gt;&lt;titles&gt;&lt;title&gt;Biofilm-mediated bioremediation is a powerful tool for the removal of environmental pollutants&lt;/title&gt;&lt;secondary-title&gt;Chemosphere&lt;/secondary-title&gt;&lt;/titles&gt;&lt;periodical&gt;&lt;full-title&gt;Chemosphere&lt;/full-title&gt;&lt;/periodical&gt;&lt;pages&gt;133609&lt;/pages&gt;&lt;dates&gt;&lt;year&gt;2022&lt;/year&gt;&lt;/dates&gt;&lt;isbn&gt;0045-6535&lt;/isbn&gt;&lt;urls&gt;&lt;/urls&gt;&lt;/record&gt;&lt;/Cite&gt;&lt;/EndNote&gt;</w:instrText>
      </w:r>
      <w:r w:rsidR="00434B7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8]</w:t>
      </w:r>
      <w:r w:rsidR="00434B79" w:rsidRPr="00960252">
        <w:rPr>
          <w:rFonts w:ascii="Times New Roman" w:hAnsi="Times New Roman" w:cs="Times New Roman"/>
          <w:sz w:val="20"/>
          <w:szCs w:val="20"/>
        </w:rPr>
        <w:fldChar w:fldCharType="end"/>
      </w:r>
      <w:r w:rsidR="00434B79" w:rsidRPr="00960252">
        <w:rPr>
          <w:rFonts w:ascii="Times New Roman" w:hAnsi="Times New Roman" w:cs="Times New Roman"/>
          <w:sz w:val="20"/>
          <w:szCs w:val="20"/>
        </w:rPr>
        <w:t>.</w:t>
      </w:r>
      <w:r w:rsidR="00CD3C9A" w:rsidRPr="00960252">
        <w:rPr>
          <w:sz w:val="20"/>
          <w:szCs w:val="20"/>
        </w:rPr>
        <w:t xml:space="preserve"> </w:t>
      </w:r>
      <w:r w:rsidR="00CD3C9A" w:rsidRPr="00960252">
        <w:rPr>
          <w:rFonts w:ascii="Times New Roman" w:hAnsi="Times New Roman" w:cs="Times New Roman"/>
          <w:sz w:val="20"/>
          <w:szCs w:val="20"/>
        </w:rPr>
        <w:t xml:space="preserve">In this particular scenario, a chromate-reducing bacterium known as </w:t>
      </w:r>
      <w:proofErr w:type="spellStart"/>
      <w:r w:rsidR="00CD3C9A" w:rsidRPr="00960252">
        <w:rPr>
          <w:rFonts w:ascii="Times New Roman" w:hAnsi="Times New Roman" w:cs="Times New Roman"/>
          <w:i/>
          <w:sz w:val="20"/>
          <w:szCs w:val="20"/>
        </w:rPr>
        <w:t>Microbacterium</w:t>
      </w:r>
      <w:proofErr w:type="spellEnd"/>
      <w:r w:rsidR="00CD3C9A" w:rsidRPr="00960252">
        <w:rPr>
          <w:rFonts w:ascii="Times New Roman" w:hAnsi="Times New Roman" w:cs="Times New Roman"/>
          <w:i/>
          <w:sz w:val="20"/>
          <w:szCs w:val="20"/>
        </w:rPr>
        <w:t xml:space="preserve"> </w:t>
      </w:r>
      <w:proofErr w:type="spellStart"/>
      <w:r w:rsidR="00CD3C9A" w:rsidRPr="00960252">
        <w:rPr>
          <w:rFonts w:ascii="Times New Roman" w:hAnsi="Times New Roman" w:cs="Times New Roman"/>
          <w:i/>
          <w:sz w:val="20"/>
          <w:szCs w:val="20"/>
        </w:rPr>
        <w:t>liquefaciens</w:t>
      </w:r>
      <w:proofErr w:type="spellEnd"/>
      <w:r w:rsidR="00CD3C9A" w:rsidRPr="00960252">
        <w:rPr>
          <w:rFonts w:ascii="Times New Roman" w:hAnsi="Times New Roman" w:cs="Times New Roman"/>
          <w:sz w:val="20"/>
          <w:szCs w:val="20"/>
        </w:rPr>
        <w:t xml:space="preserve"> MP30 was successfully entrapped in polyvinyl alcohol (PVA)-alginate beads, which proved to be the most appropriate support for cell </w:t>
      </w:r>
      <w:r w:rsidR="009A7A4F" w:rsidRPr="00960252">
        <w:rPr>
          <w:rFonts w:ascii="Times New Roman" w:hAnsi="Times New Roman" w:cs="Times New Roman"/>
          <w:sz w:val="20"/>
          <w:szCs w:val="20"/>
        </w:rPr>
        <w:t>immobilization</w:t>
      </w:r>
      <w:r w:rsidR="00CD3C9A" w:rsidRPr="00960252">
        <w:rPr>
          <w:rFonts w:ascii="Times New Roman" w:hAnsi="Times New Roman" w:cs="Times New Roman"/>
          <w:sz w:val="20"/>
          <w:szCs w:val="20"/>
        </w:rPr>
        <w:t xml:space="preserve"> and chromate reduction.</w:t>
      </w:r>
      <w:r w:rsidR="009A7A4F" w:rsidRPr="00960252">
        <w:rPr>
          <w:sz w:val="20"/>
          <w:szCs w:val="20"/>
        </w:rPr>
        <w:t xml:space="preserve"> </w:t>
      </w:r>
      <w:r w:rsidR="009A7A4F" w:rsidRPr="00960252">
        <w:rPr>
          <w:rFonts w:ascii="Times New Roman" w:hAnsi="Times New Roman" w:cs="Times New Roman"/>
          <w:sz w:val="20"/>
          <w:szCs w:val="20"/>
        </w:rPr>
        <w:t xml:space="preserve">In addition, the removal of chromate from a solution containing 2.6 mg L-1 was maintained at 90-95 percent over a period of 20 days without any signs of bead breakdown; however, the immobilization techniques had very little impact on the biological activity </w:t>
      </w:r>
      <w:r w:rsidR="009A7A4F"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Fazal&lt;/Author&gt;&lt;Year&gt;2018&lt;/Year&gt;&lt;RecNum&gt;254&lt;/RecNum&gt;&lt;DisplayText&gt;[99, 100]&lt;/DisplayText&gt;&lt;record&gt;&lt;rec-number&gt;254&lt;/rec-number&gt;&lt;foreign-keys&gt;&lt;key app="EN" db-id="5dxd5aa2jrrfdke2p0tvz29idsezz0v9aexf" timestamp="1653386252"&gt;254&lt;/key&gt;&lt;/foreign-keys&gt;&lt;ref-type name="Journal Article"&gt;17&lt;/ref-type&gt;&lt;contributors&gt;&lt;authors&gt;&lt;author&gt;Fazal, Tahir&lt;/author&gt;&lt;author&gt;Mushtaq, Azeem&lt;/author&gt;&lt;author&gt;Rehman, Fahad&lt;/author&gt;&lt;author&gt;Khan, Asad Ullah&lt;/author&gt;&lt;author&gt;Rashid, Naim&lt;/author&gt;&lt;author&gt;Farooq, Wasif&lt;/author&gt;&lt;author&gt;Rehman, Muhammad Saif Ur&lt;/author&gt;&lt;author&gt;Xu, Jian&lt;/author&gt;&lt;/authors&gt;&lt;/contributors&gt;&lt;titles&gt;&lt;title&gt;Bioremediation of textile wastewater and successive biodiesel production using microalgae&lt;/title&gt;&lt;secondary-title&gt;Renewable and Sustainable Energy Reviews&lt;/secondary-title&gt;&lt;/titles&gt;&lt;periodical&gt;&lt;full-title&gt;Renewable and Sustainable Energy Reviews&lt;/full-title&gt;&lt;/periodical&gt;&lt;pages&gt;3107-3126&lt;/pages&gt;&lt;volume&gt;82&lt;/volume&gt;&lt;dates&gt;&lt;year&gt;2018&lt;/year&gt;&lt;/dates&gt;&lt;isbn&gt;1364-0321&lt;/isbn&gt;&lt;urls&gt;&lt;/urls&gt;&lt;/record&gt;&lt;/Cite&gt;&lt;Cite&gt;&lt;Author&gt;Behera&lt;/Author&gt;&lt;Year&gt;2022&lt;/Year&gt;&lt;RecNum&gt;255&lt;/RecNum&gt;&lt;record&gt;&lt;rec-number&gt;255&lt;/rec-number&gt;&lt;foreign-keys&gt;&lt;key app="EN" db-id="5dxd5aa2jrrfdke2p0tvz29idsezz0v9aexf" timestamp="1653386308"&gt;255&lt;/key&gt;&lt;/foreign-keys&gt;&lt;ref-type name="Book Section"&gt;5&lt;/ref-type&gt;&lt;contributors&gt;&lt;authors&gt;&lt;author&gt;Behera, Himadri Tanaya&lt;/author&gt;&lt;author&gt;Mojumdar, Abhik&lt;/author&gt;&lt;author&gt;Ray, Lopamudra&lt;/author&gt;&lt;/authors&gt;&lt;/contributors&gt;&lt;titles&gt;&lt;title&gt;Biology, genetic aspects and oxidative stress response of actinobacteria and strategies for bioremediation of toxic metals&lt;/title&gt;&lt;secondary-title&gt;Microbial Biodegradation and Bioremediation&lt;/secondary-title&gt;&lt;/titles&gt;&lt;pages&gt;181-192&lt;/pages&gt;&lt;dates&gt;&lt;year&gt;2022&lt;/year&gt;&lt;/dates&gt;&lt;publisher&gt;Elsevier&lt;/publisher&gt;&lt;urls&gt;&lt;/urls&gt;&lt;/record&gt;&lt;/Cite&gt;&lt;/EndNote&gt;</w:instrText>
      </w:r>
      <w:r w:rsidR="009A7A4F"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99, 100]</w:t>
      </w:r>
      <w:r w:rsidR="009A7A4F" w:rsidRPr="00960252">
        <w:rPr>
          <w:rFonts w:ascii="Times New Roman" w:hAnsi="Times New Roman" w:cs="Times New Roman"/>
          <w:sz w:val="20"/>
          <w:szCs w:val="20"/>
        </w:rPr>
        <w:fldChar w:fldCharType="end"/>
      </w:r>
      <w:r w:rsidR="009A7A4F" w:rsidRPr="00960252">
        <w:rPr>
          <w:rFonts w:ascii="Times New Roman" w:hAnsi="Times New Roman" w:cs="Times New Roman"/>
          <w:sz w:val="20"/>
          <w:szCs w:val="20"/>
        </w:rPr>
        <w:t>.</w:t>
      </w:r>
      <w:r w:rsidR="009A7A4F" w:rsidRPr="00960252">
        <w:rPr>
          <w:sz w:val="20"/>
          <w:szCs w:val="20"/>
        </w:rPr>
        <w:t xml:space="preserve"> </w:t>
      </w:r>
      <w:r w:rsidR="009A7A4F" w:rsidRPr="00960252">
        <w:rPr>
          <w:rFonts w:ascii="Times New Roman" w:hAnsi="Times New Roman" w:cs="Times New Roman"/>
          <w:sz w:val="20"/>
          <w:szCs w:val="20"/>
        </w:rPr>
        <w:t xml:space="preserve">In contrast, the best immobilization matrices for </w:t>
      </w:r>
      <w:proofErr w:type="spellStart"/>
      <w:r w:rsidR="009A7A4F" w:rsidRPr="00960252">
        <w:rPr>
          <w:rFonts w:ascii="Times New Roman" w:hAnsi="Times New Roman" w:cs="Times New Roman"/>
          <w:i/>
          <w:sz w:val="20"/>
          <w:szCs w:val="20"/>
        </w:rPr>
        <w:t>Microbacterium</w:t>
      </w:r>
      <w:proofErr w:type="spellEnd"/>
      <w:r w:rsidR="009A7A4F" w:rsidRPr="00960252">
        <w:rPr>
          <w:rFonts w:ascii="Times New Roman" w:hAnsi="Times New Roman" w:cs="Times New Roman"/>
          <w:sz w:val="20"/>
          <w:szCs w:val="20"/>
        </w:rPr>
        <w:t xml:space="preserve"> sp. NCIMB 13776 for the reduction of Cr (VI) were found to be agar and </w:t>
      </w:r>
      <w:proofErr w:type="spellStart"/>
      <w:r w:rsidR="009A7A4F" w:rsidRPr="00960252">
        <w:rPr>
          <w:rFonts w:ascii="Times New Roman" w:hAnsi="Times New Roman" w:cs="Times New Roman"/>
          <w:sz w:val="20"/>
          <w:szCs w:val="20"/>
        </w:rPr>
        <w:t>agarose</w:t>
      </w:r>
      <w:proofErr w:type="spellEnd"/>
      <w:r w:rsidR="00313D23" w:rsidRPr="00960252">
        <w:rPr>
          <w:rFonts w:ascii="Times New Roman" w:hAnsi="Times New Roman" w:cs="Times New Roman"/>
          <w:sz w:val="20"/>
          <w:szCs w:val="20"/>
        </w:rPr>
        <w:t xml:space="preserve"> </w:t>
      </w:r>
      <w:r w:rsidR="009A7A4F"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Wani&lt;/Author&gt;&lt;Year&gt;2020&lt;/Year&gt;&lt;RecNum&gt;256&lt;/RecNum&gt;&lt;DisplayText&gt;[101]&lt;/DisplayText&gt;&lt;record&gt;&lt;rec-number&gt;256&lt;/rec-number&gt;&lt;foreign-keys&gt;&lt;key app="EN" db-id="5dxd5aa2jrrfdke2p0tvz29idsezz0v9aexf" timestamp="1653386430"&gt;256&lt;/key&gt;&lt;/foreign-keys&gt;&lt;ref-type name="Journal Article"&gt;17&lt;/ref-type&gt;&lt;contributors&gt;&lt;authors&gt;&lt;author&gt;Wani, Parvaze Ahmad&lt;/author&gt;&lt;author&gt;Wahid, Shazia&lt;/author&gt;&lt;author&gt;Rafi, Nusrat&lt;/author&gt;&lt;author&gt;Wani, Uzma&lt;/author&gt;&lt;/authors&gt;&lt;/contributors&gt;&lt;titles&gt;&lt;title&gt;Role of NADH-dependent chromium reductases, exopolysaccharides and antioxidants by Paenibacillus thiaminolyticus PS 5 against damage induced by reactive oxygen species&lt;/title&gt;&lt;secondary-title&gt;Chemistry and Ecology&lt;/secondary-title&gt;&lt;/titles&gt;&lt;periodical&gt;&lt;full-title&gt;Chemistry and Ecology&lt;/full-title&gt;&lt;/periodical&gt;&lt;pages&gt;663-684&lt;/pages&gt;&lt;volume&gt;36&lt;/volume&gt;&lt;number&gt;7&lt;/number&gt;&lt;dates&gt;&lt;year&gt;2020&lt;/year&gt;&lt;/dates&gt;&lt;isbn&gt;0275-7540&lt;/isbn&gt;&lt;urls&gt;&lt;/urls&gt;&lt;/record&gt;&lt;/Cite&gt;&lt;/EndNote&gt;</w:instrText>
      </w:r>
      <w:r w:rsidR="009A7A4F"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1]</w:t>
      </w:r>
      <w:r w:rsidR="009A7A4F" w:rsidRPr="00960252">
        <w:rPr>
          <w:rFonts w:ascii="Times New Roman" w:hAnsi="Times New Roman" w:cs="Times New Roman"/>
          <w:sz w:val="20"/>
          <w:szCs w:val="20"/>
        </w:rPr>
        <w:fldChar w:fldCharType="end"/>
      </w:r>
      <w:r w:rsidR="009A7A4F" w:rsidRPr="00960252">
        <w:rPr>
          <w:rFonts w:ascii="Times New Roman" w:hAnsi="Times New Roman" w:cs="Times New Roman"/>
          <w:sz w:val="20"/>
          <w:szCs w:val="20"/>
        </w:rPr>
        <w:t>.</w:t>
      </w:r>
      <w:r w:rsidR="009A7A4F" w:rsidRPr="00960252">
        <w:rPr>
          <w:sz w:val="20"/>
          <w:szCs w:val="20"/>
        </w:rPr>
        <w:t xml:space="preserve"> </w:t>
      </w:r>
      <w:r w:rsidR="009A7A4F" w:rsidRPr="00960252">
        <w:rPr>
          <w:rFonts w:ascii="Times New Roman" w:hAnsi="Times New Roman" w:cs="Times New Roman"/>
          <w:sz w:val="20"/>
          <w:szCs w:val="20"/>
        </w:rPr>
        <w:t xml:space="preserve">Therefore, it is possible to draw the conclusion that the microorganism that was utilized may have a greater effect on the removal of the metal than the immobilization method did. The use of immobilized </w:t>
      </w:r>
      <w:proofErr w:type="spellStart"/>
      <w:r w:rsidR="009A7A4F" w:rsidRPr="00960252">
        <w:rPr>
          <w:rFonts w:ascii="Times New Roman" w:hAnsi="Times New Roman" w:cs="Times New Roman"/>
          <w:sz w:val="20"/>
          <w:szCs w:val="20"/>
        </w:rPr>
        <w:t>actinobacteria</w:t>
      </w:r>
      <w:proofErr w:type="spellEnd"/>
      <w:r w:rsidR="009A7A4F" w:rsidRPr="00960252">
        <w:rPr>
          <w:rFonts w:ascii="Times New Roman" w:hAnsi="Times New Roman" w:cs="Times New Roman"/>
          <w:sz w:val="20"/>
          <w:szCs w:val="20"/>
        </w:rPr>
        <w:t xml:space="preserve"> is a promising alternative for the bioremediation of polluted sites, being efficiently reused for the removal of metals as well as pesticides, according to various reports, which confirm that the use of immobilized </w:t>
      </w:r>
      <w:proofErr w:type="spellStart"/>
      <w:r w:rsidR="009A7A4F" w:rsidRPr="00960252">
        <w:rPr>
          <w:rFonts w:ascii="Times New Roman" w:hAnsi="Times New Roman" w:cs="Times New Roman"/>
          <w:sz w:val="20"/>
          <w:szCs w:val="20"/>
        </w:rPr>
        <w:t>actinobacteria</w:t>
      </w:r>
      <w:proofErr w:type="spellEnd"/>
      <w:r w:rsidR="009A7A4F" w:rsidRPr="00960252">
        <w:rPr>
          <w:rFonts w:ascii="Times New Roman" w:hAnsi="Times New Roman" w:cs="Times New Roman"/>
          <w:sz w:val="20"/>
          <w:szCs w:val="20"/>
        </w:rPr>
        <w:t xml:space="preserve"> is a viable option. Nevertheless, a significant amount of research is required to determi</w:t>
      </w:r>
      <w:r w:rsidR="00FE240A" w:rsidRPr="00960252">
        <w:rPr>
          <w:rFonts w:ascii="Times New Roman" w:hAnsi="Times New Roman" w:cs="Times New Roman"/>
          <w:sz w:val="20"/>
          <w:szCs w:val="20"/>
        </w:rPr>
        <w:t>ne the most appropriate support the efficiency of the process can be affected by a variety of factors, including the pollutants that are present, the longevity and reusability of the immobilized cells, and a number of other factors.</w:t>
      </w:r>
    </w:p>
    <w:p w:rsidR="00027D2D" w:rsidRPr="00960252" w:rsidRDefault="00027D2D" w:rsidP="00261FCE">
      <w:pPr>
        <w:autoSpaceDE w:val="0"/>
        <w:autoSpaceDN w:val="0"/>
        <w:adjustRightInd w:val="0"/>
        <w:spacing w:after="0" w:line="240" w:lineRule="auto"/>
        <w:jc w:val="both"/>
        <w:rPr>
          <w:rFonts w:ascii="Times New Roman" w:hAnsi="Times New Roman" w:cs="Times New Roman"/>
          <w:sz w:val="20"/>
          <w:szCs w:val="20"/>
        </w:rPr>
      </w:pPr>
    </w:p>
    <w:p w:rsidR="00027D2D" w:rsidRPr="00960252" w:rsidRDefault="009279CC"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 xml:space="preserve">2. </w:t>
      </w:r>
      <w:r w:rsidR="00027D2D" w:rsidRPr="00960252">
        <w:rPr>
          <w:rFonts w:ascii="Times New Roman" w:hAnsi="Times New Roman" w:cs="Times New Roman"/>
          <w:b/>
          <w:sz w:val="20"/>
          <w:szCs w:val="20"/>
          <w:u w:val="single"/>
        </w:rPr>
        <w:t>Use of plant-microbe partnerships</w:t>
      </w:r>
    </w:p>
    <w:p w:rsidR="00027D2D" w:rsidRPr="00960252" w:rsidRDefault="00027D2D" w:rsidP="00027D2D">
      <w:pPr>
        <w:autoSpaceDE w:val="0"/>
        <w:autoSpaceDN w:val="0"/>
        <w:adjustRightInd w:val="0"/>
        <w:spacing w:after="0" w:line="240" w:lineRule="auto"/>
        <w:jc w:val="both"/>
        <w:rPr>
          <w:rFonts w:ascii="Times New Roman" w:hAnsi="Times New Roman" w:cs="Times New Roman"/>
          <w:b/>
          <w:sz w:val="20"/>
          <w:szCs w:val="20"/>
        </w:rPr>
      </w:pPr>
    </w:p>
    <w:p w:rsidR="00027D2D" w:rsidRPr="00960252" w:rsidRDefault="00027D2D" w:rsidP="00027D2D">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In recent years, there has been a growing interest in the impact of microorganisms on plant growth, bioavailability, and degradation of contaminants. Increasing numbers of studies are examining the effect of plant-associated microorganisms on phytoremediation efficiency.</w:t>
      </w:r>
      <w:r w:rsidRPr="00960252">
        <w:rPr>
          <w:sz w:val="20"/>
          <w:szCs w:val="20"/>
        </w:rPr>
        <w:t xml:space="preserve"> </w:t>
      </w:r>
      <w:r w:rsidRPr="00960252">
        <w:rPr>
          <w:rFonts w:ascii="Times New Roman" w:hAnsi="Times New Roman" w:cs="Times New Roman"/>
          <w:sz w:val="20"/>
          <w:szCs w:val="20"/>
        </w:rPr>
        <w:t>It has been proposed that phytoremediation techniques, which are based on the interactions between plants and microorganisms, are cost-effective and environmentally friendly methods for decontaminating polluted soils</w:t>
      </w:r>
      <w:r w:rsidR="00A20A64"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araswat&lt;/Author&gt;&lt;Year&gt;2022&lt;/Year&gt;&lt;RecNum&gt;263&lt;/RecNum&gt;&lt;DisplayText&gt;[102, 103]&lt;/DisplayText&gt;&lt;record&gt;&lt;rec-number&gt;263&lt;/rec-number&gt;&lt;foreign-keys&gt;&lt;key app="EN" db-id="5dxd5aa2jrrfdke2p0tvz29idsezz0v9aexf" timestamp="1653389334"&gt;263&lt;/key&gt;&lt;/foreign-keys&gt;&lt;ref-type name="Book Section"&gt;5&lt;/ref-type&gt;&lt;contributors&gt;&lt;authors&gt;&lt;author&gt;Saraswat, Shweta&lt;/author&gt;&lt;author&gt;Rai, JPN&lt;/author&gt;&lt;/authors&gt;&lt;/contributors&gt;&lt;titles&gt;&lt;title&gt;Integrative Agronomic Paradigm for Efficient Phytoremediation of Metal-Contaminated Soil: Agronomic Practices for Efficient Phytoremediation&lt;/title&gt;&lt;secondary-title&gt;Handbook of Research on Green Technologies for Sustainable Management of Agricultural Resources&lt;/secondary-title&gt;&lt;/titles&gt;&lt;pages&gt;246-266&lt;/pages&gt;&lt;dates&gt;&lt;year&gt;2022&lt;/year&gt;&lt;/dates&gt;&lt;publisher&gt;IGI Global&lt;/publisher&gt;&lt;urls&gt;&lt;/urls&gt;&lt;/record&gt;&lt;/Cite&gt;&lt;Cite&gt;&lt;Author&gt;Augusta&lt;/Author&gt;&lt;Year&gt;2022&lt;/Year&gt;&lt;RecNum&gt;264&lt;/RecNum&gt;&lt;record&gt;&lt;rec-number&gt;264&lt;/rec-number&gt;&lt;foreign-keys&gt;&lt;key app="EN" db-id="5dxd5aa2jrrfdke2p0tvz29idsezz0v9aexf" timestamp="1653389381"&gt;264&lt;/key&gt;&lt;/foreign-keys&gt;&lt;ref-type name="Journal Article"&gt;17&lt;/ref-type&gt;&lt;contributors&gt;&lt;authors&gt;&lt;author&gt;Augusta, Ajuzieogu Chinyere&lt;/author&gt;&lt;author&gt;Bertha, Ehis-Eriakha Chioma&lt;/author&gt;&lt;author&gt;Eromosele, Akemu Stephen&lt;/author&gt;&lt;/authors&gt;&lt;/contributors&gt;&lt;titles&gt;&lt;title&gt;Plant-Microbe Interaction: Prospects and Applications in Sustainable Environmental Management&lt;/title&gt;&lt;/titles&gt;&lt;dates&gt;&lt;year&gt;2022&lt;/year&gt;&lt;/dates&gt;&lt;isbn&gt;1803550287&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2, 103]</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Pr="00960252">
        <w:rPr>
          <w:sz w:val="20"/>
          <w:szCs w:val="20"/>
        </w:rPr>
        <w:t xml:space="preserve"> </w:t>
      </w:r>
      <w:r w:rsidRPr="00960252">
        <w:rPr>
          <w:rFonts w:ascii="Times New Roman" w:hAnsi="Times New Roman" w:cs="Times New Roman"/>
          <w:sz w:val="20"/>
          <w:szCs w:val="20"/>
        </w:rPr>
        <w:t xml:space="preserve">The release of plant root exudates (REs), which contain enzymes, amino acids, carbohydrate, low-molecular-mass carboxylic acids, and phenolic compounds, causes an increase in microbial activity, which is attributed to the </w:t>
      </w:r>
      <w:proofErr w:type="spellStart"/>
      <w:r w:rsidRPr="00960252">
        <w:rPr>
          <w:rFonts w:ascii="Times New Roman" w:hAnsi="Times New Roman" w:cs="Times New Roman"/>
          <w:sz w:val="20"/>
          <w:szCs w:val="20"/>
        </w:rPr>
        <w:t>rhizosphere</w:t>
      </w:r>
      <w:proofErr w:type="spellEnd"/>
      <w:r w:rsidRPr="00960252">
        <w:rPr>
          <w:rFonts w:ascii="Times New Roman" w:hAnsi="Times New Roman" w:cs="Times New Roman"/>
          <w:sz w:val="20"/>
          <w:szCs w:val="20"/>
        </w:rPr>
        <w:t xml:space="preserve"> effect</w:t>
      </w:r>
      <w:r w:rsidR="00A20A64" w:rsidRPr="00960252">
        <w:rPr>
          <w:rFonts w:ascii="Times New Roman" w:hAnsi="Times New Roman" w:cs="Times New Roman"/>
          <w:sz w:val="20"/>
          <w:szCs w:val="20"/>
        </w:rPr>
        <w:t xml:space="preserve">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Bhat&lt;/Author&gt;&lt;Year&gt;2022&lt;/Year&gt;&lt;RecNum&gt;265&lt;/RecNum&gt;&lt;DisplayText&gt;[104]&lt;/DisplayText&gt;&lt;record&gt;&lt;rec-number&gt;265&lt;/rec-number&gt;&lt;foreign-keys&gt;&lt;key app="EN" db-id="5dxd5aa2jrrfdke2p0tvz29idsezz0v9aexf" timestamp="1653389496"&gt;265&lt;/key&gt;&lt;/foreign-keys&gt;&lt;ref-type name="Book"&gt;6&lt;/ref-type&gt;&lt;contributors&gt;&lt;authors&gt;&lt;author&gt;Bhat, Rouf Ahmad&lt;/author&gt;&lt;author&gt;Mir, Mohammad Yaseen&lt;/author&gt;&lt;author&gt;Dar, Gowhar Hamid&lt;/author&gt;&lt;author&gt;Dervash, Moonisa Aslam&lt;/author&gt;&lt;/authors&gt;&lt;/contributors&gt;&lt;titles&gt;&lt;title&gt;Aquatic Environmental Bioengineering: Monitoring and Remediation of Contamination&lt;/title&gt;&lt;/titles&gt;&lt;dates&gt;&lt;year&gt;2022&lt;/year&gt;&lt;/dates&gt;&lt;publisher&gt;John Wiley &amp;amp; Sons&lt;/publisher&gt;&lt;isbn&gt;111976095X&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4]</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A20A64" w:rsidRPr="00960252">
        <w:rPr>
          <w:sz w:val="20"/>
          <w:szCs w:val="20"/>
        </w:rPr>
        <w:t xml:space="preserve"> </w:t>
      </w:r>
      <w:proofErr w:type="spellStart"/>
      <w:r w:rsidR="00A20A64" w:rsidRPr="00960252">
        <w:rPr>
          <w:rFonts w:ascii="Times New Roman" w:hAnsi="Times New Roman" w:cs="Times New Roman"/>
          <w:sz w:val="20"/>
          <w:szCs w:val="20"/>
        </w:rPr>
        <w:t>Endophytic</w:t>
      </w:r>
      <w:proofErr w:type="spellEnd"/>
      <w:r w:rsidR="00A20A64" w:rsidRPr="00960252">
        <w:rPr>
          <w:rFonts w:ascii="Times New Roman" w:hAnsi="Times New Roman" w:cs="Times New Roman"/>
          <w:sz w:val="20"/>
          <w:szCs w:val="20"/>
        </w:rPr>
        <w:t xml:space="preserve"> bacteria contribute to the biodegradation of toxic compounds, according to several authors, and the plant </w:t>
      </w:r>
      <w:proofErr w:type="spellStart"/>
      <w:r w:rsidR="00A20A64" w:rsidRPr="00960252">
        <w:rPr>
          <w:rFonts w:ascii="Times New Roman" w:hAnsi="Times New Roman" w:cs="Times New Roman"/>
          <w:sz w:val="20"/>
          <w:szCs w:val="20"/>
        </w:rPr>
        <w:t>endophyte</w:t>
      </w:r>
      <w:proofErr w:type="spellEnd"/>
      <w:r w:rsidR="00A20A64" w:rsidRPr="00960252">
        <w:rPr>
          <w:rFonts w:ascii="Times New Roman" w:hAnsi="Times New Roman" w:cs="Times New Roman"/>
          <w:sz w:val="20"/>
          <w:szCs w:val="20"/>
        </w:rPr>
        <w:t xml:space="preserve"> association can be used to remediate polluted systems </w:t>
      </w:r>
      <w:r w:rsidR="00A20A64"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aeed&lt;/Author&gt;&lt;Year&gt;2022&lt;/Year&gt;&lt;RecNum&gt;266&lt;/RecNum&gt;&lt;DisplayText&gt;[105]&lt;/DisplayText&gt;&lt;record&gt;&lt;rec-number&gt;266&lt;/rec-number&gt;&lt;foreign-keys&gt;&lt;key app="EN" db-id="5dxd5aa2jrrfdke2p0tvz29idsezz0v9aexf" timestamp="1653389593"&gt;266&lt;/key&gt;&lt;/foreign-keys&gt;&lt;ref-type name="Journal Article"&gt;17&lt;/ref-type&gt;&lt;contributors&gt;&lt;authors&gt;&lt;author&gt;Saeed, Maimona&lt;/author&gt;&lt;author&gt;Ilyas, Noshin&lt;/author&gt;&lt;author&gt;Jayachandran, Krish&lt;/author&gt;&lt;author&gt;Shabir, Sumera&lt;/author&gt;&lt;author&gt;Akhtar, Nosheen&lt;/author&gt;&lt;author&gt;Shahzad, Asim&lt;/author&gt;&lt;author&gt;Sayyed, RZ&lt;/author&gt;&lt;author&gt;Bano, Asghari&lt;/author&gt;&lt;/authors&gt;&lt;/contributors&gt;&lt;titles&gt;&lt;title&gt;Advances in Biochar and PGPR engineering system for hydrocarbon degradation: A promising strategy for environmental remediation&lt;/title&gt;&lt;secondary-title&gt;Environmental Pollution&lt;/secondary-title&gt;&lt;/titles&gt;&lt;periodical&gt;&lt;full-title&gt;Environmental Pollution&lt;/full-title&gt;&lt;/periodical&gt;&lt;pages&gt;119282&lt;/pages&gt;&lt;dates&gt;&lt;year&gt;2022&lt;/year&gt;&lt;/dates&gt;&lt;isbn&gt;0269-7491&lt;/isbn&gt;&lt;urls&gt;&lt;/urls&gt;&lt;/record&gt;&lt;/Cite&gt;&lt;/EndNote&gt;</w:instrText>
      </w:r>
      <w:r w:rsidR="00A20A64"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5]</w:t>
      </w:r>
      <w:r w:rsidR="00A20A64" w:rsidRPr="00960252">
        <w:rPr>
          <w:rFonts w:ascii="Times New Roman" w:hAnsi="Times New Roman" w:cs="Times New Roman"/>
          <w:sz w:val="20"/>
          <w:szCs w:val="20"/>
        </w:rPr>
        <w:fldChar w:fldCharType="end"/>
      </w:r>
      <w:r w:rsidR="00A20A64" w:rsidRPr="00960252">
        <w:rPr>
          <w:rFonts w:ascii="Times New Roman" w:hAnsi="Times New Roman" w:cs="Times New Roman"/>
          <w:sz w:val="20"/>
          <w:szCs w:val="20"/>
        </w:rPr>
        <w:t>.</w:t>
      </w:r>
      <w:r w:rsidR="00A20A64" w:rsidRPr="00960252">
        <w:rPr>
          <w:sz w:val="20"/>
          <w:szCs w:val="20"/>
        </w:rPr>
        <w:t xml:space="preserve"> </w:t>
      </w:r>
      <w:r w:rsidR="00A20A64" w:rsidRPr="00960252">
        <w:rPr>
          <w:rFonts w:ascii="Times New Roman" w:hAnsi="Times New Roman" w:cs="Times New Roman"/>
          <w:sz w:val="20"/>
          <w:szCs w:val="20"/>
        </w:rPr>
        <w:t>Additionally, the degradation of atrazine was demonstrated by inoculating contami</w:t>
      </w:r>
      <w:r w:rsidR="00E4735F" w:rsidRPr="00960252">
        <w:rPr>
          <w:rFonts w:ascii="Times New Roman" w:hAnsi="Times New Roman" w:cs="Times New Roman"/>
          <w:sz w:val="20"/>
          <w:szCs w:val="20"/>
        </w:rPr>
        <w:t xml:space="preserve">nated soil microorganisms with </w:t>
      </w:r>
      <w:proofErr w:type="spellStart"/>
      <w:r w:rsidR="00E4735F" w:rsidRPr="00960252">
        <w:rPr>
          <w:rFonts w:ascii="Times New Roman" w:hAnsi="Times New Roman" w:cs="Times New Roman"/>
          <w:i/>
          <w:sz w:val="20"/>
          <w:szCs w:val="20"/>
        </w:rPr>
        <w:t>a</w:t>
      </w:r>
      <w:r w:rsidR="00A20A64" w:rsidRPr="00960252">
        <w:rPr>
          <w:rFonts w:ascii="Times New Roman" w:hAnsi="Times New Roman" w:cs="Times New Roman"/>
          <w:i/>
          <w:sz w:val="20"/>
          <w:szCs w:val="20"/>
        </w:rPr>
        <w:t>rthrobacter</w:t>
      </w:r>
      <w:proofErr w:type="spellEnd"/>
      <w:r w:rsidR="00A20A64" w:rsidRPr="00960252">
        <w:rPr>
          <w:rFonts w:ascii="Times New Roman" w:hAnsi="Times New Roman" w:cs="Times New Roman"/>
          <w:i/>
          <w:sz w:val="20"/>
          <w:szCs w:val="20"/>
        </w:rPr>
        <w:t xml:space="preserve"> </w:t>
      </w:r>
      <w:r w:rsidR="00A20A64" w:rsidRPr="00960252">
        <w:rPr>
          <w:rFonts w:ascii="Times New Roman" w:hAnsi="Times New Roman" w:cs="Times New Roman"/>
          <w:sz w:val="20"/>
          <w:szCs w:val="20"/>
        </w:rPr>
        <w:t xml:space="preserve">sp. DNS10 alongside the plant </w:t>
      </w:r>
      <w:proofErr w:type="spellStart"/>
      <w:r w:rsidR="00A20A64" w:rsidRPr="00960252">
        <w:rPr>
          <w:rFonts w:ascii="Times New Roman" w:hAnsi="Times New Roman" w:cs="Times New Roman"/>
          <w:sz w:val="20"/>
          <w:szCs w:val="20"/>
        </w:rPr>
        <w:t>Pennisetum</w:t>
      </w:r>
      <w:proofErr w:type="spellEnd"/>
      <w:r w:rsidR="00A20A64" w:rsidRPr="00960252">
        <w:rPr>
          <w:rFonts w:ascii="Times New Roman" w:hAnsi="Times New Roman" w:cs="Times New Roman"/>
          <w:sz w:val="20"/>
          <w:szCs w:val="20"/>
        </w:rPr>
        <w:t>. The authors demonstrated the effectiveness</w:t>
      </w:r>
      <w:r w:rsidR="00E60BC3" w:rsidRPr="00960252">
        <w:rPr>
          <w:rFonts w:ascii="Times New Roman" w:hAnsi="Times New Roman" w:cs="Times New Roman"/>
          <w:sz w:val="20"/>
          <w:szCs w:val="20"/>
        </w:rPr>
        <w:t xml:space="preserve"> of the plant-</w:t>
      </w:r>
      <w:proofErr w:type="spellStart"/>
      <w:r w:rsidR="00E4735F" w:rsidRPr="00960252">
        <w:rPr>
          <w:rFonts w:ascii="Times New Roman" w:hAnsi="Times New Roman" w:cs="Times New Roman"/>
          <w:i/>
          <w:sz w:val="20"/>
          <w:szCs w:val="20"/>
        </w:rPr>
        <w:t>arthrobacter</w:t>
      </w:r>
      <w:proofErr w:type="spellEnd"/>
      <w:r w:rsidR="00E4735F" w:rsidRPr="00960252">
        <w:rPr>
          <w:rFonts w:ascii="Times New Roman" w:hAnsi="Times New Roman" w:cs="Times New Roman"/>
          <w:i/>
          <w:sz w:val="20"/>
          <w:szCs w:val="20"/>
        </w:rPr>
        <w:t xml:space="preserve"> </w:t>
      </w:r>
      <w:r w:rsidR="00E4735F" w:rsidRPr="00960252">
        <w:rPr>
          <w:rFonts w:ascii="Times New Roman" w:hAnsi="Times New Roman" w:cs="Times New Roman"/>
          <w:sz w:val="20"/>
          <w:szCs w:val="20"/>
        </w:rPr>
        <w:t xml:space="preserve">interactions, which resulted in a 98 % </w:t>
      </w:r>
      <w:r w:rsidR="00A20A64" w:rsidRPr="00960252">
        <w:rPr>
          <w:rFonts w:ascii="Times New Roman" w:hAnsi="Times New Roman" w:cs="Times New Roman"/>
          <w:sz w:val="20"/>
          <w:szCs w:val="20"/>
        </w:rPr>
        <w:t xml:space="preserve"> reduction in atrazine levels when compared with the effects of a single strain and a</w:t>
      </w:r>
      <w:r w:rsidR="00E4735F" w:rsidRPr="00960252">
        <w:rPr>
          <w:rFonts w:ascii="Times New Roman" w:hAnsi="Times New Roman" w:cs="Times New Roman"/>
          <w:sz w:val="20"/>
          <w:szCs w:val="20"/>
        </w:rPr>
        <w:t xml:space="preserve"> single plant </w:t>
      </w:r>
      <w:r w:rsidR="00E4735F"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Urseler&lt;/Author&gt;&lt;Year&gt;2022&lt;/Year&gt;&lt;RecNum&gt;267&lt;/RecNum&gt;&lt;DisplayText&gt;[106, 107]&lt;/DisplayText&gt;&lt;record&gt;&lt;rec-number&gt;267&lt;/rec-number&gt;&lt;foreign-keys&gt;&lt;key app="EN" db-id="5dxd5aa2jrrfdke2p0tvz29idsezz0v9aexf" timestamp="1653389783"&gt;267&lt;/key&gt;&lt;/foreign-keys&gt;&lt;ref-type name="Journal Article"&gt;17&lt;/ref-type&gt;&lt;contributors&gt;&lt;authors&gt;&lt;author&gt;Urseler, Noelia&lt;/author&gt;&lt;author&gt;Bachetti, Romina&lt;/author&gt;&lt;author&gt;Morgante, Verónica&lt;/author&gt;&lt;author&gt;Agostini, Elizabeth&lt;/author&gt;&lt;author&gt;Morgante, Carolina&lt;/author&gt;&lt;/authors&gt;&lt;/contributors&gt;&lt;titles&gt;&lt;title&gt;Atrazine behavior in an agricultural soil: adsorption–desorption, leaching, and bioaugmentation with Arthrobacter sp. strain AAC22&lt;/title&gt;&lt;secondary-title&gt;Journal of Soils and Sediments&lt;/secondary-title&gt;&lt;/titles&gt;&lt;periodical&gt;&lt;full-title&gt;Journal of Soils and Sediments&lt;/full-title&gt;&lt;/periodical&gt;&lt;pages&gt;93-108&lt;/pages&gt;&lt;volume&gt;22&lt;/volume&gt;&lt;number&gt;1&lt;/number&gt;&lt;dates&gt;&lt;year&gt;2022&lt;/year&gt;&lt;/dates&gt;&lt;isbn&gt;1614-7480&lt;/isbn&gt;&lt;urls&gt;&lt;/urls&gt;&lt;/record&gt;&lt;/Cite&gt;&lt;Cite&gt;&lt;Author&gt;Sarker&lt;/Author&gt;&lt;Year&gt;2021&lt;/Year&gt;&lt;RecNum&gt;268&lt;/RecNum&gt;&lt;record&gt;&lt;rec-number&gt;268&lt;/rec-number&gt;&lt;foreign-keys&gt;&lt;key app="EN" db-id="5dxd5aa2jrrfdke2p0tvz29idsezz0v9aexf" timestamp="1653389824"&gt;268&lt;/key&gt;&lt;/foreign-keys&gt;&lt;ref-type name="Journal Article"&gt;17&lt;/ref-type&gt;&lt;contributors&gt;&lt;authors&gt;&lt;author&gt;Sarker, Aniruddha&lt;/author&gt;&lt;author&gt;Nandi, Rakhi&lt;/author&gt;&lt;author&gt;Kim, Jang-Eok&lt;/author&gt;&lt;author&gt;Islam, Tofazzal&lt;/author&gt;&lt;/authors&gt;&lt;/contributors&gt;&lt;titles&gt;&lt;title&gt;Remediation of chemical pesticides from contaminated sites through potential microorganisms and their functional enzymes: Prospects and challenges&lt;/title&gt;&lt;secondary-title&gt;Environmental Technology &amp;amp; Innovation&lt;/secondary-title&gt;&lt;/titles&gt;&lt;periodical&gt;&lt;full-title&gt;Environmental Technology &amp;amp; Innovation&lt;/full-title&gt;&lt;/periodical&gt;&lt;pages&gt;101777&lt;/pages&gt;&lt;volume&gt;23&lt;/volume&gt;&lt;dates&gt;&lt;year&gt;2021&lt;/year&gt;&lt;/dates&gt;&lt;isbn&gt;2352-1864&lt;/isbn&gt;&lt;urls&gt;&lt;/urls&gt;&lt;/record&gt;&lt;/Cite&gt;&lt;/EndNote&gt;</w:instrText>
      </w:r>
      <w:r w:rsidR="00E4735F"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6, 107]</w:t>
      </w:r>
      <w:r w:rsidR="00E4735F" w:rsidRPr="00960252">
        <w:rPr>
          <w:rFonts w:ascii="Times New Roman" w:hAnsi="Times New Roman" w:cs="Times New Roman"/>
          <w:sz w:val="20"/>
          <w:szCs w:val="20"/>
        </w:rPr>
        <w:fldChar w:fldCharType="end"/>
      </w:r>
      <w:r w:rsidR="00E4735F" w:rsidRPr="00960252">
        <w:rPr>
          <w:rFonts w:ascii="Times New Roman" w:hAnsi="Times New Roman" w:cs="Times New Roman"/>
          <w:sz w:val="20"/>
          <w:szCs w:val="20"/>
        </w:rPr>
        <w:t>.</w:t>
      </w:r>
      <w:r w:rsidR="00E4735F" w:rsidRPr="00960252">
        <w:rPr>
          <w:sz w:val="20"/>
          <w:szCs w:val="20"/>
        </w:rPr>
        <w:t xml:space="preserve"> </w:t>
      </w:r>
      <w:r w:rsidR="00E4735F" w:rsidRPr="00960252">
        <w:rPr>
          <w:rFonts w:ascii="Times New Roman" w:hAnsi="Times New Roman" w:cs="Times New Roman"/>
          <w:sz w:val="20"/>
          <w:szCs w:val="20"/>
        </w:rPr>
        <w:t xml:space="preserve">Trace element plant-microbe interactions have been studied predominantly </w:t>
      </w:r>
      <w:r w:rsidR="00E4735F" w:rsidRPr="00960252">
        <w:rPr>
          <w:rFonts w:ascii="Times New Roman" w:hAnsi="Times New Roman" w:cs="Times New Roman"/>
          <w:sz w:val="20"/>
          <w:szCs w:val="20"/>
        </w:rPr>
        <w:lastRenderedPageBreak/>
        <w:t>in the context of phytoremediation.</w:t>
      </w:r>
      <w:r w:rsidR="00E4735F" w:rsidRPr="00960252">
        <w:rPr>
          <w:sz w:val="20"/>
          <w:szCs w:val="20"/>
        </w:rPr>
        <w:t xml:space="preserve"> </w:t>
      </w:r>
      <w:r w:rsidR="00E4735F" w:rsidRPr="00960252">
        <w:rPr>
          <w:rFonts w:ascii="Times New Roman" w:hAnsi="Times New Roman" w:cs="Times New Roman"/>
          <w:sz w:val="20"/>
          <w:szCs w:val="20"/>
        </w:rPr>
        <w:t xml:space="preserve">It has been </w:t>
      </w:r>
      <w:r w:rsidR="00313D23" w:rsidRPr="00960252">
        <w:rPr>
          <w:rFonts w:ascii="Times New Roman" w:hAnsi="Times New Roman" w:cs="Times New Roman"/>
          <w:sz w:val="20"/>
          <w:szCs w:val="20"/>
        </w:rPr>
        <w:t>hypothesized</w:t>
      </w:r>
      <w:r w:rsidR="00E4735F" w:rsidRPr="00960252">
        <w:rPr>
          <w:rFonts w:ascii="Times New Roman" w:hAnsi="Times New Roman" w:cs="Times New Roman"/>
          <w:sz w:val="20"/>
          <w:szCs w:val="20"/>
        </w:rPr>
        <w:t xml:space="preserve"> that the microorganisms in the soil, and in particular the active </w:t>
      </w:r>
      <w:proofErr w:type="spellStart"/>
      <w:r w:rsidR="00E4735F" w:rsidRPr="00960252">
        <w:rPr>
          <w:rFonts w:ascii="Times New Roman" w:hAnsi="Times New Roman" w:cs="Times New Roman"/>
          <w:sz w:val="20"/>
          <w:szCs w:val="20"/>
        </w:rPr>
        <w:t>rhizosphere</w:t>
      </w:r>
      <w:proofErr w:type="spellEnd"/>
      <w:r w:rsidR="00E4735F" w:rsidRPr="00960252">
        <w:rPr>
          <w:rFonts w:ascii="Times New Roman" w:hAnsi="Times New Roman" w:cs="Times New Roman"/>
          <w:sz w:val="20"/>
          <w:szCs w:val="20"/>
        </w:rPr>
        <w:t xml:space="preserve"> bacteria, could help plants better mobilize and absorb metals.</w:t>
      </w:r>
      <w:r w:rsidR="00E4735F" w:rsidRPr="00960252">
        <w:rPr>
          <w:sz w:val="20"/>
          <w:szCs w:val="20"/>
        </w:rPr>
        <w:t xml:space="preserve"> </w:t>
      </w:r>
      <w:r w:rsidR="00E4735F" w:rsidRPr="00960252">
        <w:rPr>
          <w:rFonts w:ascii="Times New Roman" w:hAnsi="Times New Roman" w:cs="Times New Roman"/>
          <w:sz w:val="20"/>
          <w:szCs w:val="20"/>
        </w:rPr>
        <w:t xml:space="preserve">Several </w:t>
      </w:r>
      <w:proofErr w:type="spellStart"/>
      <w:r w:rsidR="00E4735F" w:rsidRPr="00960252">
        <w:rPr>
          <w:rFonts w:ascii="Times New Roman" w:hAnsi="Times New Roman" w:cs="Times New Roman"/>
          <w:sz w:val="20"/>
          <w:szCs w:val="20"/>
        </w:rPr>
        <w:t>actinobacteria</w:t>
      </w:r>
      <w:proofErr w:type="spellEnd"/>
      <w:r w:rsidR="00E4735F" w:rsidRPr="00960252">
        <w:rPr>
          <w:rFonts w:ascii="Times New Roman" w:hAnsi="Times New Roman" w:cs="Times New Roman"/>
          <w:sz w:val="20"/>
          <w:szCs w:val="20"/>
        </w:rPr>
        <w:t xml:space="preserve"> are like this, because members of this phylum are spread out in different ways in the </w:t>
      </w:r>
      <w:proofErr w:type="spellStart"/>
      <w:r w:rsidR="00E4735F" w:rsidRPr="00960252">
        <w:rPr>
          <w:rFonts w:ascii="Times New Roman" w:hAnsi="Times New Roman" w:cs="Times New Roman"/>
          <w:sz w:val="20"/>
          <w:szCs w:val="20"/>
        </w:rPr>
        <w:t>rizosphere</w:t>
      </w:r>
      <w:proofErr w:type="spellEnd"/>
      <w:r w:rsidR="00E4735F" w:rsidRPr="00960252">
        <w:rPr>
          <w:rFonts w:ascii="Times New Roman" w:hAnsi="Times New Roman" w:cs="Times New Roman"/>
          <w:sz w:val="20"/>
          <w:szCs w:val="20"/>
        </w:rPr>
        <w:t xml:space="preserve">, where secondary metabolite producers are more common. This is usually due to the production of things that help plants grow, like </w:t>
      </w:r>
      <w:proofErr w:type="spellStart"/>
      <w:r w:rsidR="00E4735F" w:rsidRPr="00960252">
        <w:rPr>
          <w:rFonts w:ascii="Times New Roman" w:hAnsi="Times New Roman" w:cs="Times New Roman"/>
          <w:sz w:val="20"/>
          <w:szCs w:val="20"/>
        </w:rPr>
        <w:t>indole</w:t>
      </w:r>
      <w:proofErr w:type="spellEnd"/>
      <w:r w:rsidR="00E4735F" w:rsidRPr="00960252">
        <w:rPr>
          <w:rFonts w:ascii="Times New Roman" w:hAnsi="Times New Roman" w:cs="Times New Roman"/>
          <w:sz w:val="20"/>
          <w:szCs w:val="20"/>
        </w:rPr>
        <w:t xml:space="preserve"> acetic acid, or to the production of things that bind or chelate metals, like </w:t>
      </w:r>
      <w:proofErr w:type="spellStart"/>
      <w:r w:rsidR="00E4735F" w:rsidRPr="00960252">
        <w:rPr>
          <w:rFonts w:ascii="Times New Roman" w:hAnsi="Times New Roman" w:cs="Times New Roman"/>
          <w:sz w:val="20"/>
          <w:szCs w:val="20"/>
        </w:rPr>
        <w:t>siderophores</w:t>
      </w:r>
      <w:proofErr w:type="spellEnd"/>
      <w:r w:rsidR="00E4735F" w:rsidRPr="00960252">
        <w:rPr>
          <w:rFonts w:ascii="Times New Roman" w:hAnsi="Times New Roman" w:cs="Times New Roman"/>
          <w:sz w:val="20"/>
          <w:szCs w:val="20"/>
        </w:rPr>
        <w:t xml:space="preserve"> </w:t>
      </w:r>
      <w:r w:rsidR="00E4735F"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Khanna&lt;/Author&gt;&lt;Year&gt;2021&lt;/Year&gt;&lt;RecNum&gt;269&lt;/RecNum&gt;&lt;DisplayText&gt;[108]&lt;/DisplayText&gt;&lt;record&gt;&lt;rec-number&gt;269&lt;/rec-number&gt;&lt;foreign-keys&gt;&lt;key app="EN" db-id="5dxd5aa2jrrfdke2p0tvz29idsezz0v9aexf" timestamp="1653390073"&gt;269&lt;/key&gt;&lt;/foreign-keys&gt;&lt;ref-type name="Journal Article"&gt;17&lt;/ref-type&gt;&lt;contributors&gt;&lt;authors&gt;&lt;author&gt;Khanna, Kanika&lt;/author&gt;&lt;author&gt;Ohri, Puja&lt;/author&gt;&lt;author&gt;Bhardwaj, Renu&lt;/author&gt;&lt;author&gt;Ahmad, Parvaiz&lt;/author&gt;&lt;/authors&gt;&lt;/contributors&gt;&lt;titles&gt;&lt;title&gt;Unsnarling Plausible Role of Plant Growth-Promoting Rhizobacteria for Mitigating Cd-Toxicity from Plants: An Environmental Safety Aspect&lt;/title&gt;&lt;secondary-title&gt;Journal of Plant Growth Regulation&lt;/secondary-title&gt;&lt;/titles&gt;&lt;periodical&gt;&lt;full-title&gt;Journal of Plant Growth Regulation&lt;/full-title&gt;&lt;/periodical&gt;&lt;pages&gt;1-29&lt;/pages&gt;&lt;dates&gt;&lt;year&gt;2021&lt;/year&gt;&lt;/dates&gt;&lt;isbn&gt;1435-8107&lt;/isbn&gt;&lt;urls&gt;&lt;/urls&gt;&lt;/record&gt;&lt;/Cite&gt;&lt;/EndNote&gt;</w:instrText>
      </w:r>
      <w:r w:rsidR="00E4735F"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8]</w:t>
      </w:r>
      <w:r w:rsidR="00E4735F" w:rsidRPr="00960252">
        <w:rPr>
          <w:rFonts w:ascii="Times New Roman" w:hAnsi="Times New Roman" w:cs="Times New Roman"/>
          <w:sz w:val="20"/>
          <w:szCs w:val="20"/>
        </w:rPr>
        <w:fldChar w:fldCharType="end"/>
      </w:r>
      <w:r w:rsidR="00E4735F" w:rsidRPr="00960252">
        <w:rPr>
          <w:rFonts w:ascii="Times New Roman" w:hAnsi="Times New Roman" w:cs="Times New Roman"/>
          <w:sz w:val="20"/>
          <w:szCs w:val="20"/>
        </w:rPr>
        <w:t>.</w:t>
      </w:r>
      <w:r w:rsidR="00C83977" w:rsidRPr="00960252">
        <w:rPr>
          <w:sz w:val="20"/>
          <w:szCs w:val="20"/>
        </w:rPr>
        <w:t xml:space="preserve"> </w:t>
      </w:r>
      <w:r w:rsidR="00C83977" w:rsidRPr="00960252">
        <w:rPr>
          <w:rFonts w:ascii="Times New Roman" w:hAnsi="Times New Roman" w:cs="Times New Roman"/>
          <w:sz w:val="20"/>
          <w:szCs w:val="20"/>
        </w:rPr>
        <w:t>In this study, the bacteria that were obtained were, for the most part, resistant to both Cr and Co; however, other tolerance combinations were also found, which indicates that heavy metal resistance evolved independently on multiple occasions</w:t>
      </w:r>
      <w:r w:rsidR="00077D4C"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hang&lt;/Author&gt;&lt;Year&gt;2021&lt;/Year&gt;&lt;RecNum&gt;270&lt;/RecNum&gt;&lt;DisplayText&gt;[109]&lt;/DisplayText&gt;&lt;record&gt;&lt;rec-number&gt;270&lt;/rec-number&gt;&lt;foreign-keys&gt;&lt;key app="EN" db-id="5dxd5aa2jrrfdke2p0tvz29idsezz0v9aexf" timestamp="1653390356"&gt;270&lt;/key&gt;&lt;/foreign-keys&gt;&lt;ref-type name="Journal Article"&gt;17&lt;/ref-type&gt;&lt;contributors&gt;&lt;authors&gt;&lt;author&gt;Shang, Daiqi&lt;/author&gt;&lt;author&gt;Zhao, Hang&lt;/author&gt;&lt;author&gt;Xu, Xuebin&lt;/author&gt;&lt;author&gt;Arunachalam, Kannappan&lt;/author&gt;&lt;author&gt;Chang, Jiang&lt;/author&gt;&lt;author&gt;Bai, Ling&lt;/author&gt;&lt;author&gt;Shi, Chunlei&lt;/author&gt;&lt;/authors&gt;&lt;/contributors&gt;&lt;titles&gt;&lt;title&gt;Conjugative IncHI2 plasmid harboring novel class 1 integron mediated dissemination of multidrug resistance genes in Salmonella Typhimurium&lt;/title&gt;&lt;secondary-title&gt;Food Control&lt;/secondary-title&gt;&lt;/titles&gt;&lt;periodical&gt;&lt;full-title&gt;Food Control&lt;/full-title&gt;&lt;/periodical&gt;&lt;pages&gt;107810&lt;/pages&gt;&lt;volume&gt;122&lt;/volume&gt;&lt;dates&gt;&lt;year&gt;2021&lt;/year&gt;&lt;/dates&gt;&lt;isbn&gt;0956-7135&lt;/isbn&gt;&lt;urls&gt;&lt;/urls&gt;&lt;/record&gt;&lt;/Cite&gt;&lt;/EndNote&gt;</w:instrText>
      </w:r>
      <w:r w:rsidR="00077D4C"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09]</w:t>
      </w:r>
      <w:r w:rsidR="00077D4C" w:rsidRPr="00960252">
        <w:rPr>
          <w:rFonts w:ascii="Times New Roman" w:hAnsi="Times New Roman" w:cs="Times New Roman"/>
          <w:sz w:val="20"/>
          <w:szCs w:val="20"/>
        </w:rPr>
        <w:fldChar w:fldCharType="end"/>
      </w:r>
      <w:r w:rsidR="00077D4C" w:rsidRPr="00960252">
        <w:rPr>
          <w:rFonts w:ascii="Times New Roman" w:hAnsi="Times New Roman" w:cs="Times New Roman"/>
          <w:sz w:val="20"/>
          <w:szCs w:val="20"/>
        </w:rPr>
        <w:t>.</w:t>
      </w:r>
      <w:r w:rsidR="00077D4C" w:rsidRPr="00960252">
        <w:rPr>
          <w:sz w:val="20"/>
          <w:szCs w:val="20"/>
        </w:rPr>
        <w:t xml:space="preserve"> </w:t>
      </w:r>
      <w:r w:rsidR="00077D4C" w:rsidRPr="00960252">
        <w:rPr>
          <w:rFonts w:ascii="Times New Roman" w:hAnsi="Times New Roman" w:cs="Times New Roman"/>
          <w:sz w:val="20"/>
          <w:szCs w:val="20"/>
        </w:rPr>
        <w:t xml:space="preserve">The inherent weaknesses associated with the application of isolated elements can be addressed by developing phytoremediation systems where microorganisms-primarily </w:t>
      </w:r>
      <w:proofErr w:type="spellStart"/>
      <w:r w:rsidR="00077D4C" w:rsidRPr="00960252">
        <w:rPr>
          <w:rFonts w:ascii="Times New Roman" w:hAnsi="Times New Roman" w:cs="Times New Roman"/>
          <w:sz w:val="20"/>
          <w:szCs w:val="20"/>
        </w:rPr>
        <w:t>actinobacteria</w:t>
      </w:r>
      <w:proofErr w:type="spellEnd"/>
      <w:r w:rsidR="00077D4C" w:rsidRPr="00960252">
        <w:rPr>
          <w:rFonts w:ascii="Times New Roman" w:hAnsi="Times New Roman" w:cs="Times New Roman"/>
          <w:sz w:val="20"/>
          <w:szCs w:val="20"/>
        </w:rPr>
        <w:t>-interact with plants.</w:t>
      </w:r>
    </w:p>
    <w:p w:rsidR="00077D4C" w:rsidRPr="00960252" w:rsidRDefault="00077D4C" w:rsidP="00027D2D">
      <w:pPr>
        <w:autoSpaceDE w:val="0"/>
        <w:autoSpaceDN w:val="0"/>
        <w:adjustRightInd w:val="0"/>
        <w:spacing w:after="0" w:line="240" w:lineRule="auto"/>
        <w:jc w:val="both"/>
        <w:rPr>
          <w:rFonts w:ascii="Times New Roman" w:hAnsi="Times New Roman" w:cs="Times New Roman"/>
          <w:sz w:val="20"/>
          <w:szCs w:val="20"/>
        </w:rPr>
      </w:pPr>
    </w:p>
    <w:p w:rsidR="00077D4C" w:rsidRPr="00960252" w:rsidRDefault="009279CC"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3. Use</w:t>
      </w:r>
      <w:r w:rsidR="00077D4C" w:rsidRPr="00960252">
        <w:rPr>
          <w:rFonts w:ascii="Times New Roman" w:hAnsi="Times New Roman" w:cs="Times New Roman"/>
          <w:b/>
          <w:sz w:val="20"/>
          <w:szCs w:val="20"/>
          <w:u w:val="single"/>
        </w:rPr>
        <w:t xml:space="preserve"> of </w:t>
      </w:r>
      <w:r w:rsidR="00FB0DC6" w:rsidRPr="00960252">
        <w:rPr>
          <w:rFonts w:ascii="Times New Roman" w:hAnsi="Times New Roman" w:cs="Times New Roman"/>
          <w:b/>
          <w:sz w:val="20"/>
          <w:szCs w:val="20"/>
          <w:u w:val="single"/>
        </w:rPr>
        <w:t>microbial</w:t>
      </w:r>
      <w:r w:rsidR="00077D4C" w:rsidRPr="00960252">
        <w:rPr>
          <w:rFonts w:ascii="Times New Roman" w:hAnsi="Times New Roman" w:cs="Times New Roman"/>
          <w:b/>
          <w:sz w:val="20"/>
          <w:szCs w:val="20"/>
          <w:u w:val="single"/>
        </w:rPr>
        <w:t xml:space="preserve"> produced surface-active compounds</w:t>
      </w:r>
    </w:p>
    <w:p w:rsidR="009279CC" w:rsidRPr="00960252" w:rsidRDefault="009279CC" w:rsidP="00027D2D">
      <w:pPr>
        <w:autoSpaceDE w:val="0"/>
        <w:autoSpaceDN w:val="0"/>
        <w:adjustRightInd w:val="0"/>
        <w:spacing w:after="0" w:line="240" w:lineRule="auto"/>
        <w:jc w:val="both"/>
        <w:rPr>
          <w:rFonts w:ascii="Times New Roman" w:hAnsi="Times New Roman" w:cs="Times New Roman"/>
          <w:b/>
          <w:sz w:val="20"/>
          <w:szCs w:val="20"/>
        </w:rPr>
      </w:pPr>
    </w:p>
    <w:p w:rsidR="004A375F" w:rsidRPr="00960252" w:rsidRDefault="009279CC" w:rsidP="00027D2D">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 xml:space="preserve">Bioremediation is a term that refers to the removal or neutralization of contaminants using biological agents such as plants and microorganisms, as well as products derived from them </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Behbudi&lt;/Author&gt;&lt;Year&gt;2021&lt;/Year&gt;&lt;RecNum&gt;271&lt;/RecNum&gt;&lt;DisplayText&gt;[110]&lt;/DisplayText&gt;&lt;record&gt;&lt;rec-number&gt;271&lt;/rec-number&gt;&lt;foreign-keys&gt;&lt;key app="EN" db-id="5dxd5aa2jrrfdke2p0tvz29idsezz0v9aexf" timestamp="1653390637"&gt;271&lt;/key&gt;&lt;/foreign-keys&gt;&lt;ref-type name="Journal Article"&gt;17&lt;/ref-type&gt;&lt;contributors&gt;&lt;authors&gt;&lt;author&gt;Behbudi, Gity&lt;/author&gt;&lt;author&gt;Yousefi, Khadije&lt;/author&gt;&lt;author&gt;Sadeghipour, Yasin&lt;/author&gt;&lt;/authors&gt;&lt;/contributors&gt;&lt;titles&gt;&lt;title&gt;Microbial Enzymes Based Technologies for Bioremediation of Pollutions&lt;/title&gt;&lt;secondary-title&gt;Journal of Environmental Treatment Techniques&lt;/secondary-title&gt;&lt;/titles&gt;&lt;periodical&gt;&lt;full-title&gt;Journal of Environmental Treatment Techniques&lt;/full-title&gt;&lt;/periodical&gt;&lt;pages&gt;463-469&lt;/pages&gt;&lt;volume&gt;9&lt;/volume&gt;&lt;number&gt;2&lt;/number&gt;&lt;dates&gt;&lt;year&gt;2021&lt;/year&gt;&lt;/dates&gt;&lt;isbn&gt;2309-1185&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0]</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 The use of microbial products rather than whole cells for environmental remediation could have undeniable advantages, as the producer microorganisms do not need to be able to grow and survive in contaminated environments.</w:t>
      </w:r>
      <w:r w:rsidRPr="00960252">
        <w:rPr>
          <w:sz w:val="20"/>
          <w:szCs w:val="20"/>
        </w:rPr>
        <w:t xml:space="preserve"> </w:t>
      </w:r>
      <w:r w:rsidRPr="00960252">
        <w:rPr>
          <w:rFonts w:ascii="Times New Roman" w:hAnsi="Times New Roman" w:cs="Times New Roman"/>
          <w:sz w:val="20"/>
          <w:szCs w:val="20"/>
        </w:rPr>
        <w:t>There is a wide variety of surface-active compounds (SACs) that can be found among the microbial products that have the potential to be used in bioremediation technologies.</w:t>
      </w:r>
      <w:r w:rsidRPr="00960252">
        <w:rPr>
          <w:sz w:val="20"/>
          <w:szCs w:val="20"/>
        </w:rPr>
        <w:t xml:space="preserve"> </w:t>
      </w:r>
      <w:r w:rsidRPr="00960252">
        <w:rPr>
          <w:rFonts w:ascii="Times New Roman" w:hAnsi="Times New Roman" w:cs="Times New Roman"/>
          <w:sz w:val="20"/>
          <w:szCs w:val="20"/>
        </w:rPr>
        <w:t xml:space="preserve">These are </w:t>
      </w:r>
      <w:proofErr w:type="spellStart"/>
      <w:r w:rsidRPr="00960252">
        <w:rPr>
          <w:rFonts w:ascii="Times New Roman" w:hAnsi="Times New Roman" w:cs="Times New Roman"/>
          <w:sz w:val="20"/>
          <w:szCs w:val="20"/>
        </w:rPr>
        <w:t>amphiphilic</w:t>
      </w:r>
      <w:proofErr w:type="spellEnd"/>
      <w:r w:rsidRPr="00960252">
        <w:rPr>
          <w:rFonts w:ascii="Times New Roman" w:hAnsi="Times New Roman" w:cs="Times New Roman"/>
          <w:sz w:val="20"/>
          <w:szCs w:val="20"/>
        </w:rPr>
        <w:t xml:space="preserve"> molecules that can be separated into two categories: low-molecular-weight SACs, also known as </w:t>
      </w:r>
      <w:r w:rsidR="00711B89" w:rsidRPr="00960252">
        <w:rPr>
          <w:rFonts w:ascii="Times New Roman" w:hAnsi="Times New Roman" w:cs="Times New Roman"/>
          <w:sz w:val="20"/>
          <w:szCs w:val="20"/>
        </w:rPr>
        <w:t>bio surfactants</w:t>
      </w:r>
      <w:r w:rsidRPr="00960252">
        <w:rPr>
          <w:rFonts w:ascii="Times New Roman" w:hAnsi="Times New Roman" w:cs="Times New Roman"/>
          <w:sz w:val="20"/>
          <w:szCs w:val="20"/>
        </w:rPr>
        <w:t xml:space="preserve"> (</w:t>
      </w:r>
      <w:proofErr w:type="spellStart"/>
      <w:r w:rsidRPr="00960252">
        <w:rPr>
          <w:rFonts w:ascii="Times New Roman" w:hAnsi="Times New Roman" w:cs="Times New Roman"/>
          <w:sz w:val="20"/>
          <w:szCs w:val="20"/>
        </w:rPr>
        <w:t>lipopeptide</w:t>
      </w:r>
      <w:proofErr w:type="spellEnd"/>
      <w:r w:rsidRPr="00960252">
        <w:rPr>
          <w:rFonts w:ascii="Times New Roman" w:hAnsi="Times New Roman" w:cs="Times New Roman"/>
          <w:sz w:val="20"/>
          <w:szCs w:val="20"/>
        </w:rPr>
        <w:t xml:space="preserve">, glycolipids, and phospholipids), which lower the surface tension at the air-water interface; and high-molecular-weight SACs, also known as </w:t>
      </w:r>
      <w:r w:rsidR="00711B89" w:rsidRPr="00960252">
        <w:rPr>
          <w:rFonts w:ascii="Times New Roman" w:hAnsi="Times New Roman" w:cs="Times New Roman"/>
          <w:sz w:val="20"/>
          <w:szCs w:val="20"/>
        </w:rPr>
        <w:t>bio emulsifiers</w:t>
      </w:r>
      <w:r w:rsidRPr="00960252">
        <w:rPr>
          <w:rFonts w:ascii="Times New Roman" w:hAnsi="Times New Roman" w:cs="Times New Roman"/>
          <w:sz w:val="20"/>
          <w:szCs w:val="20"/>
        </w:rPr>
        <w:t xml:space="preserve"> (polysaccharides, lipopolysaccharides, proteins, lipoproteins, and complex mixtures of these compounds</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Gupta&lt;/Author&gt;&lt;Year&gt;2022&lt;/Year&gt;&lt;RecNum&gt;272&lt;/RecNum&gt;&lt;DisplayText&gt;[111, 112]&lt;/DisplayText&gt;&lt;record&gt;&lt;rec-number&gt;272&lt;/rec-number&gt;&lt;foreign-keys&gt;&lt;key app="EN" db-id="5dxd5aa2jrrfdke2p0tvz29idsezz0v9aexf" timestamp="1653390761"&gt;272&lt;/key&gt;&lt;/foreign-keys&gt;&lt;ref-type name="Book"&gt;6&lt;/ref-type&gt;&lt;contributors&gt;&lt;authors&gt;&lt;author&gt;Gupta, Vijai Kumar&lt;/author&gt;&lt;author&gt;Sarker, Satyajit D&lt;/author&gt;&lt;author&gt;Sharma, Minaxi&lt;/author&gt;&lt;author&gt;Pirovani, Maria Elida&lt;/author&gt;&lt;author&gt;Usmani, Zeba&lt;/author&gt;&lt;author&gt;Jayabaskaran, Chelliah&lt;/author&gt;&lt;/authors&gt;&lt;/contributors&gt;&lt;titles&gt;&lt;title&gt;Biomolecules from Natural Sources: Advances and Applications&lt;/title&gt;&lt;/titles&gt;&lt;dates&gt;&lt;year&gt;2022&lt;/year&gt;&lt;/dates&gt;&lt;publisher&gt;John Wiley &amp;amp; Sons&lt;/publisher&gt;&lt;isbn&gt;1119769612&lt;/isbn&gt;&lt;urls&gt;&lt;/urls&gt;&lt;/record&gt;&lt;/Cite&gt;&lt;Cite&gt;&lt;Author&gt;Sangwan&lt;/Author&gt;&lt;Year&gt;2022&lt;/Year&gt;&lt;RecNum&gt;273&lt;/RecNum&gt;&lt;record&gt;&lt;rec-number&gt;273&lt;/rec-number&gt;&lt;foreign-keys&gt;&lt;key app="EN" db-id="5dxd5aa2jrrfdke2p0tvz29idsezz0v9aexf" timestamp="1653390790"&gt;273&lt;/key&gt;&lt;/foreign-keys&gt;&lt;ref-type name="Book Section"&gt;5&lt;/ref-type&gt;&lt;contributors&gt;&lt;authors&gt;&lt;author&gt;Sangwan, Namrata&lt;/author&gt;&lt;author&gt;Chauhan, Arushi&lt;/author&gt;&lt;author&gt;Avti, Pramod K&lt;/author&gt;&lt;/authors&gt;&lt;/contributors&gt;&lt;titles&gt;&lt;title&gt;Application of biosurfactants in the treatment of Mycobacterium tuberculosis infection&lt;/title&gt;&lt;secondary-title&gt;Green Sustainable Process for Chemical and Environmental Engineering and Science&lt;/secondary-title&gt;&lt;/titles&gt;&lt;pages&gt;351-374&lt;/pages&gt;&lt;dates&gt;&lt;year&gt;2022&lt;/year&gt;&lt;/dates&gt;&lt;publisher&gt;Elsevier&lt;/publisher&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1, 112]</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r w:rsidR="00711B89" w:rsidRPr="00960252">
        <w:rPr>
          <w:sz w:val="20"/>
          <w:szCs w:val="20"/>
        </w:rPr>
        <w:t xml:space="preserve"> </w:t>
      </w:r>
      <w:r w:rsidR="00711B89" w:rsidRPr="00960252">
        <w:rPr>
          <w:rFonts w:ascii="Times New Roman" w:hAnsi="Times New Roman" w:cs="Times New Roman"/>
          <w:sz w:val="20"/>
          <w:szCs w:val="20"/>
        </w:rPr>
        <w:t>It's common for bio surfactants to have emulsifying properties, but bio emulsifiers don't always bring about a reduction in surface tension.</w:t>
      </w:r>
      <w:r w:rsidR="00711B89" w:rsidRPr="00960252">
        <w:rPr>
          <w:sz w:val="20"/>
          <w:szCs w:val="20"/>
        </w:rPr>
        <w:t xml:space="preserve"> </w:t>
      </w:r>
      <w:r w:rsidR="00711B89" w:rsidRPr="00960252">
        <w:rPr>
          <w:rFonts w:ascii="Times New Roman" w:hAnsi="Times New Roman" w:cs="Times New Roman"/>
          <w:sz w:val="20"/>
          <w:szCs w:val="20"/>
        </w:rPr>
        <w:t>Surface-active compounds of biological origin are in high demand as natural alternatives to their counterparts produced synthetically. This is due to the fact that biologically derived surface-active compounds have lower levels of toxicity and higher biodegradability than their synthetically produced counterparts</w:t>
      </w:r>
      <w:r w:rsidR="00711B89"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Johnson&lt;/Author&gt;&lt;Year&gt;2021&lt;/Year&gt;&lt;RecNum&gt;274&lt;/RecNum&gt;&lt;DisplayText&gt;[113]&lt;/DisplayText&gt;&lt;record&gt;&lt;rec-number&gt;274&lt;/rec-number&gt;&lt;foreign-keys&gt;&lt;key app="EN" db-id="5dxd5aa2jrrfdke2p0tvz29idsezz0v9aexf" timestamp="1653390965"&gt;274&lt;/key&gt;&lt;/foreign-keys&gt;&lt;ref-type name="Journal Article"&gt;17&lt;/ref-type&gt;&lt;contributors&gt;&lt;authors&gt;&lt;author&gt;Johnson, Phillip&lt;/author&gt;&lt;author&gt;Trybala, Anna&lt;/author&gt;&lt;author&gt;Starov, Victor&lt;/author&gt;&lt;author&gt;Pinfield, Valerie J&lt;/author&gt;&lt;/authors&gt;&lt;/contributors&gt;&lt;titles&gt;&lt;title&gt;Effect of synthetic surfactants on the environment and the potential for substitution by biosurfactants&lt;/title&gt;&lt;secondary-title&gt;Advances in Colloid and Interface Science&lt;/secondary-title&gt;&lt;/titles&gt;&lt;periodical&gt;&lt;full-title&gt;Advances in Colloid and Interface Science&lt;/full-title&gt;&lt;/periodical&gt;&lt;pages&gt;102340&lt;/pages&gt;&lt;volume&gt;288&lt;/volume&gt;&lt;dates&gt;&lt;year&gt;2021&lt;/year&gt;&lt;/dates&gt;&lt;isbn&gt;0001-8686&lt;/isbn&gt;&lt;urls&gt;&lt;/urls&gt;&lt;/record&gt;&lt;/Cite&gt;&lt;/EndNote&gt;</w:instrText>
      </w:r>
      <w:r w:rsidR="00711B89"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3]</w:t>
      </w:r>
      <w:r w:rsidR="00711B89" w:rsidRPr="00960252">
        <w:rPr>
          <w:rFonts w:ascii="Times New Roman" w:hAnsi="Times New Roman" w:cs="Times New Roman"/>
          <w:sz w:val="20"/>
          <w:szCs w:val="20"/>
        </w:rPr>
        <w:fldChar w:fldCharType="end"/>
      </w:r>
      <w:r w:rsidR="00711B89" w:rsidRPr="00960252">
        <w:rPr>
          <w:rFonts w:ascii="Times New Roman" w:hAnsi="Times New Roman" w:cs="Times New Roman"/>
          <w:sz w:val="20"/>
          <w:szCs w:val="20"/>
        </w:rPr>
        <w:t>.</w:t>
      </w:r>
      <w:r w:rsidR="00711B89" w:rsidRPr="00960252">
        <w:rPr>
          <w:sz w:val="20"/>
          <w:szCs w:val="20"/>
        </w:rPr>
        <w:t xml:space="preserve"> </w:t>
      </w:r>
      <w:r w:rsidR="00711B89" w:rsidRPr="00960252">
        <w:rPr>
          <w:rFonts w:ascii="Times New Roman" w:hAnsi="Times New Roman" w:cs="Times New Roman"/>
          <w:sz w:val="20"/>
          <w:szCs w:val="20"/>
        </w:rPr>
        <w:t>Their high stability in extreme conditions of pH, temperature, and salinity, properties that increase their application scope in a variety of biotechnological areas is another distinguishing feature of these proteins.</w:t>
      </w:r>
      <w:r w:rsidR="00711B89" w:rsidRPr="00960252">
        <w:rPr>
          <w:sz w:val="20"/>
          <w:szCs w:val="20"/>
        </w:rPr>
        <w:t xml:space="preserve"> </w:t>
      </w:r>
      <w:r w:rsidR="00711B89" w:rsidRPr="00960252">
        <w:rPr>
          <w:rFonts w:ascii="Times New Roman" w:hAnsi="Times New Roman" w:cs="Times New Roman"/>
          <w:sz w:val="20"/>
          <w:szCs w:val="20"/>
        </w:rPr>
        <w:t>In the field of bioremediation, it is possible to encourage in-situ microbial production of SACs in order to boost the bioavailability of o</w:t>
      </w:r>
      <w:r w:rsidR="00A452C6" w:rsidRPr="00960252">
        <w:rPr>
          <w:rFonts w:ascii="Times New Roman" w:hAnsi="Times New Roman" w:cs="Times New Roman"/>
          <w:sz w:val="20"/>
          <w:szCs w:val="20"/>
        </w:rPr>
        <w:t>rganic and inorganic pollutants</w:t>
      </w:r>
      <w:r w:rsidR="00313D23" w:rsidRPr="00960252">
        <w:rPr>
          <w:rFonts w:ascii="Times New Roman" w:hAnsi="Times New Roman" w:cs="Times New Roman"/>
          <w:sz w:val="20"/>
          <w:szCs w:val="20"/>
        </w:rPr>
        <w:t xml:space="preserve"> </w:t>
      </w:r>
      <w:r w:rsidR="00A452C6"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Nazir&lt;/Author&gt;&lt;Year&gt;2022&lt;/Year&gt;&lt;RecNum&gt;275&lt;/RecNum&gt;&lt;DisplayText&gt;[114]&lt;/DisplayText&gt;&lt;record&gt;&lt;rec-number&gt;275&lt;/rec-number&gt;&lt;foreign-keys&gt;&lt;key app="EN" db-id="5dxd5aa2jrrfdke2p0tvz29idsezz0v9aexf" timestamp="1653391114"&gt;275&lt;/key&gt;&lt;/foreign-keys&gt;&lt;ref-type name="Journal Article"&gt;17&lt;/ref-type&gt;&lt;contributors&gt;&lt;authors&gt;&lt;author&gt;Nazir, Aisha&lt;/author&gt;&lt;author&gt;Shafiq, Muhammad&lt;/author&gt;&lt;author&gt;Bareen, Firdaus-e-&lt;/author&gt;&lt;/authors&gt;&lt;/contributors&gt;&lt;titles&gt;&lt;title&gt;Fungal biostimulant-driven phytoextraction of heavy metals from tannery solid waste contaminated soils&lt;/title&gt;&lt;secondary-title&gt;International Journal of Phytoremediation&lt;/secondary-title&gt;&lt;/titles&gt;&lt;periodical&gt;&lt;full-title&gt;International Journal of Phytoremediation&lt;/full-title&gt;&lt;/periodical&gt;&lt;pages&gt;47-58&lt;/pages&gt;&lt;volume&gt;24&lt;/volume&gt;&lt;number&gt;1&lt;/number&gt;&lt;dates&gt;&lt;year&gt;2022&lt;/year&gt;&lt;/dates&gt;&lt;isbn&gt;1522-6514&lt;/isbn&gt;&lt;urls&gt;&lt;/urls&gt;&lt;/record&gt;&lt;/Cite&gt;&lt;/EndNote&gt;</w:instrText>
      </w:r>
      <w:r w:rsidR="00A452C6"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4]</w:t>
      </w:r>
      <w:r w:rsidR="00A452C6" w:rsidRPr="00960252">
        <w:rPr>
          <w:rFonts w:ascii="Times New Roman" w:hAnsi="Times New Roman" w:cs="Times New Roman"/>
          <w:sz w:val="20"/>
          <w:szCs w:val="20"/>
        </w:rPr>
        <w:fldChar w:fldCharType="end"/>
      </w:r>
      <w:r w:rsidR="00A452C6" w:rsidRPr="00960252">
        <w:rPr>
          <w:rFonts w:ascii="Times New Roman" w:hAnsi="Times New Roman" w:cs="Times New Roman"/>
          <w:sz w:val="20"/>
          <w:szCs w:val="20"/>
        </w:rPr>
        <w:t>.</w:t>
      </w:r>
      <w:r w:rsidR="00A452C6" w:rsidRPr="00960252">
        <w:rPr>
          <w:sz w:val="20"/>
          <w:szCs w:val="20"/>
        </w:rPr>
        <w:t xml:space="preserve"> </w:t>
      </w:r>
      <w:r w:rsidR="00A452C6" w:rsidRPr="00960252">
        <w:rPr>
          <w:rFonts w:ascii="Times New Roman" w:hAnsi="Times New Roman" w:cs="Times New Roman"/>
          <w:sz w:val="20"/>
          <w:szCs w:val="20"/>
        </w:rPr>
        <w:t>In the absence of producer microorganisms in the washing process, a more pragmatic approach would be to produce these biomolecules through microbial culture, isolate them, and use them in soil washing technologies.</w:t>
      </w:r>
      <w:r w:rsidR="00A452C6" w:rsidRPr="00960252">
        <w:rPr>
          <w:sz w:val="20"/>
          <w:szCs w:val="20"/>
        </w:rPr>
        <w:t xml:space="preserve"> </w:t>
      </w:r>
      <w:r w:rsidR="00A452C6" w:rsidRPr="00960252">
        <w:rPr>
          <w:rFonts w:ascii="Times New Roman" w:hAnsi="Times New Roman" w:cs="Times New Roman"/>
          <w:sz w:val="20"/>
          <w:szCs w:val="20"/>
        </w:rPr>
        <w:t>Surface-active molecules can form complexes with pollutants attached to the soil matrix, allowing them to desorb into the aqueous phase.</w:t>
      </w:r>
      <w:r w:rsidR="00A452C6" w:rsidRPr="00960252">
        <w:rPr>
          <w:sz w:val="20"/>
          <w:szCs w:val="20"/>
        </w:rPr>
        <w:t xml:space="preserve"> </w:t>
      </w:r>
      <w:r w:rsidR="00A452C6" w:rsidRPr="00960252">
        <w:rPr>
          <w:rFonts w:ascii="Times New Roman" w:hAnsi="Times New Roman" w:cs="Times New Roman"/>
          <w:sz w:val="20"/>
          <w:szCs w:val="20"/>
        </w:rPr>
        <w:t xml:space="preserve">The hydrophobic pollutants, such as pesticides, are </w:t>
      </w:r>
      <w:r w:rsidR="00313D23" w:rsidRPr="00960252">
        <w:rPr>
          <w:rFonts w:ascii="Times New Roman" w:hAnsi="Times New Roman" w:cs="Times New Roman"/>
          <w:sz w:val="20"/>
          <w:szCs w:val="20"/>
        </w:rPr>
        <w:t>stabilized</w:t>
      </w:r>
      <w:r w:rsidR="00A452C6" w:rsidRPr="00960252">
        <w:rPr>
          <w:rFonts w:ascii="Times New Roman" w:hAnsi="Times New Roman" w:cs="Times New Roman"/>
          <w:sz w:val="20"/>
          <w:szCs w:val="20"/>
        </w:rPr>
        <w:t xml:space="preserve"> inside the micelles of bio</w:t>
      </w:r>
      <w:r w:rsidR="009B5580" w:rsidRPr="00960252">
        <w:rPr>
          <w:rFonts w:ascii="Times New Roman" w:hAnsi="Times New Roman" w:cs="Times New Roman"/>
          <w:sz w:val="20"/>
          <w:szCs w:val="20"/>
        </w:rPr>
        <w:t>-</w:t>
      </w:r>
      <w:r w:rsidR="00A452C6" w:rsidRPr="00960252">
        <w:rPr>
          <w:rFonts w:ascii="Times New Roman" w:hAnsi="Times New Roman" w:cs="Times New Roman"/>
          <w:sz w:val="20"/>
          <w:szCs w:val="20"/>
        </w:rPr>
        <w:t>surfactants once they reach the aqueous phase, which improves their solubility and removal during the washing process</w:t>
      </w:r>
      <w:r w:rsidR="00A452C6"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da Silva&lt;/Author&gt;&lt;Year&gt;2021&lt;/Year&gt;&lt;RecNum&gt;276&lt;/RecNum&gt;&lt;DisplayText&gt;[115, 116]&lt;/DisplayText&gt;&lt;record&gt;&lt;rec-number&gt;276&lt;/rec-number&gt;&lt;foreign-keys&gt;&lt;key app="EN" db-id="5dxd5aa2jrrfdke2p0tvz29idsezz0v9aexf" timestamp="1653391327"&gt;276&lt;/key&gt;&lt;/foreign-keys&gt;&lt;ref-type name="Journal Article"&gt;17&lt;/ref-type&gt;&lt;contributors&gt;&lt;authors&gt;&lt;author&gt;da Silva, André Felipe&lt;/author&gt;&lt;author&gt;Banat, Ibrahim M&lt;/author&gt;&lt;author&gt;Giachini, Admir José&lt;/author&gt;&lt;author&gt;Robl, Diogo&lt;/author&gt;&lt;/authors&gt;&lt;/contributors&gt;&lt;titles&gt;&lt;title&gt;Fungal biosurfactants, from nature to biotechnological product: bioprospection, production and potential applications&lt;/title&gt;&lt;secondary-title&gt;Bioprocess and Biosystems Engineering&lt;/secondary-title&gt;&lt;/titles&gt;&lt;periodical&gt;&lt;full-title&gt;Bioprocess and Biosystems Engineering&lt;/full-title&gt;&lt;/periodical&gt;&lt;pages&gt;2003-2034&lt;/pages&gt;&lt;volume&gt;44&lt;/volume&gt;&lt;number&gt;10&lt;/number&gt;&lt;dates&gt;&lt;year&gt;2021&lt;/year&gt;&lt;/dates&gt;&lt;isbn&gt;1615-7605&lt;/isbn&gt;&lt;urls&gt;&lt;/urls&gt;&lt;/record&gt;&lt;/Cite&gt;&lt;Cite&gt;&lt;Author&gt;Sarubbo&lt;/Author&gt;&lt;Year&gt;2022&lt;/Year&gt;&lt;RecNum&gt;277&lt;/RecNum&gt;&lt;record&gt;&lt;rec-number&gt;277&lt;/rec-number&gt;&lt;foreign-keys&gt;&lt;key app="EN" db-id="5dxd5aa2jrrfdke2p0tvz29idsezz0v9aexf" timestamp="1653391358"&gt;277&lt;/key&gt;&lt;/foreign-keys&gt;&lt;ref-type name="Journal Article"&gt;17&lt;/ref-type&gt;&lt;contributors&gt;&lt;authors&gt;&lt;author&gt;Sarubbo, Leonie A&lt;/author&gt;&lt;author&gt;Maria da Gloria, C Silva&lt;/author&gt;&lt;author&gt;Durval, Italo José B&lt;/author&gt;&lt;author&gt;Bezerra, Káren Gercyane O&lt;/author&gt;&lt;author&gt;Ribeiro, Beatriz G&lt;/author&gt;&lt;author&gt;Silva, Ivison A&lt;/author&gt;&lt;author&gt;Twigg, Matthew S&lt;/author&gt;&lt;author&gt;Banat, Ibrahim M&lt;/author&gt;&lt;/authors&gt;&lt;/contributors&gt;&lt;titles&gt;&lt;title&gt;Biosurfactants: Production, properties, applications, trends, and general perspectives&lt;/title&gt;&lt;secondary-title&gt;Biochemical Engineering Journal&lt;/secondary-title&gt;&lt;/titles&gt;&lt;periodical&gt;&lt;full-title&gt;Biochemical Engineering Journal&lt;/full-title&gt;&lt;/periodical&gt;&lt;pages&gt;108377&lt;/pages&gt;&lt;dates&gt;&lt;year&gt;2022&lt;/year&gt;&lt;/dates&gt;&lt;isbn&gt;1369-703X&lt;/isbn&gt;&lt;urls&gt;&lt;/urls&gt;&lt;/record&gt;&lt;/Cite&gt;&lt;/EndNote&gt;</w:instrText>
      </w:r>
      <w:r w:rsidR="00A452C6"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5, 116]</w:t>
      </w:r>
      <w:r w:rsidR="00A452C6" w:rsidRPr="00960252">
        <w:rPr>
          <w:rFonts w:ascii="Times New Roman" w:hAnsi="Times New Roman" w:cs="Times New Roman"/>
          <w:sz w:val="20"/>
          <w:szCs w:val="20"/>
        </w:rPr>
        <w:fldChar w:fldCharType="end"/>
      </w:r>
      <w:r w:rsidR="00A452C6" w:rsidRPr="00960252">
        <w:rPr>
          <w:rFonts w:ascii="Times New Roman" w:hAnsi="Times New Roman" w:cs="Times New Roman"/>
          <w:sz w:val="20"/>
          <w:szCs w:val="20"/>
        </w:rPr>
        <w:t>.</w:t>
      </w:r>
      <w:r w:rsidR="00FE1159" w:rsidRPr="00960252">
        <w:rPr>
          <w:sz w:val="20"/>
          <w:szCs w:val="20"/>
        </w:rPr>
        <w:t xml:space="preserve"> </w:t>
      </w:r>
      <w:r w:rsidR="00FE1159" w:rsidRPr="00960252">
        <w:rPr>
          <w:rFonts w:ascii="Times New Roman" w:hAnsi="Times New Roman" w:cs="Times New Roman"/>
          <w:sz w:val="20"/>
          <w:szCs w:val="20"/>
        </w:rPr>
        <w:t>Inorganic pollutants like heavy metals, for example, can be removed from soil by forming micelles with surface-active compounds (SACs).</w:t>
      </w:r>
      <w:r w:rsidR="00FE1159" w:rsidRPr="00960252">
        <w:rPr>
          <w:sz w:val="20"/>
          <w:szCs w:val="20"/>
        </w:rPr>
        <w:t xml:space="preserve"> </w:t>
      </w:r>
      <w:r w:rsidR="00FE1159" w:rsidRPr="00960252">
        <w:rPr>
          <w:rFonts w:ascii="Times New Roman" w:hAnsi="Times New Roman" w:cs="Times New Roman"/>
          <w:sz w:val="20"/>
          <w:szCs w:val="20"/>
        </w:rPr>
        <w:t xml:space="preserve">In the last case, however, SAC polar groups can bind, </w:t>
      </w:r>
      <w:r w:rsidR="00313D23" w:rsidRPr="00960252">
        <w:rPr>
          <w:rFonts w:ascii="Times New Roman" w:hAnsi="Times New Roman" w:cs="Times New Roman"/>
          <w:sz w:val="20"/>
          <w:szCs w:val="20"/>
        </w:rPr>
        <w:t>mobilize</w:t>
      </w:r>
      <w:r w:rsidR="00FE1159" w:rsidRPr="00960252">
        <w:rPr>
          <w:rFonts w:ascii="Times New Roman" w:hAnsi="Times New Roman" w:cs="Times New Roman"/>
          <w:sz w:val="20"/>
          <w:szCs w:val="20"/>
        </w:rPr>
        <w:t xml:space="preserve">, and </w:t>
      </w:r>
      <w:r w:rsidR="00313D23" w:rsidRPr="00960252">
        <w:rPr>
          <w:rFonts w:ascii="Times New Roman" w:hAnsi="Times New Roman" w:cs="Times New Roman"/>
          <w:sz w:val="20"/>
          <w:szCs w:val="20"/>
        </w:rPr>
        <w:t>stabilize</w:t>
      </w:r>
      <w:r w:rsidR="00FE1159" w:rsidRPr="00960252">
        <w:rPr>
          <w:rFonts w:ascii="Times New Roman" w:hAnsi="Times New Roman" w:cs="Times New Roman"/>
          <w:sz w:val="20"/>
          <w:szCs w:val="20"/>
        </w:rPr>
        <w:t xml:space="preserve"> micelle metals.</w:t>
      </w:r>
      <w:r w:rsidR="00FE1159" w:rsidRPr="00960252">
        <w:rPr>
          <w:sz w:val="20"/>
          <w:szCs w:val="20"/>
        </w:rPr>
        <w:t xml:space="preserve"> </w:t>
      </w:r>
      <w:r w:rsidR="00FE1159" w:rsidRPr="00960252">
        <w:rPr>
          <w:rFonts w:ascii="Times New Roman" w:hAnsi="Times New Roman" w:cs="Times New Roman"/>
          <w:sz w:val="20"/>
          <w:szCs w:val="20"/>
        </w:rPr>
        <w:t xml:space="preserve">Numerous </w:t>
      </w:r>
      <w:proofErr w:type="spellStart"/>
      <w:r w:rsidR="00FE1159" w:rsidRPr="00960252">
        <w:rPr>
          <w:rFonts w:ascii="Times New Roman" w:hAnsi="Times New Roman" w:cs="Times New Roman"/>
          <w:sz w:val="20"/>
          <w:szCs w:val="20"/>
        </w:rPr>
        <w:t>actinobacteria</w:t>
      </w:r>
      <w:proofErr w:type="spellEnd"/>
      <w:r w:rsidR="00FE1159" w:rsidRPr="00960252">
        <w:rPr>
          <w:rFonts w:ascii="Times New Roman" w:hAnsi="Times New Roman" w:cs="Times New Roman"/>
          <w:sz w:val="20"/>
          <w:szCs w:val="20"/>
        </w:rPr>
        <w:t xml:space="preserve"> capable of producing SACs have been isolated, and subsequent analysis has revealed that they belong to a wide variety of genera.</w:t>
      </w:r>
      <w:r w:rsidR="00FE1159" w:rsidRPr="00960252">
        <w:rPr>
          <w:sz w:val="20"/>
          <w:szCs w:val="20"/>
        </w:rPr>
        <w:t xml:space="preserve"> </w:t>
      </w:r>
      <w:r w:rsidR="00FE1159" w:rsidRPr="00960252">
        <w:rPr>
          <w:rFonts w:ascii="Times New Roman" w:hAnsi="Times New Roman" w:cs="Times New Roman"/>
          <w:sz w:val="20"/>
          <w:szCs w:val="20"/>
        </w:rPr>
        <w:t xml:space="preserve">The marine </w:t>
      </w:r>
      <w:proofErr w:type="spellStart"/>
      <w:r w:rsidR="00FE1159" w:rsidRPr="00960252">
        <w:rPr>
          <w:rFonts w:ascii="Times New Roman" w:hAnsi="Times New Roman" w:cs="Times New Roman"/>
          <w:sz w:val="20"/>
          <w:szCs w:val="20"/>
        </w:rPr>
        <w:t>actinobacterium</w:t>
      </w:r>
      <w:proofErr w:type="spellEnd"/>
      <w:r w:rsidR="00FE1159" w:rsidRPr="00960252">
        <w:rPr>
          <w:rFonts w:ascii="Times New Roman" w:hAnsi="Times New Roman" w:cs="Times New Roman"/>
          <w:sz w:val="20"/>
          <w:szCs w:val="20"/>
        </w:rPr>
        <w:t xml:space="preserve"> </w:t>
      </w:r>
      <w:proofErr w:type="spellStart"/>
      <w:r w:rsidR="00FE1159" w:rsidRPr="00960252">
        <w:rPr>
          <w:rFonts w:ascii="Times New Roman" w:hAnsi="Times New Roman" w:cs="Times New Roman"/>
          <w:i/>
          <w:sz w:val="20"/>
          <w:szCs w:val="20"/>
        </w:rPr>
        <w:t>Nocardiopsis</w:t>
      </w:r>
      <w:proofErr w:type="spellEnd"/>
      <w:r w:rsidR="00FE1159" w:rsidRPr="00960252">
        <w:rPr>
          <w:rFonts w:ascii="Times New Roman" w:hAnsi="Times New Roman" w:cs="Times New Roman"/>
          <w:i/>
          <w:sz w:val="20"/>
          <w:szCs w:val="20"/>
        </w:rPr>
        <w:t xml:space="preserve"> </w:t>
      </w:r>
      <w:r w:rsidR="00FE1159" w:rsidRPr="00960252">
        <w:rPr>
          <w:rFonts w:ascii="Times New Roman" w:hAnsi="Times New Roman" w:cs="Times New Roman"/>
          <w:sz w:val="20"/>
          <w:szCs w:val="20"/>
        </w:rPr>
        <w:t>sp. B4, which was isolated from the western coast of India, was cultivated on a variety of carbon and nitrogen sources. The researchers found that olive oil and ammonium chloride, combined at a C/N ratio of 2:1, resulted in the highest level of production</w:t>
      </w:r>
      <w:r w:rsidR="00313D23" w:rsidRPr="00960252">
        <w:rPr>
          <w:rFonts w:ascii="Times New Roman" w:hAnsi="Times New Roman" w:cs="Times New Roman"/>
          <w:sz w:val="20"/>
          <w:szCs w:val="20"/>
        </w:rPr>
        <w:t xml:space="preserve"> </w:t>
      </w:r>
      <w:r w:rsidR="00313D23"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Sayyed&lt;/Author&gt;&lt;Year&gt;2022&lt;/Year&gt;&lt;RecNum&gt;278&lt;/RecNum&gt;&lt;DisplayText&gt;[117]&lt;/DisplayText&gt;&lt;record&gt;&lt;rec-number&gt;278&lt;/rec-number&gt;&lt;foreign-keys&gt;&lt;key app="EN" db-id="5dxd5aa2jrrfdke2p0tvz29idsezz0v9aexf" timestamp="1653391767"&gt;278&lt;/key&gt;&lt;/foreign-keys&gt;&lt;ref-type name="Book"&gt;6&lt;/ref-type&gt;&lt;contributors&gt;&lt;authors&gt;&lt;author&gt;Sayyed, RZ&lt;/author&gt;&lt;author&gt;El-Enshasy, Hesham Ali&lt;/author&gt;&lt;/authors&gt;&lt;/contributors&gt;&lt;titles&gt;&lt;title&gt;Microbial Surfactants: Volume 2: Applications in Food and Agriculture&lt;/title&gt;&lt;/titles&gt;&lt;dates&gt;&lt;year&gt;2022&lt;/year&gt;&lt;/dates&gt;&lt;publisher&gt;CRC Press&lt;/publisher&gt;&lt;isbn&gt;1000563383&lt;/isbn&gt;&lt;urls&gt;&lt;/urls&gt;&lt;/record&gt;&lt;/Cite&gt;&lt;/EndNote&gt;</w:instrText>
      </w:r>
      <w:r w:rsidR="00313D23"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7]</w:t>
      </w:r>
      <w:r w:rsidR="00313D23" w:rsidRPr="00960252">
        <w:rPr>
          <w:rFonts w:ascii="Times New Roman" w:hAnsi="Times New Roman" w:cs="Times New Roman"/>
          <w:sz w:val="20"/>
          <w:szCs w:val="20"/>
        </w:rPr>
        <w:fldChar w:fldCharType="end"/>
      </w:r>
      <w:r w:rsidR="00313D23" w:rsidRPr="00960252">
        <w:rPr>
          <w:rFonts w:ascii="Times New Roman" w:hAnsi="Times New Roman" w:cs="Times New Roman"/>
          <w:sz w:val="20"/>
          <w:szCs w:val="20"/>
        </w:rPr>
        <w:t>.</w:t>
      </w:r>
      <w:r w:rsidR="00313D23" w:rsidRPr="00960252">
        <w:rPr>
          <w:sz w:val="20"/>
          <w:szCs w:val="20"/>
        </w:rPr>
        <w:t xml:space="preserve"> </w:t>
      </w:r>
      <w:r w:rsidR="00313D23" w:rsidRPr="00960252">
        <w:rPr>
          <w:rFonts w:ascii="Times New Roman" w:hAnsi="Times New Roman" w:cs="Times New Roman"/>
          <w:sz w:val="20"/>
          <w:szCs w:val="20"/>
        </w:rPr>
        <w:t xml:space="preserve">Isolated from a marine sponge, the </w:t>
      </w:r>
      <w:proofErr w:type="spellStart"/>
      <w:r w:rsidR="00313D23" w:rsidRPr="00960252">
        <w:rPr>
          <w:rFonts w:ascii="Times New Roman" w:hAnsi="Times New Roman" w:cs="Times New Roman"/>
          <w:i/>
          <w:sz w:val="20"/>
          <w:szCs w:val="20"/>
        </w:rPr>
        <w:t>Brachybacterium</w:t>
      </w:r>
      <w:proofErr w:type="spellEnd"/>
      <w:r w:rsidR="00313D23" w:rsidRPr="00960252">
        <w:rPr>
          <w:rFonts w:ascii="Times New Roman" w:hAnsi="Times New Roman" w:cs="Times New Roman"/>
          <w:i/>
          <w:sz w:val="20"/>
          <w:szCs w:val="20"/>
        </w:rPr>
        <w:t xml:space="preserve"> </w:t>
      </w:r>
      <w:proofErr w:type="spellStart"/>
      <w:r w:rsidR="00313D23" w:rsidRPr="00960252">
        <w:rPr>
          <w:rFonts w:ascii="Times New Roman" w:hAnsi="Times New Roman" w:cs="Times New Roman"/>
          <w:i/>
          <w:sz w:val="20"/>
          <w:szCs w:val="20"/>
        </w:rPr>
        <w:t>paraconglomeratum</w:t>
      </w:r>
      <w:proofErr w:type="spellEnd"/>
      <w:r w:rsidR="00313D23" w:rsidRPr="00960252">
        <w:rPr>
          <w:rFonts w:ascii="Times New Roman" w:hAnsi="Times New Roman" w:cs="Times New Roman"/>
          <w:i/>
          <w:sz w:val="20"/>
          <w:szCs w:val="20"/>
        </w:rPr>
        <w:t xml:space="preserve"> </w:t>
      </w:r>
      <w:r w:rsidR="00313D23" w:rsidRPr="00960252">
        <w:rPr>
          <w:rFonts w:ascii="Times New Roman" w:hAnsi="Times New Roman" w:cs="Times New Roman"/>
          <w:sz w:val="20"/>
          <w:szCs w:val="20"/>
        </w:rPr>
        <w:t>MSA21 strain is notable for its capacity to produce bio surfactants through the utilization of both industrial and agro-industrial wastes when grown in solid state culture</w:t>
      </w:r>
      <w:r w:rsidR="00313D23"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Ibrahim&lt;/Author&gt;&lt;Year&gt;2022&lt;/Year&gt;&lt;RecNum&gt;279&lt;/RecNum&gt;&lt;DisplayText&gt;[118]&lt;/DisplayText&gt;&lt;record&gt;&lt;rec-number&gt;279&lt;/rec-number&gt;&lt;foreign-keys&gt;&lt;key app="EN" db-id="5dxd5aa2jrrfdke2p0tvz29idsezz0v9aexf" timestamp="1653391868"&gt;279&lt;/key&gt;&lt;/foreign-keys&gt;&lt;ref-type name="Journal Article"&gt;17&lt;/ref-type&gt;&lt;contributors&gt;&lt;authors&gt;&lt;author&gt;Ibrahim, Zaharah&lt;/author&gt;&lt;author&gt;Hasmoni, Siti Halimah&lt;/author&gt;&lt;author&gt;Shahir, Shafinaz&lt;/author&gt;&lt;author&gt;Phang, Lai‐Yee&lt;/author&gt;&lt;author&gt;Ihsan, Nurashikin&lt;/author&gt;&lt;author&gt;Salleh, Madihah Md&lt;/author&gt;&lt;/authors&gt;&lt;/contributors&gt;&lt;titles&gt;&lt;title&gt;Biosurfactant from Oil Producing Plant&lt;/title&gt;&lt;secondary-title&gt;Biorefinery of Oil Producing Plants for Value‐Added Products&lt;/secondary-title&gt;&lt;/titles&gt;&lt;periodical&gt;&lt;full-title&gt;Biorefinery of Oil Producing Plants for Value‐Added Products&lt;/full-title&gt;&lt;/periodical&gt;&lt;pages&gt;421-444&lt;/pages&gt;&lt;volume&gt;2&lt;/volume&gt;&lt;dates&gt;&lt;year&gt;2022&lt;/year&gt;&lt;/dates&gt;&lt;urls&gt;&lt;/urls&gt;&lt;/record&gt;&lt;/Cite&gt;&lt;/EndNote&gt;</w:instrText>
      </w:r>
      <w:r w:rsidR="00313D23"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8]</w:t>
      </w:r>
      <w:r w:rsidR="00313D23" w:rsidRPr="00960252">
        <w:rPr>
          <w:rFonts w:ascii="Times New Roman" w:hAnsi="Times New Roman" w:cs="Times New Roman"/>
          <w:sz w:val="20"/>
          <w:szCs w:val="20"/>
        </w:rPr>
        <w:fldChar w:fldCharType="end"/>
      </w:r>
      <w:r w:rsidR="00313D23" w:rsidRPr="00960252">
        <w:rPr>
          <w:rFonts w:ascii="Times New Roman" w:hAnsi="Times New Roman" w:cs="Times New Roman"/>
          <w:sz w:val="20"/>
          <w:szCs w:val="20"/>
        </w:rPr>
        <w:t xml:space="preserve"> , This discovery could be crucial for promoting the large-scale, cost-effective production of microbial SACs.</w:t>
      </w:r>
      <w:r w:rsidR="00313D23" w:rsidRPr="00960252">
        <w:rPr>
          <w:sz w:val="20"/>
          <w:szCs w:val="20"/>
        </w:rPr>
        <w:t xml:space="preserve"> </w:t>
      </w:r>
      <w:r w:rsidR="00313D23" w:rsidRPr="00960252">
        <w:rPr>
          <w:rFonts w:ascii="Times New Roman" w:hAnsi="Times New Roman" w:cs="Times New Roman"/>
          <w:sz w:val="20"/>
          <w:szCs w:val="20"/>
        </w:rPr>
        <w:t xml:space="preserve">Consequently, the selection of microorganisms capable of growing and producing surfactant/emulsifier molecules from inexpensive raw materials is one of the most alluring strategies for promoting sustainable production </w:t>
      </w:r>
      <w:r w:rsidR="00313D23"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Ortega-Berlanga&lt;/Author&gt;&lt;Year&gt;2021&lt;/Year&gt;&lt;RecNum&gt;280&lt;/RecNum&gt;&lt;DisplayText&gt;[119]&lt;/DisplayText&gt;&lt;record&gt;&lt;rec-number&gt;280&lt;/rec-number&gt;&lt;foreign-keys&gt;&lt;key app="EN" db-id="5dxd5aa2jrrfdke2p0tvz29idsezz0v9aexf" timestamp="1653392022"&gt;280&lt;/key&gt;&lt;/foreign-keys&gt;&lt;ref-type name="Journal Article"&gt;17&lt;/ref-type&gt;&lt;contributors&gt;&lt;authors&gt;&lt;author&gt;Ortega-Berlanga, Benita&lt;/author&gt;&lt;author&gt;Gonzalez, Carmen&lt;/author&gt;&lt;author&gt;Navarro-Tovar, Gabriela&lt;/author&gt;&lt;/authors&gt;&lt;/contributors&gt;&lt;titles&gt;&lt;title&gt;Recent advances in the use of lipid-based nanoparticles against glioblastoma multiforme&lt;/title&gt;&lt;secondary-title&gt;Archivum Immunologiae et Therapiae Experimentalis&lt;/secondary-title&gt;&lt;/titles&gt;&lt;periodical&gt;&lt;full-title&gt;Archivum Immunologiae et Therapiae Experimentalis&lt;/full-title&gt;&lt;/periodical&gt;&lt;pages&gt;1-20&lt;/pages&gt;&lt;volume&gt;69&lt;/volume&gt;&lt;number&gt;1&lt;/number&gt;&lt;dates&gt;&lt;year&gt;2021&lt;/year&gt;&lt;/dates&gt;&lt;isbn&gt;1661-4917&lt;/isbn&gt;&lt;urls&gt;&lt;/urls&gt;&lt;/record&gt;&lt;/Cite&gt;&lt;/EndNote&gt;</w:instrText>
      </w:r>
      <w:r w:rsidR="00313D23"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19]</w:t>
      </w:r>
      <w:r w:rsidR="00313D23" w:rsidRPr="00960252">
        <w:rPr>
          <w:rFonts w:ascii="Times New Roman" w:hAnsi="Times New Roman" w:cs="Times New Roman"/>
          <w:sz w:val="20"/>
          <w:szCs w:val="20"/>
        </w:rPr>
        <w:fldChar w:fldCharType="end"/>
      </w:r>
      <w:r w:rsidR="00313D23" w:rsidRPr="00960252">
        <w:rPr>
          <w:rFonts w:ascii="Times New Roman" w:hAnsi="Times New Roman" w:cs="Times New Roman"/>
          <w:sz w:val="20"/>
          <w:szCs w:val="20"/>
        </w:rPr>
        <w:t>.</w:t>
      </w:r>
    </w:p>
    <w:p w:rsidR="00EE0974" w:rsidRPr="00960252" w:rsidRDefault="00EE0974" w:rsidP="00027D2D">
      <w:pPr>
        <w:autoSpaceDE w:val="0"/>
        <w:autoSpaceDN w:val="0"/>
        <w:adjustRightInd w:val="0"/>
        <w:spacing w:after="0" w:line="240" w:lineRule="auto"/>
        <w:jc w:val="both"/>
        <w:rPr>
          <w:rFonts w:ascii="Times New Roman" w:hAnsi="Times New Roman" w:cs="Times New Roman"/>
          <w:sz w:val="20"/>
          <w:szCs w:val="20"/>
        </w:rPr>
      </w:pPr>
    </w:p>
    <w:p w:rsidR="004A375F" w:rsidRPr="00960252" w:rsidRDefault="004A375F"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6. Conclusion</w:t>
      </w:r>
    </w:p>
    <w:p w:rsidR="004A375F" w:rsidRPr="00960252" w:rsidRDefault="004A375F" w:rsidP="00027D2D">
      <w:pPr>
        <w:autoSpaceDE w:val="0"/>
        <w:autoSpaceDN w:val="0"/>
        <w:adjustRightInd w:val="0"/>
        <w:spacing w:after="0" w:line="240" w:lineRule="auto"/>
        <w:jc w:val="both"/>
        <w:rPr>
          <w:rFonts w:ascii="Times New Roman" w:hAnsi="Times New Roman" w:cs="Times New Roman"/>
          <w:b/>
          <w:sz w:val="20"/>
          <w:szCs w:val="20"/>
        </w:rPr>
      </w:pPr>
    </w:p>
    <w:p w:rsidR="004A375F" w:rsidRPr="00960252" w:rsidRDefault="004A375F" w:rsidP="00027D2D">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Environmental pollution is a growing global issue that poses a significant threat to human health and well-being. Biological remediation, which employs living microorganisms, is gaining popularity and is a viable alternative to other hazardous techniques. Due to their physiologi</w:t>
      </w:r>
      <w:r w:rsidR="009751D7">
        <w:rPr>
          <w:rFonts w:ascii="Times New Roman" w:hAnsi="Times New Roman" w:cs="Times New Roman"/>
          <w:sz w:val="20"/>
          <w:szCs w:val="20"/>
        </w:rPr>
        <w:t xml:space="preserve">cal and metabolic versatility, </w:t>
      </w:r>
      <w:proofErr w:type="spellStart"/>
      <w:r w:rsidR="009751D7">
        <w:rPr>
          <w:rFonts w:ascii="Times New Roman" w:hAnsi="Times New Roman" w:cs="Times New Roman"/>
          <w:sz w:val="20"/>
          <w:szCs w:val="20"/>
        </w:rPr>
        <w:t>A</w:t>
      </w:r>
      <w:r w:rsidRPr="00960252">
        <w:rPr>
          <w:rFonts w:ascii="Times New Roman" w:hAnsi="Times New Roman" w:cs="Times New Roman"/>
          <w:sz w:val="20"/>
          <w:szCs w:val="20"/>
        </w:rPr>
        <w:t>ctinobacteria</w:t>
      </w:r>
      <w:proofErr w:type="spellEnd"/>
      <w:r w:rsidRPr="00960252">
        <w:rPr>
          <w:rFonts w:ascii="Times New Roman" w:hAnsi="Times New Roman" w:cs="Times New Roman"/>
          <w:sz w:val="20"/>
          <w:szCs w:val="20"/>
        </w:rPr>
        <w:t xml:space="preserve"> have demonstrated their potential as bioremediation tools for a variety of contaminants, including oil, rubber, plastics, pesticides, and heavy metals, among others. In the past 15 years, significant advancement</w:t>
      </w:r>
      <w:r w:rsidR="009751D7">
        <w:rPr>
          <w:rFonts w:ascii="Times New Roman" w:hAnsi="Times New Roman" w:cs="Times New Roman"/>
          <w:sz w:val="20"/>
          <w:szCs w:val="20"/>
        </w:rPr>
        <w:t xml:space="preserve">s have been made in the use of </w:t>
      </w:r>
      <w:proofErr w:type="spellStart"/>
      <w:r w:rsidR="009751D7">
        <w:rPr>
          <w:rFonts w:ascii="Times New Roman" w:hAnsi="Times New Roman" w:cs="Times New Roman"/>
          <w:sz w:val="20"/>
          <w:szCs w:val="20"/>
        </w:rPr>
        <w:t>A</w:t>
      </w:r>
      <w:r w:rsidRPr="00960252">
        <w:rPr>
          <w:rFonts w:ascii="Times New Roman" w:hAnsi="Times New Roman" w:cs="Times New Roman"/>
          <w:sz w:val="20"/>
          <w:szCs w:val="20"/>
        </w:rPr>
        <w:t>ctinobacteria</w:t>
      </w:r>
      <w:proofErr w:type="spellEnd"/>
      <w:r w:rsidRPr="00960252">
        <w:rPr>
          <w:rFonts w:ascii="Times New Roman" w:hAnsi="Times New Roman" w:cs="Times New Roman"/>
          <w:sz w:val="20"/>
          <w:szCs w:val="20"/>
        </w:rPr>
        <w:t xml:space="preserve"> for waste removal. </w:t>
      </w:r>
      <w:r w:rsidR="008E11B5" w:rsidRPr="00960252">
        <w:rPr>
          <w:rFonts w:ascii="Times New Roman" w:hAnsi="Times New Roman" w:cs="Times New Roman"/>
          <w:sz w:val="20"/>
          <w:szCs w:val="20"/>
        </w:rPr>
        <w:t>Bio-</w:t>
      </w:r>
      <w:r w:rsidR="00813899" w:rsidRPr="00960252">
        <w:rPr>
          <w:rFonts w:ascii="Times New Roman" w:hAnsi="Times New Roman" w:cs="Times New Roman"/>
          <w:sz w:val="20"/>
          <w:szCs w:val="20"/>
        </w:rPr>
        <w:t>augmentation</w:t>
      </w:r>
      <w:r w:rsidRPr="00960252">
        <w:rPr>
          <w:rFonts w:ascii="Times New Roman" w:hAnsi="Times New Roman" w:cs="Times New Roman"/>
          <w:sz w:val="20"/>
          <w:szCs w:val="20"/>
        </w:rPr>
        <w:t xml:space="preserve">, </w:t>
      </w:r>
      <w:r w:rsidR="00813899" w:rsidRPr="00960252">
        <w:rPr>
          <w:rFonts w:ascii="Times New Roman" w:hAnsi="Times New Roman" w:cs="Times New Roman"/>
          <w:sz w:val="20"/>
          <w:szCs w:val="20"/>
        </w:rPr>
        <w:t>bio</w:t>
      </w:r>
      <w:r w:rsidR="008E11B5" w:rsidRPr="00960252">
        <w:rPr>
          <w:rFonts w:ascii="Times New Roman" w:hAnsi="Times New Roman" w:cs="Times New Roman"/>
          <w:sz w:val="20"/>
          <w:szCs w:val="20"/>
        </w:rPr>
        <w:t>-</w:t>
      </w:r>
      <w:r w:rsidR="00813899" w:rsidRPr="00960252">
        <w:rPr>
          <w:rFonts w:ascii="Times New Roman" w:hAnsi="Times New Roman" w:cs="Times New Roman"/>
          <w:sz w:val="20"/>
          <w:szCs w:val="20"/>
        </w:rPr>
        <w:t xml:space="preserve"> stimulation</w:t>
      </w:r>
      <w:r w:rsidRPr="00960252">
        <w:rPr>
          <w:rFonts w:ascii="Times New Roman" w:hAnsi="Times New Roman" w:cs="Times New Roman"/>
          <w:sz w:val="20"/>
          <w:szCs w:val="20"/>
        </w:rPr>
        <w:t xml:space="preserve">, cell </w:t>
      </w:r>
      <w:r w:rsidR="00813899" w:rsidRPr="00960252">
        <w:rPr>
          <w:rFonts w:ascii="Times New Roman" w:hAnsi="Times New Roman" w:cs="Times New Roman"/>
          <w:sz w:val="20"/>
          <w:szCs w:val="20"/>
        </w:rPr>
        <w:t>immobilization</w:t>
      </w:r>
      <w:r w:rsidRPr="00960252">
        <w:rPr>
          <w:rFonts w:ascii="Times New Roman" w:hAnsi="Times New Roman" w:cs="Times New Roman"/>
          <w:sz w:val="20"/>
          <w:szCs w:val="20"/>
        </w:rPr>
        <w:t xml:space="preserve">, phytoremediation, </w:t>
      </w:r>
      <w:r w:rsidR="008E11B5" w:rsidRPr="00960252">
        <w:rPr>
          <w:rFonts w:ascii="Times New Roman" w:hAnsi="Times New Roman" w:cs="Times New Roman"/>
          <w:sz w:val="20"/>
          <w:szCs w:val="20"/>
        </w:rPr>
        <w:t>bio-</w:t>
      </w:r>
      <w:r w:rsidR="00813899" w:rsidRPr="00960252">
        <w:rPr>
          <w:rFonts w:ascii="Times New Roman" w:hAnsi="Times New Roman" w:cs="Times New Roman"/>
          <w:sz w:val="20"/>
          <w:szCs w:val="20"/>
        </w:rPr>
        <w:t>surfactant</w:t>
      </w:r>
      <w:r w:rsidRPr="00960252">
        <w:rPr>
          <w:rFonts w:ascii="Times New Roman" w:hAnsi="Times New Roman" w:cs="Times New Roman"/>
          <w:sz w:val="20"/>
          <w:szCs w:val="20"/>
        </w:rPr>
        <w:t xml:space="preserve"> production, and the use of defined mixed cultures were developed to improve the </w:t>
      </w:r>
      <w:r w:rsidR="009751D7">
        <w:rPr>
          <w:rFonts w:ascii="Times New Roman" w:hAnsi="Times New Roman" w:cs="Times New Roman"/>
          <w:sz w:val="20"/>
          <w:szCs w:val="20"/>
        </w:rPr>
        <w:t xml:space="preserve">bioremediation capabilities of </w:t>
      </w:r>
      <w:proofErr w:type="spellStart"/>
      <w:r w:rsidR="009751D7">
        <w:rPr>
          <w:rFonts w:ascii="Times New Roman" w:hAnsi="Times New Roman" w:cs="Times New Roman"/>
          <w:sz w:val="20"/>
          <w:szCs w:val="20"/>
        </w:rPr>
        <w:t>A</w:t>
      </w:r>
      <w:r w:rsidRPr="00960252">
        <w:rPr>
          <w:rFonts w:ascii="Times New Roman" w:hAnsi="Times New Roman" w:cs="Times New Roman"/>
          <w:sz w:val="20"/>
          <w:szCs w:val="20"/>
        </w:rPr>
        <w:t>ctinobacteria</w:t>
      </w:r>
      <w:proofErr w:type="spellEnd"/>
      <w:r w:rsidRPr="00960252">
        <w:rPr>
          <w:rFonts w:ascii="Times New Roman" w:hAnsi="Times New Roman" w:cs="Times New Roman"/>
          <w:sz w:val="20"/>
          <w:szCs w:val="20"/>
        </w:rPr>
        <w:t>.</w:t>
      </w:r>
    </w:p>
    <w:p w:rsidR="0088046E" w:rsidRPr="00960252" w:rsidRDefault="0088046E" w:rsidP="00027D2D">
      <w:pPr>
        <w:autoSpaceDE w:val="0"/>
        <w:autoSpaceDN w:val="0"/>
        <w:adjustRightInd w:val="0"/>
        <w:spacing w:after="0" w:line="240" w:lineRule="auto"/>
        <w:jc w:val="both"/>
        <w:rPr>
          <w:rFonts w:ascii="Times New Roman" w:hAnsi="Times New Roman" w:cs="Times New Roman"/>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rPr>
      </w:pPr>
    </w:p>
    <w:p w:rsidR="0088046E" w:rsidRPr="00960252" w:rsidRDefault="0088046E" w:rsidP="00027D2D">
      <w:pPr>
        <w:autoSpaceDE w:val="0"/>
        <w:autoSpaceDN w:val="0"/>
        <w:adjustRightInd w:val="0"/>
        <w:spacing w:after="0" w:line="240" w:lineRule="auto"/>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7. Future prospects</w:t>
      </w:r>
    </w:p>
    <w:p w:rsidR="00027D2D" w:rsidRPr="00960252" w:rsidRDefault="00027D2D" w:rsidP="00261FCE">
      <w:pPr>
        <w:autoSpaceDE w:val="0"/>
        <w:autoSpaceDN w:val="0"/>
        <w:adjustRightInd w:val="0"/>
        <w:spacing w:after="0" w:line="240" w:lineRule="auto"/>
        <w:jc w:val="both"/>
        <w:rPr>
          <w:rFonts w:ascii="Times New Roman" w:hAnsi="Times New Roman" w:cs="Times New Roman"/>
          <w:sz w:val="20"/>
          <w:szCs w:val="20"/>
        </w:rPr>
      </w:pPr>
    </w:p>
    <w:p w:rsidR="0088046E" w:rsidRPr="00960252" w:rsidRDefault="0088046E" w:rsidP="00261FCE">
      <w:pPr>
        <w:autoSpaceDE w:val="0"/>
        <w:autoSpaceDN w:val="0"/>
        <w:adjustRightInd w:val="0"/>
        <w:spacing w:after="0" w:line="240" w:lineRule="auto"/>
        <w:jc w:val="both"/>
        <w:rPr>
          <w:rFonts w:ascii="Times New Roman" w:hAnsi="Times New Roman" w:cs="Times New Roman"/>
          <w:sz w:val="20"/>
          <w:szCs w:val="20"/>
        </w:rPr>
      </w:pPr>
      <w:r w:rsidRPr="00960252">
        <w:rPr>
          <w:rFonts w:ascii="Times New Roman" w:hAnsi="Times New Roman" w:cs="Times New Roman"/>
          <w:sz w:val="20"/>
          <w:szCs w:val="20"/>
        </w:rPr>
        <w:t>Due to the constant development of industrial operations, pollutants spread worldwide due to insufficient monitoring of their detrimental environmental consequences. This led to studies on improving cont</w:t>
      </w:r>
      <w:r w:rsidR="009751D7">
        <w:rPr>
          <w:rFonts w:ascii="Times New Roman" w:hAnsi="Times New Roman" w:cs="Times New Roman"/>
          <w:sz w:val="20"/>
          <w:szCs w:val="20"/>
        </w:rPr>
        <w:t xml:space="preserve">aminated areas. </w:t>
      </w:r>
      <w:proofErr w:type="spellStart"/>
      <w:r w:rsidR="009751D7">
        <w:rPr>
          <w:rFonts w:ascii="Times New Roman" w:hAnsi="Times New Roman" w:cs="Times New Roman"/>
          <w:sz w:val="20"/>
          <w:szCs w:val="20"/>
        </w:rPr>
        <w:t>Actinobacteria</w:t>
      </w:r>
      <w:proofErr w:type="spellEnd"/>
      <w:r w:rsidR="009751D7">
        <w:rPr>
          <w:rFonts w:ascii="Times New Roman" w:hAnsi="Times New Roman" w:cs="Times New Roman"/>
          <w:sz w:val="20"/>
          <w:szCs w:val="20"/>
        </w:rPr>
        <w:t xml:space="preserve"> </w:t>
      </w:r>
      <w:proofErr w:type="spellStart"/>
      <w:r w:rsidR="009751D7">
        <w:rPr>
          <w:rFonts w:ascii="Times New Roman" w:hAnsi="Times New Roman" w:cs="Times New Roman"/>
          <w:sz w:val="20"/>
          <w:szCs w:val="20"/>
        </w:rPr>
        <w:t>B</w:t>
      </w:r>
      <w:r w:rsidRPr="00960252">
        <w:rPr>
          <w:rFonts w:ascii="Times New Roman" w:hAnsi="Times New Roman" w:cs="Times New Roman"/>
          <w:sz w:val="20"/>
          <w:szCs w:val="20"/>
        </w:rPr>
        <w:t>ioaugmentation</w:t>
      </w:r>
      <w:proofErr w:type="spellEnd"/>
      <w:r w:rsidRPr="00960252">
        <w:rPr>
          <w:rFonts w:ascii="Times New Roman" w:hAnsi="Times New Roman" w:cs="Times New Roman"/>
          <w:sz w:val="20"/>
          <w:szCs w:val="20"/>
        </w:rPr>
        <w:t xml:space="preserve"> is a green way to rehabilitate the environment. </w:t>
      </w:r>
      <w:proofErr w:type="spellStart"/>
      <w:r w:rsidRPr="00960252">
        <w:rPr>
          <w:rFonts w:ascii="Times New Roman" w:hAnsi="Times New Roman" w:cs="Times New Roman"/>
          <w:sz w:val="20"/>
          <w:szCs w:val="20"/>
        </w:rPr>
        <w:t>Actinobacteria</w:t>
      </w:r>
      <w:proofErr w:type="spellEnd"/>
      <w:r w:rsidRPr="00960252">
        <w:rPr>
          <w:rFonts w:ascii="Times New Roman" w:hAnsi="Times New Roman" w:cs="Times New Roman"/>
          <w:sz w:val="20"/>
          <w:szCs w:val="20"/>
        </w:rPr>
        <w:t xml:space="preserve"> can </w:t>
      </w:r>
      <w:proofErr w:type="spellStart"/>
      <w:r w:rsidRPr="00960252">
        <w:rPr>
          <w:rFonts w:ascii="Times New Roman" w:hAnsi="Times New Roman" w:cs="Times New Roman"/>
          <w:sz w:val="20"/>
          <w:szCs w:val="20"/>
        </w:rPr>
        <w:t>metabolise</w:t>
      </w:r>
      <w:proofErr w:type="spellEnd"/>
      <w:r w:rsidRPr="00960252">
        <w:rPr>
          <w:rFonts w:ascii="Times New Roman" w:hAnsi="Times New Roman" w:cs="Times New Roman"/>
          <w:sz w:val="20"/>
          <w:szCs w:val="20"/>
        </w:rPr>
        <w:t xml:space="preserve"> toxins in polluted soils for growth. </w:t>
      </w:r>
      <w:proofErr w:type="spellStart"/>
      <w:r w:rsidRPr="00960252">
        <w:rPr>
          <w:rFonts w:ascii="Times New Roman" w:hAnsi="Times New Roman" w:cs="Times New Roman"/>
          <w:sz w:val="20"/>
          <w:szCs w:val="20"/>
        </w:rPr>
        <w:t>Actinobacteria</w:t>
      </w:r>
      <w:proofErr w:type="spellEnd"/>
      <w:r w:rsidRPr="00960252">
        <w:rPr>
          <w:rFonts w:ascii="Times New Roman" w:hAnsi="Times New Roman" w:cs="Times New Roman"/>
          <w:sz w:val="20"/>
          <w:szCs w:val="20"/>
        </w:rPr>
        <w:t xml:space="preserve"> </w:t>
      </w:r>
      <w:r w:rsidR="009751D7">
        <w:rPr>
          <w:rFonts w:ascii="Times New Roman" w:hAnsi="Times New Roman" w:cs="Times New Roman"/>
          <w:sz w:val="20"/>
          <w:szCs w:val="20"/>
        </w:rPr>
        <w:t xml:space="preserve"> </w:t>
      </w:r>
      <w:r w:rsidRPr="00960252">
        <w:rPr>
          <w:rFonts w:ascii="Times New Roman" w:hAnsi="Times New Roman" w:cs="Times New Roman"/>
          <w:sz w:val="20"/>
          <w:szCs w:val="20"/>
        </w:rPr>
        <w:t>may degrade pesticides and remove heavy metals, h</w:t>
      </w:r>
      <w:r w:rsidR="009751D7">
        <w:rPr>
          <w:rFonts w:ascii="Times New Roman" w:hAnsi="Times New Roman" w:cs="Times New Roman"/>
          <w:sz w:val="20"/>
          <w:szCs w:val="20"/>
        </w:rPr>
        <w:t xml:space="preserve">ighlighting their potential as </w:t>
      </w:r>
      <w:proofErr w:type="spellStart"/>
      <w:r w:rsidR="009751D7">
        <w:rPr>
          <w:rFonts w:ascii="Times New Roman" w:hAnsi="Times New Roman" w:cs="Times New Roman"/>
          <w:sz w:val="20"/>
          <w:szCs w:val="20"/>
        </w:rPr>
        <w:t>B</w:t>
      </w:r>
      <w:r w:rsidRPr="00960252">
        <w:rPr>
          <w:rFonts w:ascii="Times New Roman" w:hAnsi="Times New Roman" w:cs="Times New Roman"/>
          <w:sz w:val="20"/>
          <w:szCs w:val="20"/>
        </w:rPr>
        <w:t>ioaugmentation</w:t>
      </w:r>
      <w:proofErr w:type="spellEnd"/>
      <w:r w:rsidRPr="00960252">
        <w:rPr>
          <w:rFonts w:ascii="Times New Roman" w:hAnsi="Times New Roman" w:cs="Times New Roman"/>
          <w:sz w:val="20"/>
          <w:szCs w:val="20"/>
        </w:rPr>
        <w:t xml:space="preserve"> techniques</w:t>
      </w:r>
      <w:r w:rsidRPr="00960252">
        <w:rPr>
          <w:rFonts w:ascii="Times New Roman" w:hAnsi="Times New Roman" w:cs="Times New Roman"/>
          <w:sz w:val="20"/>
          <w:szCs w:val="20"/>
        </w:rPr>
        <w:fldChar w:fldCharType="begin"/>
      </w:r>
      <w:r w:rsidR="00BD3E14">
        <w:rPr>
          <w:rFonts w:ascii="Times New Roman" w:hAnsi="Times New Roman" w:cs="Times New Roman"/>
          <w:sz w:val="20"/>
          <w:szCs w:val="20"/>
        </w:rPr>
        <w:instrText xml:space="preserve"> ADDIN EN.CITE &lt;EndNote&gt;&lt;Cite&gt;&lt;Author&gt;Dueholm&lt;/Author&gt;&lt;Year&gt;2015&lt;/Year&gt;&lt;RecNum&gt;281&lt;/RecNum&gt;&lt;DisplayText&gt;[120, 121]&lt;/DisplayText&gt;&lt;record&gt;&lt;rec-number&gt;281&lt;/rec-number&gt;&lt;foreign-keys&gt;&lt;key app="EN" db-id="5dxd5aa2jrrfdke2p0tvz29idsezz0v9aexf" timestamp="1656154181"&gt;281&lt;/key&gt;&lt;/foreign-keys&gt;&lt;ref-type name="Journal Article"&gt;17&lt;/ref-type&gt;&lt;contributors&gt;&lt;authors&gt;&lt;author&gt;Dueholm, Morten S&lt;/author&gt;&lt;author&gt;Marques, Irina G&lt;/author&gt;&lt;author&gt;Karst, Søren M&lt;/author&gt;&lt;author&gt;D’Imperio, Seth&lt;/author&gt;&lt;author&gt;Tale, Vaibhav P&lt;/author&gt;&lt;author&gt;Lewis, Derrick&lt;/author&gt;&lt;author&gt;Nielsen, Per Halkjær&lt;/author&gt;&lt;author&gt;Nielsen, Jeppe Lund&lt;/author&gt;&lt;/authors&gt;&lt;/contributors&gt;&lt;titles&gt;&lt;title&gt;Survival and activity of individual bioaugmentation strains&lt;/title&gt;&lt;secondary-title&gt;Bioresource Technology&lt;/secondary-title&gt;&lt;/titles&gt;&lt;periodical&gt;&lt;full-title&gt;Bioresource Technology&lt;/full-title&gt;&lt;/periodical&gt;&lt;pages&gt;192-199&lt;/pages&gt;&lt;volume&gt;186&lt;/volume&gt;&lt;dates&gt;&lt;year&gt;2015&lt;/year&gt;&lt;/dates&gt;&lt;isbn&gt;0960-8524&lt;/isbn&gt;&lt;urls&gt;&lt;/urls&gt;&lt;/record&gt;&lt;/Cite&gt;&lt;Cite&gt;&lt;Author&gt;Garbisu&lt;/Author&gt;&lt;Year&gt;2017&lt;/Year&gt;&lt;RecNum&gt;282&lt;/RecNum&gt;&lt;record&gt;&lt;rec-number&gt;282&lt;/rec-number&gt;&lt;foreign-keys&gt;&lt;key app="EN" db-id="5dxd5aa2jrrfdke2p0tvz29idsezz0v9aexf" timestamp="1656154253"&gt;282&lt;/key&gt;&lt;/foreign-keys&gt;&lt;ref-type name="Journal Article"&gt;17&lt;/ref-type&gt;&lt;contributors&gt;&lt;authors&gt;&lt;author&gt;Garbisu, Carlos&lt;/author&gt;&lt;author&gt;Garaiyurrebaso, Olatz&lt;/author&gt;&lt;author&gt;Epelde, Lur&lt;/author&gt;&lt;author&gt;Grohmann, Elisabeth&lt;/author&gt;&lt;author&gt;Alkorta, Itziar&lt;/author&gt;&lt;/authors&gt;&lt;/contributors&gt;&lt;titles&gt;&lt;title&gt;Plasmid-mediated bioaugmentation for the bioremediation of contaminated soils&lt;/title&gt;&lt;secondary-title&gt;Frontiers in microbiology&lt;/secondary-title&gt;&lt;/titles&gt;&lt;periodical&gt;&lt;full-title&gt;Frontiers in Microbiology&lt;/full-title&gt;&lt;/periodical&gt;&lt;pages&gt;1966&lt;/pages&gt;&lt;volume&gt;8&lt;/volume&gt;&lt;dates&gt;&lt;year&gt;2017&lt;/year&gt;&lt;/dates&gt;&lt;isbn&gt;1664-302X&lt;/isbn&gt;&lt;urls&gt;&lt;/urls&gt;&lt;/record&gt;&lt;/Cite&gt;&lt;/EndNote&gt;</w:instrText>
      </w:r>
      <w:r w:rsidRPr="00960252">
        <w:rPr>
          <w:rFonts w:ascii="Times New Roman" w:hAnsi="Times New Roman" w:cs="Times New Roman"/>
          <w:sz w:val="20"/>
          <w:szCs w:val="20"/>
        </w:rPr>
        <w:fldChar w:fldCharType="separate"/>
      </w:r>
      <w:r w:rsidR="00BD3E14">
        <w:rPr>
          <w:rFonts w:ascii="Times New Roman" w:hAnsi="Times New Roman" w:cs="Times New Roman"/>
          <w:noProof/>
          <w:sz w:val="20"/>
          <w:szCs w:val="20"/>
        </w:rPr>
        <w:t>[120, 121]</w:t>
      </w:r>
      <w:r w:rsidRPr="00960252">
        <w:rPr>
          <w:rFonts w:ascii="Times New Roman" w:hAnsi="Times New Roman" w:cs="Times New Roman"/>
          <w:sz w:val="20"/>
          <w:szCs w:val="20"/>
        </w:rPr>
        <w:fldChar w:fldCharType="end"/>
      </w:r>
      <w:r w:rsidRPr="00960252">
        <w:rPr>
          <w:rFonts w:ascii="Times New Roman" w:hAnsi="Times New Roman" w:cs="Times New Roman"/>
          <w:sz w:val="20"/>
          <w:szCs w:val="20"/>
        </w:rPr>
        <w:t>.</w:t>
      </w: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333333"/>
          <w:sz w:val="20"/>
          <w:szCs w:val="20"/>
        </w:rPr>
      </w:pPr>
    </w:p>
    <w:p w:rsidR="00EE0974" w:rsidRPr="00960252" w:rsidRDefault="00EE0974" w:rsidP="00EE0974">
      <w:pPr>
        <w:shd w:val="clear" w:color="auto" w:fill="FFFFFF"/>
        <w:jc w:val="both"/>
        <w:rPr>
          <w:rFonts w:ascii="Times New Roman" w:eastAsia="Times New Roman" w:hAnsi="Times New Roman" w:cs="Times New Roman"/>
          <w:b/>
          <w:color w:val="000000" w:themeColor="text1"/>
          <w:sz w:val="20"/>
          <w:szCs w:val="20"/>
          <w:u w:val="single"/>
        </w:rPr>
      </w:pPr>
      <w:r w:rsidRPr="00960252">
        <w:rPr>
          <w:rFonts w:ascii="Times New Roman" w:eastAsia="Times New Roman" w:hAnsi="Times New Roman" w:cs="Times New Roman"/>
          <w:b/>
          <w:color w:val="000000" w:themeColor="text1"/>
          <w:sz w:val="20"/>
          <w:szCs w:val="20"/>
          <w:u w:val="single"/>
        </w:rPr>
        <w:t>Declarations</w:t>
      </w:r>
    </w:p>
    <w:p w:rsidR="00EE0974" w:rsidRPr="00960252" w:rsidRDefault="00EE0974" w:rsidP="00EE0974">
      <w:pPr>
        <w:shd w:val="clear" w:color="auto" w:fill="FFFFFF"/>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Acknowledgements</w:t>
      </w:r>
    </w:p>
    <w:p w:rsidR="00EE0974" w:rsidRPr="00960252" w:rsidRDefault="00A73CBB" w:rsidP="00EE0974">
      <w:pPr>
        <w:shd w:val="clear" w:color="auto" w:fill="FFFFFF"/>
        <w:jc w:val="both"/>
        <w:rPr>
          <w:rFonts w:ascii="Times New Roman" w:hAnsi="Times New Roman" w:cs="Times New Roman"/>
          <w:sz w:val="20"/>
          <w:szCs w:val="20"/>
        </w:rPr>
      </w:pPr>
      <w:r w:rsidRPr="00960252">
        <w:rPr>
          <w:rFonts w:ascii="Times New Roman" w:hAnsi="Times New Roman" w:cs="Times New Roman"/>
          <w:sz w:val="20"/>
          <w:szCs w:val="20"/>
        </w:rPr>
        <w:t xml:space="preserve">We are </w:t>
      </w:r>
      <w:proofErr w:type="spellStart"/>
      <w:r w:rsidRPr="00960252">
        <w:rPr>
          <w:rFonts w:ascii="Times New Roman" w:hAnsi="Times New Roman" w:cs="Times New Roman"/>
          <w:sz w:val="20"/>
          <w:szCs w:val="20"/>
        </w:rPr>
        <w:t>great</w:t>
      </w:r>
      <w:r w:rsidR="00EE0974" w:rsidRPr="00960252">
        <w:rPr>
          <w:rFonts w:ascii="Times New Roman" w:hAnsi="Times New Roman" w:cs="Times New Roman"/>
          <w:sz w:val="20"/>
          <w:szCs w:val="20"/>
        </w:rPr>
        <w:t>ful</w:t>
      </w:r>
      <w:proofErr w:type="spellEnd"/>
      <w:r w:rsidR="00EE0974" w:rsidRPr="00960252">
        <w:rPr>
          <w:rFonts w:ascii="Times New Roman" w:hAnsi="Times New Roman" w:cs="Times New Roman"/>
          <w:sz w:val="20"/>
          <w:szCs w:val="20"/>
        </w:rPr>
        <w:t xml:space="preserve"> to the Maharaja </w:t>
      </w:r>
      <w:proofErr w:type="spellStart"/>
      <w:r w:rsidR="00EE0974" w:rsidRPr="00960252">
        <w:rPr>
          <w:rFonts w:ascii="Times New Roman" w:hAnsi="Times New Roman" w:cs="Times New Roman"/>
          <w:sz w:val="20"/>
          <w:szCs w:val="20"/>
        </w:rPr>
        <w:t>Sayajirao</w:t>
      </w:r>
      <w:proofErr w:type="spellEnd"/>
      <w:r w:rsidR="00EE0974" w:rsidRPr="00960252">
        <w:rPr>
          <w:rFonts w:ascii="Times New Roman" w:hAnsi="Times New Roman" w:cs="Times New Roman"/>
          <w:sz w:val="20"/>
          <w:szCs w:val="20"/>
        </w:rPr>
        <w:t xml:space="preserve"> University of Baroda's Department of Microbiology and Biotechnology Centre for their assistance.</w:t>
      </w:r>
    </w:p>
    <w:p w:rsidR="00EE0974" w:rsidRPr="00960252" w:rsidRDefault="00EE0974" w:rsidP="00EE0974">
      <w:pPr>
        <w:shd w:val="clear" w:color="auto" w:fill="FFFFFF"/>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Disclosure statement</w:t>
      </w:r>
    </w:p>
    <w:p w:rsidR="00EE0974" w:rsidRPr="00960252" w:rsidRDefault="00EE0974" w:rsidP="00EE0974">
      <w:pPr>
        <w:shd w:val="clear" w:color="auto" w:fill="FFFFFF"/>
        <w:jc w:val="both"/>
        <w:rPr>
          <w:rFonts w:ascii="Times New Roman" w:eastAsia="Times New Roman" w:hAnsi="Times New Roman" w:cs="Times New Roman"/>
          <w:color w:val="333333"/>
          <w:sz w:val="20"/>
          <w:szCs w:val="20"/>
        </w:rPr>
      </w:pPr>
      <w:r w:rsidRPr="00960252">
        <w:rPr>
          <w:sz w:val="20"/>
          <w:szCs w:val="20"/>
        </w:rPr>
        <w:t xml:space="preserve"> </w:t>
      </w:r>
      <w:r w:rsidRPr="00960252">
        <w:rPr>
          <w:rFonts w:ascii="Times New Roman" w:hAnsi="Times New Roman" w:cs="Times New Roman"/>
          <w:sz w:val="20"/>
          <w:szCs w:val="20"/>
        </w:rPr>
        <w:t>The authors declare no potential conflict of interest.</w:t>
      </w:r>
    </w:p>
    <w:p w:rsidR="00EE0974" w:rsidRPr="00261FCE" w:rsidRDefault="00EE0974" w:rsidP="00261FCE">
      <w:pPr>
        <w:autoSpaceDE w:val="0"/>
        <w:autoSpaceDN w:val="0"/>
        <w:adjustRightInd w:val="0"/>
        <w:spacing w:after="0" w:line="240" w:lineRule="auto"/>
        <w:jc w:val="both"/>
        <w:rPr>
          <w:rFonts w:ascii="Times New Roman" w:hAnsi="Times New Roman" w:cs="Times New Roman"/>
          <w:sz w:val="28"/>
          <w:szCs w:val="28"/>
        </w:rPr>
      </w:pPr>
    </w:p>
    <w:p w:rsidR="00235239" w:rsidRDefault="00235239" w:rsidP="00535B1D">
      <w:pPr>
        <w:autoSpaceDE w:val="0"/>
        <w:autoSpaceDN w:val="0"/>
        <w:adjustRightInd w:val="0"/>
        <w:spacing w:after="0" w:line="240" w:lineRule="auto"/>
        <w:jc w:val="both"/>
        <w:rPr>
          <w:rFonts w:ascii="Times New Roman" w:hAnsi="Times New Roman" w:cs="Times New Roman"/>
          <w:sz w:val="28"/>
          <w:szCs w:val="28"/>
        </w:rPr>
      </w:pPr>
    </w:p>
    <w:p w:rsidR="00261FCE" w:rsidRPr="008C0D07" w:rsidRDefault="00261FCE" w:rsidP="00535B1D">
      <w:pPr>
        <w:autoSpaceDE w:val="0"/>
        <w:autoSpaceDN w:val="0"/>
        <w:adjustRightInd w:val="0"/>
        <w:spacing w:after="0" w:line="240" w:lineRule="auto"/>
        <w:jc w:val="both"/>
        <w:rPr>
          <w:rFonts w:ascii="Times New Roman" w:hAnsi="Times New Roman" w:cs="Times New Roman"/>
          <w:sz w:val="28"/>
          <w:szCs w:val="28"/>
        </w:rPr>
      </w:pPr>
    </w:p>
    <w:p w:rsidR="008C0D07" w:rsidRDefault="008C0D07" w:rsidP="008C0D07">
      <w:pPr>
        <w:autoSpaceDE w:val="0"/>
        <w:autoSpaceDN w:val="0"/>
        <w:adjustRightInd w:val="0"/>
        <w:spacing w:after="0" w:line="240" w:lineRule="auto"/>
        <w:rPr>
          <w:rFonts w:ascii="Times New Roman" w:hAnsi="Times New Roman" w:cs="Times New Roman"/>
          <w:b/>
          <w:sz w:val="28"/>
          <w:szCs w:val="28"/>
        </w:rPr>
      </w:pPr>
    </w:p>
    <w:p w:rsidR="008C0D07" w:rsidRDefault="008C0D07" w:rsidP="008C0D07">
      <w:pPr>
        <w:autoSpaceDE w:val="0"/>
        <w:autoSpaceDN w:val="0"/>
        <w:adjustRightInd w:val="0"/>
        <w:spacing w:after="0" w:line="240" w:lineRule="auto"/>
        <w:rPr>
          <w:rFonts w:ascii="Times New Roman" w:hAnsi="Times New Roman" w:cs="Times New Roman"/>
          <w:b/>
          <w:sz w:val="28"/>
          <w:szCs w:val="28"/>
        </w:rPr>
      </w:pPr>
    </w:p>
    <w:p w:rsidR="00DE7C21" w:rsidRPr="00960252" w:rsidRDefault="00EE0974" w:rsidP="00BA13F4">
      <w:pPr>
        <w:jc w:val="both"/>
        <w:rPr>
          <w:rFonts w:ascii="Times New Roman" w:hAnsi="Times New Roman" w:cs="Times New Roman"/>
          <w:b/>
          <w:sz w:val="20"/>
          <w:szCs w:val="20"/>
          <w:u w:val="single"/>
        </w:rPr>
      </w:pPr>
      <w:r w:rsidRPr="00960252">
        <w:rPr>
          <w:rFonts w:ascii="Times New Roman" w:hAnsi="Times New Roman" w:cs="Times New Roman"/>
          <w:b/>
          <w:sz w:val="20"/>
          <w:szCs w:val="20"/>
          <w:u w:val="single"/>
        </w:rPr>
        <w:t>References</w:t>
      </w:r>
    </w:p>
    <w:p w:rsidR="008966C6" w:rsidRPr="008966C6" w:rsidRDefault="00BA13F4" w:rsidP="008966C6">
      <w:pPr>
        <w:pStyle w:val="EndNoteBibliography"/>
        <w:spacing w:after="0"/>
        <w:ind w:left="720" w:hanging="720"/>
      </w:pPr>
      <w:r w:rsidRPr="00960252">
        <w:rPr>
          <w:rFonts w:ascii="Times New Roman" w:hAnsi="Times New Roman" w:cs="Times New Roman"/>
          <w:sz w:val="16"/>
          <w:szCs w:val="16"/>
        </w:rPr>
        <w:fldChar w:fldCharType="begin"/>
      </w:r>
      <w:r w:rsidRPr="00960252">
        <w:rPr>
          <w:rFonts w:ascii="Times New Roman" w:hAnsi="Times New Roman" w:cs="Times New Roman"/>
          <w:sz w:val="16"/>
          <w:szCs w:val="16"/>
        </w:rPr>
        <w:instrText xml:space="preserve"> ADDIN EN.REFLIST </w:instrText>
      </w:r>
      <w:r w:rsidRPr="00960252">
        <w:rPr>
          <w:rFonts w:ascii="Times New Roman" w:hAnsi="Times New Roman" w:cs="Times New Roman"/>
          <w:sz w:val="16"/>
          <w:szCs w:val="16"/>
        </w:rPr>
        <w:fldChar w:fldCharType="separate"/>
      </w:r>
      <w:r w:rsidR="008966C6" w:rsidRPr="008966C6">
        <w:t>1.</w:t>
      </w:r>
      <w:r w:rsidR="008966C6" w:rsidRPr="008966C6">
        <w:tab/>
        <w:t xml:space="preserve">Kumar, V., S. Shahi, and S. Singh, </w:t>
      </w:r>
      <w:r w:rsidR="008966C6" w:rsidRPr="008966C6">
        <w:rPr>
          <w:i/>
        </w:rPr>
        <w:t>Bioremediation: an eco-sustainable approach for restoration of contaminated sites</w:t>
      </w:r>
      <w:r w:rsidR="008966C6" w:rsidRPr="008966C6">
        <w:t xml:space="preserve">, in </w:t>
      </w:r>
      <w:r w:rsidR="008966C6" w:rsidRPr="008966C6">
        <w:rPr>
          <w:i/>
        </w:rPr>
        <w:t>Microbial bioprospecting for sustainable development</w:t>
      </w:r>
      <w:r w:rsidR="008966C6" w:rsidRPr="008966C6">
        <w:t>. 2018, Springer. p. 115-136.</w:t>
      </w:r>
    </w:p>
    <w:p w:rsidR="008966C6" w:rsidRPr="008966C6" w:rsidRDefault="008966C6" w:rsidP="008966C6">
      <w:pPr>
        <w:pStyle w:val="EndNoteBibliography"/>
        <w:spacing w:after="0"/>
        <w:ind w:left="720" w:hanging="720"/>
      </w:pPr>
      <w:r w:rsidRPr="008966C6">
        <w:t>2.</w:t>
      </w:r>
      <w:r w:rsidRPr="008966C6">
        <w:tab/>
        <w:t xml:space="preserve">Pande, V., et al., </w:t>
      </w:r>
      <w:r w:rsidRPr="008966C6">
        <w:rPr>
          <w:i/>
        </w:rPr>
        <w:t>Bioremediation: an emerging effective approach towards environment restoration.</w:t>
      </w:r>
      <w:r w:rsidRPr="008966C6">
        <w:t xml:space="preserve"> Environmental Sustainability, 2020. </w:t>
      </w:r>
      <w:r w:rsidRPr="008966C6">
        <w:rPr>
          <w:b/>
        </w:rPr>
        <w:t>3</w:t>
      </w:r>
      <w:r w:rsidRPr="008966C6">
        <w:t>(1): p. 91-103.</w:t>
      </w:r>
    </w:p>
    <w:p w:rsidR="008966C6" w:rsidRPr="008966C6" w:rsidRDefault="008966C6" w:rsidP="008966C6">
      <w:pPr>
        <w:pStyle w:val="EndNoteBibliography"/>
        <w:spacing w:after="0"/>
        <w:ind w:left="720" w:hanging="720"/>
      </w:pPr>
      <w:r w:rsidRPr="008966C6">
        <w:t>3.</w:t>
      </w:r>
      <w:r w:rsidRPr="008966C6">
        <w:tab/>
        <w:t xml:space="preserve">Alvarez, A., et al., </w:t>
      </w:r>
      <w:r w:rsidRPr="008966C6">
        <w:rPr>
          <w:i/>
        </w:rPr>
        <w:t>Actinobacteria: current research and perspectives for bioremediation of pesticides and heavy metals.</w:t>
      </w:r>
      <w:r w:rsidRPr="008966C6">
        <w:t xml:space="preserve"> Chemosphere, 2017. </w:t>
      </w:r>
      <w:r w:rsidRPr="008966C6">
        <w:rPr>
          <w:b/>
        </w:rPr>
        <w:t>166</w:t>
      </w:r>
      <w:r w:rsidRPr="008966C6">
        <w:t>: p. 41-62.</w:t>
      </w:r>
    </w:p>
    <w:p w:rsidR="008966C6" w:rsidRPr="008966C6" w:rsidRDefault="008966C6" w:rsidP="008966C6">
      <w:pPr>
        <w:pStyle w:val="EndNoteBibliography"/>
        <w:spacing w:after="0"/>
        <w:ind w:left="720" w:hanging="720"/>
      </w:pPr>
      <w:r w:rsidRPr="008966C6">
        <w:t>4.</w:t>
      </w:r>
      <w:r w:rsidRPr="008966C6">
        <w:tab/>
        <w:t xml:space="preserve">Tudi, M., et al., </w:t>
      </w:r>
      <w:r w:rsidRPr="008966C6">
        <w:rPr>
          <w:i/>
        </w:rPr>
        <w:t>Agriculture development, pesticide application and its impact on the environment.</w:t>
      </w:r>
      <w:r w:rsidRPr="008966C6">
        <w:t xml:space="preserve"> International journal of environmental research and public health, 2021. </w:t>
      </w:r>
      <w:r w:rsidRPr="008966C6">
        <w:rPr>
          <w:b/>
        </w:rPr>
        <w:t>18</w:t>
      </w:r>
      <w:r w:rsidRPr="008966C6">
        <w:t>(3): p. 1112.</w:t>
      </w:r>
    </w:p>
    <w:p w:rsidR="008966C6" w:rsidRPr="008966C6" w:rsidRDefault="008966C6" w:rsidP="008966C6">
      <w:pPr>
        <w:pStyle w:val="EndNoteBibliography"/>
        <w:spacing w:after="0"/>
        <w:ind w:left="720" w:hanging="720"/>
      </w:pPr>
      <w:r w:rsidRPr="008966C6">
        <w:t>5.</w:t>
      </w:r>
      <w:r w:rsidRPr="008966C6">
        <w:tab/>
        <w:t xml:space="preserve">Srivastav, A.L., </w:t>
      </w:r>
      <w:r w:rsidRPr="008966C6">
        <w:rPr>
          <w:i/>
        </w:rPr>
        <w:t>Chemical fertilizers and pesticides: role in groundwater contamination</w:t>
      </w:r>
      <w:r w:rsidRPr="008966C6">
        <w:t xml:space="preserve">, in </w:t>
      </w:r>
      <w:r w:rsidRPr="008966C6">
        <w:rPr>
          <w:i/>
        </w:rPr>
        <w:t>Agrochemicals detection, treatment and remediation</w:t>
      </w:r>
      <w:r w:rsidRPr="008966C6">
        <w:t>. 2020, Elsevier. p. 143-159.</w:t>
      </w:r>
    </w:p>
    <w:p w:rsidR="008966C6" w:rsidRPr="008966C6" w:rsidRDefault="008966C6" w:rsidP="008966C6">
      <w:pPr>
        <w:pStyle w:val="EndNoteBibliography"/>
        <w:spacing w:after="0"/>
        <w:ind w:left="720" w:hanging="720"/>
      </w:pPr>
      <w:r w:rsidRPr="008966C6">
        <w:t>6.</w:t>
      </w:r>
      <w:r w:rsidRPr="008966C6">
        <w:tab/>
        <w:t xml:space="preserve">Li, Z. and A. Jennings, </w:t>
      </w:r>
      <w:r w:rsidRPr="008966C6">
        <w:rPr>
          <w:i/>
        </w:rPr>
        <w:t>Worldwide regulations of standard values of pesticides for human health risk control: A review.</w:t>
      </w:r>
      <w:r w:rsidRPr="008966C6">
        <w:t xml:space="preserve"> International journal of environmental research and public health, 2017. </w:t>
      </w:r>
      <w:r w:rsidRPr="008966C6">
        <w:rPr>
          <w:b/>
        </w:rPr>
        <w:t>14</w:t>
      </w:r>
      <w:r w:rsidRPr="008966C6">
        <w:t>(7): p. 826.</w:t>
      </w:r>
    </w:p>
    <w:p w:rsidR="008966C6" w:rsidRPr="008966C6" w:rsidRDefault="008966C6" w:rsidP="008966C6">
      <w:pPr>
        <w:pStyle w:val="EndNoteBibliography"/>
        <w:spacing w:after="0"/>
        <w:ind w:left="720" w:hanging="720"/>
      </w:pPr>
      <w:r w:rsidRPr="008966C6">
        <w:t>7.</w:t>
      </w:r>
      <w:r w:rsidRPr="008966C6">
        <w:tab/>
        <w:t xml:space="preserve">Fuentes, M., et al., </w:t>
      </w:r>
      <w:r w:rsidRPr="008966C6">
        <w:rPr>
          <w:i/>
        </w:rPr>
        <w:t>Isolation of pesticide-degrading actinomycetes from a contaminated site: bacterial growth, removal and dechlorination of organochlorine pesticides.</w:t>
      </w:r>
      <w:r w:rsidRPr="008966C6">
        <w:t xml:space="preserve"> International Biodeterioration &amp; Biodegradation, 2010. </w:t>
      </w:r>
      <w:r w:rsidRPr="008966C6">
        <w:rPr>
          <w:b/>
        </w:rPr>
        <w:t>64</w:t>
      </w:r>
      <w:r w:rsidRPr="008966C6">
        <w:t>(6): p. 434-441.</w:t>
      </w:r>
    </w:p>
    <w:p w:rsidR="008966C6" w:rsidRPr="008966C6" w:rsidRDefault="008966C6" w:rsidP="008966C6">
      <w:pPr>
        <w:pStyle w:val="EndNoteBibliography"/>
        <w:spacing w:after="0"/>
        <w:ind w:left="720" w:hanging="720"/>
      </w:pPr>
      <w:r w:rsidRPr="008966C6">
        <w:lastRenderedPageBreak/>
        <w:t>8.</w:t>
      </w:r>
      <w:r w:rsidRPr="008966C6">
        <w:tab/>
        <w:t xml:space="preserve">Benimeli, C.S., et al., </w:t>
      </w:r>
      <w:r w:rsidRPr="008966C6">
        <w:rPr>
          <w:i/>
        </w:rPr>
        <w:t>Lindane uptake and degradation by aquatic Streptomyces sp. strain M7.</w:t>
      </w:r>
      <w:r w:rsidRPr="008966C6">
        <w:t xml:space="preserve"> International biodeterioration &amp; biodegradation, 2007. </w:t>
      </w:r>
      <w:r w:rsidRPr="008966C6">
        <w:rPr>
          <w:b/>
        </w:rPr>
        <w:t>59</w:t>
      </w:r>
      <w:r w:rsidRPr="008966C6">
        <w:t>(2): p. 148-155.</w:t>
      </w:r>
    </w:p>
    <w:p w:rsidR="008966C6" w:rsidRPr="008966C6" w:rsidRDefault="008966C6" w:rsidP="008966C6">
      <w:pPr>
        <w:pStyle w:val="EndNoteBibliography"/>
        <w:spacing w:after="0"/>
        <w:ind w:left="720" w:hanging="720"/>
      </w:pPr>
      <w:r w:rsidRPr="008966C6">
        <w:t>9.</w:t>
      </w:r>
      <w:r w:rsidRPr="008966C6">
        <w:tab/>
        <w:t xml:space="preserve">Jayaswal, K., V. Sahu, and B. Gurjar, </w:t>
      </w:r>
      <w:r w:rsidRPr="008966C6">
        <w:rPr>
          <w:i/>
        </w:rPr>
        <w:t>Water pollution, human health and remediation</w:t>
      </w:r>
      <w:r w:rsidRPr="008966C6">
        <w:t xml:space="preserve">, in </w:t>
      </w:r>
      <w:r w:rsidRPr="008966C6">
        <w:rPr>
          <w:i/>
        </w:rPr>
        <w:t>Water remediation</w:t>
      </w:r>
      <w:r w:rsidRPr="008966C6">
        <w:t>. 2018, Springer. p. 11-27.</w:t>
      </w:r>
    </w:p>
    <w:p w:rsidR="008966C6" w:rsidRPr="008966C6" w:rsidRDefault="008966C6" w:rsidP="008966C6">
      <w:pPr>
        <w:pStyle w:val="EndNoteBibliography"/>
        <w:spacing w:after="0"/>
        <w:ind w:left="720" w:hanging="720"/>
      </w:pPr>
      <w:r w:rsidRPr="008966C6">
        <w:t>10.</w:t>
      </w:r>
      <w:r w:rsidRPr="008966C6">
        <w:tab/>
        <w:t xml:space="preserve">Donkor, A., et al., </w:t>
      </w:r>
      <w:r w:rsidRPr="008966C6">
        <w:rPr>
          <w:i/>
        </w:rPr>
        <w:t>Pesticide residues in fruits and vegetables in Ghana: a review.</w:t>
      </w:r>
      <w:r w:rsidRPr="008966C6">
        <w:t xml:space="preserve"> Environmental Science and Pollution Research, 2016. </w:t>
      </w:r>
      <w:r w:rsidRPr="008966C6">
        <w:rPr>
          <w:b/>
        </w:rPr>
        <w:t>23</w:t>
      </w:r>
      <w:r w:rsidRPr="008966C6">
        <w:t>(19): p. 18966-18987.</w:t>
      </w:r>
    </w:p>
    <w:p w:rsidR="008966C6" w:rsidRPr="008966C6" w:rsidRDefault="008966C6" w:rsidP="008966C6">
      <w:pPr>
        <w:pStyle w:val="EndNoteBibliography"/>
        <w:spacing w:after="0"/>
        <w:ind w:left="720" w:hanging="720"/>
      </w:pPr>
      <w:r w:rsidRPr="008966C6">
        <w:t>11.</w:t>
      </w:r>
      <w:r w:rsidRPr="008966C6">
        <w:tab/>
        <w:t xml:space="preserve">Mishra, S., et al., </w:t>
      </w:r>
      <w:r w:rsidRPr="008966C6">
        <w:rPr>
          <w:i/>
        </w:rPr>
        <w:t>Heavy metal contamination: an alarming threat to environment and human health</w:t>
      </w:r>
      <w:r w:rsidRPr="008966C6">
        <w:t xml:space="preserve">, in </w:t>
      </w:r>
      <w:r w:rsidRPr="008966C6">
        <w:rPr>
          <w:i/>
        </w:rPr>
        <w:t>Environmental biotechnology: For sustainable future</w:t>
      </w:r>
      <w:r w:rsidRPr="008966C6">
        <w:t>. 2019, Springer. p. 103-125.</w:t>
      </w:r>
    </w:p>
    <w:p w:rsidR="008966C6" w:rsidRPr="008966C6" w:rsidRDefault="008966C6" w:rsidP="008966C6">
      <w:pPr>
        <w:pStyle w:val="EndNoteBibliography"/>
        <w:spacing w:after="0"/>
        <w:ind w:left="720" w:hanging="720"/>
      </w:pPr>
      <w:r w:rsidRPr="008966C6">
        <w:t>12.</w:t>
      </w:r>
      <w:r w:rsidRPr="008966C6">
        <w:tab/>
        <w:t xml:space="preserve">Ashar, A., et al., </w:t>
      </w:r>
      <w:r w:rsidRPr="008966C6">
        <w:rPr>
          <w:i/>
        </w:rPr>
        <w:t>Remediation of Metal Pollutants in the Environment</w:t>
      </w:r>
      <w:r w:rsidRPr="008966C6">
        <w:t xml:space="preserve">, in </w:t>
      </w:r>
      <w:r w:rsidRPr="008966C6">
        <w:rPr>
          <w:i/>
        </w:rPr>
        <w:t>Advanced Oxidation Processes for Wastewater Treatment</w:t>
      </w:r>
      <w:r w:rsidRPr="008966C6">
        <w:t>. 2022, CRC Press. p. 223-234.</w:t>
      </w:r>
    </w:p>
    <w:p w:rsidR="008966C6" w:rsidRPr="008966C6" w:rsidRDefault="008966C6" w:rsidP="008966C6">
      <w:pPr>
        <w:pStyle w:val="EndNoteBibliography"/>
        <w:spacing w:after="0"/>
        <w:ind w:left="720" w:hanging="720"/>
      </w:pPr>
      <w:r w:rsidRPr="008966C6">
        <w:t>13.</w:t>
      </w:r>
      <w:r w:rsidRPr="008966C6">
        <w:tab/>
        <w:t xml:space="preserve">Khan, J., et al., </w:t>
      </w:r>
      <w:r w:rsidRPr="008966C6">
        <w:rPr>
          <w:i/>
        </w:rPr>
        <w:t>Geo-statistical assessment of soil quality and identification of Heavy metal contamination using Integrated GIS and Multivariate statistical analysis in Industrial region of Western India.</w:t>
      </w:r>
      <w:r w:rsidRPr="008966C6">
        <w:t xml:space="preserve"> Environmental Technology &amp; Innovation, 2022: p. 102646.</w:t>
      </w:r>
    </w:p>
    <w:p w:rsidR="008966C6" w:rsidRPr="008966C6" w:rsidRDefault="008966C6" w:rsidP="008966C6">
      <w:pPr>
        <w:pStyle w:val="EndNoteBibliography"/>
        <w:spacing w:after="0"/>
        <w:ind w:left="720" w:hanging="720"/>
      </w:pPr>
      <w:r w:rsidRPr="008966C6">
        <w:t>14.</w:t>
      </w:r>
      <w:r w:rsidRPr="008966C6">
        <w:tab/>
        <w:t xml:space="preserve">Gazuwa, S.Y. and O.E. Olotuche, </w:t>
      </w:r>
      <w:r w:rsidRPr="008966C6">
        <w:rPr>
          <w:i/>
        </w:rPr>
        <w:t>Evaluation of the levels of selected heavy metals in leafy vegetables from irrigation farming sites in Jos, Plateau, Nigeria.</w:t>
      </w:r>
      <w:r w:rsidRPr="008966C6">
        <w:t xml:space="preserve"> Journal of Toxicology and Environmental Health Sciences, 2021. </w:t>
      </w:r>
      <w:r w:rsidRPr="008966C6">
        <w:rPr>
          <w:b/>
        </w:rPr>
        <w:t>13</w:t>
      </w:r>
      <w:r w:rsidRPr="008966C6">
        <w:t>(2): p. 28-36.</w:t>
      </w:r>
    </w:p>
    <w:p w:rsidR="008966C6" w:rsidRPr="008966C6" w:rsidRDefault="008966C6" w:rsidP="008966C6">
      <w:pPr>
        <w:pStyle w:val="EndNoteBibliography"/>
        <w:spacing w:after="0"/>
        <w:ind w:left="720" w:hanging="720"/>
      </w:pPr>
      <w:r w:rsidRPr="008966C6">
        <w:t>15.</w:t>
      </w:r>
      <w:r w:rsidRPr="008966C6">
        <w:tab/>
        <w:t xml:space="preserve">Oladoye, P.O., O.M. Olowe, and M.D. Asemoloye, </w:t>
      </w:r>
      <w:r w:rsidRPr="008966C6">
        <w:rPr>
          <w:i/>
        </w:rPr>
        <w:t>Phytoremediation technology and food security impacts of heavy metal contaminated soils: A review of literature.</w:t>
      </w:r>
      <w:r w:rsidRPr="008966C6">
        <w:t xml:space="preserve"> Chemosphere, 2022. </w:t>
      </w:r>
      <w:r w:rsidRPr="008966C6">
        <w:rPr>
          <w:b/>
        </w:rPr>
        <w:t>288</w:t>
      </w:r>
      <w:r w:rsidRPr="008966C6">
        <w:t>: p. 132555.</w:t>
      </w:r>
    </w:p>
    <w:p w:rsidR="008966C6" w:rsidRPr="008966C6" w:rsidRDefault="008966C6" w:rsidP="008966C6">
      <w:pPr>
        <w:pStyle w:val="EndNoteBibliography"/>
        <w:spacing w:after="0"/>
        <w:ind w:left="720" w:hanging="720"/>
      </w:pPr>
      <w:r w:rsidRPr="008966C6">
        <w:t>16.</w:t>
      </w:r>
      <w:r w:rsidRPr="008966C6">
        <w:tab/>
        <w:t xml:space="preserve">Sholehhudin, M., et al., </w:t>
      </w:r>
      <w:r w:rsidRPr="008966C6">
        <w:rPr>
          <w:i/>
        </w:rPr>
        <w:t>Analysis of Heavy Metals (Cadmium, Chromium, Lead, Manganese, and Zinc) in Well Water in East Java Province.</w:t>
      </w:r>
      <w:r w:rsidRPr="008966C6">
        <w:t xml:space="preserve"> Malaysian Journal of Medicine and Health Sciences, 2021. </w:t>
      </w:r>
      <w:r w:rsidRPr="008966C6">
        <w:rPr>
          <w:b/>
        </w:rPr>
        <w:t>17</w:t>
      </w:r>
      <w:r w:rsidRPr="008966C6">
        <w:t>(2): p. 146-153.</w:t>
      </w:r>
    </w:p>
    <w:p w:rsidR="008966C6" w:rsidRPr="008966C6" w:rsidRDefault="008966C6" w:rsidP="008966C6">
      <w:pPr>
        <w:pStyle w:val="EndNoteBibliography"/>
        <w:spacing w:after="0"/>
        <w:ind w:left="720" w:hanging="720"/>
      </w:pPr>
      <w:r w:rsidRPr="008966C6">
        <w:t>17.</w:t>
      </w:r>
      <w:r w:rsidRPr="008966C6">
        <w:tab/>
        <w:t xml:space="preserve">Jayakumar, M., et al., </w:t>
      </w:r>
      <w:r w:rsidRPr="008966C6">
        <w:rPr>
          <w:i/>
        </w:rPr>
        <w:t>A review of heavy metals accumulation pathways, sources and management in soils.</w:t>
      </w:r>
      <w:r w:rsidRPr="008966C6">
        <w:t xml:space="preserve"> Arabian Journal of Geosciences, 2021. </w:t>
      </w:r>
      <w:r w:rsidRPr="008966C6">
        <w:rPr>
          <w:b/>
        </w:rPr>
        <w:t>14</w:t>
      </w:r>
      <w:r w:rsidRPr="008966C6">
        <w:t>(20): p. 1-19.</w:t>
      </w:r>
    </w:p>
    <w:p w:rsidR="008966C6" w:rsidRPr="008966C6" w:rsidRDefault="008966C6" w:rsidP="008966C6">
      <w:pPr>
        <w:pStyle w:val="EndNoteBibliography"/>
        <w:spacing w:after="0"/>
        <w:ind w:left="720" w:hanging="720"/>
      </w:pPr>
      <w:r w:rsidRPr="008966C6">
        <w:t>18.</w:t>
      </w:r>
      <w:r w:rsidRPr="008966C6">
        <w:tab/>
        <w:t xml:space="preserve">Munishi, L.K., et al., </w:t>
      </w:r>
      <w:r w:rsidRPr="008966C6">
        <w:rPr>
          <w:i/>
        </w:rPr>
        <w:t>Toxic metals in East African agro-ecosystems: key risks for sustainable food production.</w:t>
      </w:r>
      <w:r w:rsidRPr="008966C6">
        <w:t xml:space="preserve"> Journal of Environmental Management, 2021. </w:t>
      </w:r>
      <w:r w:rsidRPr="008966C6">
        <w:rPr>
          <w:b/>
        </w:rPr>
        <w:t>294</w:t>
      </w:r>
      <w:r w:rsidRPr="008966C6">
        <w:t>: p. 112973.</w:t>
      </w:r>
    </w:p>
    <w:p w:rsidR="008966C6" w:rsidRPr="008966C6" w:rsidRDefault="008966C6" w:rsidP="008966C6">
      <w:pPr>
        <w:pStyle w:val="EndNoteBibliography"/>
        <w:spacing w:after="0"/>
        <w:ind w:left="720" w:hanging="720"/>
      </w:pPr>
      <w:r w:rsidRPr="008966C6">
        <w:t>19.</w:t>
      </w:r>
      <w:r w:rsidRPr="008966C6">
        <w:tab/>
        <w:t xml:space="preserve">Naccarato, A., et al., </w:t>
      </w:r>
      <w:r w:rsidRPr="008966C6">
        <w:rPr>
          <w:i/>
        </w:rPr>
        <w:t>Agrochemical treatments as a source of heavy metals and rare earth elements in agricultural soils and bioaccumulation in ground beetles.</w:t>
      </w:r>
      <w:r w:rsidRPr="008966C6">
        <w:t xml:space="preserve"> Science of The Total Environment, 2020. </w:t>
      </w:r>
      <w:r w:rsidRPr="008966C6">
        <w:rPr>
          <w:b/>
        </w:rPr>
        <w:t>749</w:t>
      </w:r>
      <w:r w:rsidRPr="008966C6">
        <w:t>: p. 141438.</w:t>
      </w:r>
    </w:p>
    <w:p w:rsidR="008966C6" w:rsidRPr="008966C6" w:rsidRDefault="008966C6" w:rsidP="008966C6">
      <w:pPr>
        <w:pStyle w:val="EndNoteBibliography"/>
        <w:spacing w:after="0"/>
        <w:ind w:left="720" w:hanging="720"/>
      </w:pPr>
      <w:r w:rsidRPr="008966C6">
        <w:t>20.</w:t>
      </w:r>
      <w:r w:rsidRPr="008966C6">
        <w:tab/>
        <w:t xml:space="preserve">Yaashikaa, P., et al., </w:t>
      </w:r>
      <w:r w:rsidRPr="008966C6">
        <w:rPr>
          <w:i/>
        </w:rPr>
        <w:t>A review on bioremediation approach for heavy metal detoxification and accumulation in plants.</w:t>
      </w:r>
      <w:r w:rsidRPr="008966C6">
        <w:t xml:space="preserve"> Environmental Pollution, 2022: p. 119035.</w:t>
      </w:r>
    </w:p>
    <w:p w:rsidR="008966C6" w:rsidRPr="008966C6" w:rsidRDefault="008966C6" w:rsidP="008966C6">
      <w:pPr>
        <w:pStyle w:val="EndNoteBibliography"/>
        <w:spacing w:after="0"/>
        <w:ind w:left="720" w:hanging="720"/>
      </w:pPr>
      <w:r w:rsidRPr="008966C6">
        <w:t>21.</w:t>
      </w:r>
      <w:r w:rsidRPr="008966C6">
        <w:tab/>
        <w:t xml:space="preserve">Munir, N., et al., </w:t>
      </w:r>
      <w:r w:rsidRPr="008966C6">
        <w:rPr>
          <w:i/>
        </w:rPr>
        <w:t>Heavy Metal Contamination of Natural Foods Is a Serious Health Issue: A Review.</w:t>
      </w:r>
      <w:r w:rsidRPr="008966C6">
        <w:t xml:space="preserve"> Sustainability, 2021. </w:t>
      </w:r>
      <w:r w:rsidRPr="008966C6">
        <w:rPr>
          <w:b/>
        </w:rPr>
        <w:t>14</w:t>
      </w:r>
      <w:r w:rsidRPr="008966C6">
        <w:t>(1): p. 161.</w:t>
      </w:r>
    </w:p>
    <w:p w:rsidR="008966C6" w:rsidRPr="008966C6" w:rsidRDefault="008966C6" w:rsidP="008966C6">
      <w:pPr>
        <w:pStyle w:val="EndNoteBibliography"/>
        <w:spacing w:after="0"/>
        <w:ind w:left="720" w:hanging="720"/>
      </w:pPr>
      <w:r w:rsidRPr="008966C6">
        <w:t>22.</w:t>
      </w:r>
      <w:r w:rsidRPr="008966C6">
        <w:tab/>
        <w:t xml:space="preserve">Ramezani, M., et al., </w:t>
      </w:r>
      <w:r w:rsidRPr="008966C6">
        <w:rPr>
          <w:i/>
        </w:rPr>
        <w:t>A study of different strategical views into heavy metal (oid) removal in the environment.</w:t>
      </w:r>
      <w:r w:rsidRPr="008966C6">
        <w:t xml:space="preserve"> Arabian Journal of Geosciences, 2021. </w:t>
      </w:r>
      <w:r w:rsidRPr="008966C6">
        <w:rPr>
          <w:b/>
        </w:rPr>
        <w:t>14</w:t>
      </w:r>
      <w:r w:rsidRPr="008966C6">
        <w:t>(21): p. 1-16.</w:t>
      </w:r>
    </w:p>
    <w:p w:rsidR="008966C6" w:rsidRPr="008966C6" w:rsidRDefault="008966C6" w:rsidP="008966C6">
      <w:pPr>
        <w:pStyle w:val="EndNoteBibliography"/>
        <w:spacing w:after="0"/>
        <w:ind w:left="720" w:hanging="720"/>
      </w:pPr>
      <w:r w:rsidRPr="008966C6">
        <w:t>23.</w:t>
      </w:r>
      <w:r w:rsidRPr="008966C6">
        <w:tab/>
        <w:t xml:space="preserve">Akash, S., et al., </w:t>
      </w:r>
      <w:r w:rsidRPr="008966C6">
        <w:rPr>
          <w:i/>
        </w:rPr>
        <w:t>Remediation techniques for uranium removal from polluted environment–Review on methods, mechanism and toxicology.</w:t>
      </w:r>
      <w:r w:rsidRPr="008966C6">
        <w:t xml:space="preserve"> Environmental Pollution, 2022. </w:t>
      </w:r>
      <w:r w:rsidRPr="008966C6">
        <w:rPr>
          <w:b/>
        </w:rPr>
        <w:t>302</w:t>
      </w:r>
      <w:r w:rsidRPr="008966C6">
        <w:t>: p. 119068.</w:t>
      </w:r>
    </w:p>
    <w:p w:rsidR="008966C6" w:rsidRPr="008966C6" w:rsidRDefault="008966C6" w:rsidP="008966C6">
      <w:pPr>
        <w:pStyle w:val="EndNoteBibliography"/>
        <w:spacing w:after="0"/>
        <w:ind w:left="720" w:hanging="720"/>
      </w:pPr>
      <w:r w:rsidRPr="008966C6">
        <w:t>24.</w:t>
      </w:r>
      <w:r w:rsidRPr="008966C6">
        <w:tab/>
        <w:t xml:space="preserve">Leth, M.L., et al., </w:t>
      </w:r>
      <w:r w:rsidRPr="008966C6">
        <w:rPr>
          <w:i/>
        </w:rPr>
        <w:t>Glycan Utilization Strategy of the Butyrate Producing Gut Symbiont Roseburia intestinalis.</w:t>
      </w:r>
      <w:r w:rsidRPr="008966C6">
        <w:t xml:space="preserve"> 2019.</w:t>
      </w:r>
    </w:p>
    <w:p w:rsidR="008966C6" w:rsidRPr="008966C6" w:rsidRDefault="008966C6" w:rsidP="008966C6">
      <w:pPr>
        <w:pStyle w:val="EndNoteBibliography"/>
        <w:spacing w:after="0"/>
        <w:ind w:left="720" w:hanging="720"/>
      </w:pPr>
      <w:r w:rsidRPr="008966C6">
        <w:t>25.</w:t>
      </w:r>
      <w:r w:rsidRPr="008966C6">
        <w:tab/>
        <w:t xml:space="preserve">Vardanyan, N.S. and A.K. Vardanyan, </w:t>
      </w:r>
      <w:r w:rsidRPr="008966C6">
        <w:rPr>
          <w:i/>
        </w:rPr>
        <w:t>Thermophilic chemolithotrophic bacteria in mining sites</w:t>
      </w:r>
      <w:r w:rsidRPr="008966C6">
        <w:t xml:space="preserve">, in </w:t>
      </w:r>
      <w:r w:rsidRPr="008966C6">
        <w:rPr>
          <w:i/>
        </w:rPr>
        <w:t>Extremophiles in Eurasian ecosystems: ecology, diversity, and applications</w:t>
      </w:r>
      <w:r w:rsidRPr="008966C6">
        <w:t>. 2018, Springer. p. 187-218.</w:t>
      </w:r>
    </w:p>
    <w:p w:rsidR="008966C6" w:rsidRPr="008966C6" w:rsidRDefault="008966C6" w:rsidP="008966C6">
      <w:pPr>
        <w:pStyle w:val="EndNoteBibliography"/>
        <w:spacing w:after="0"/>
        <w:ind w:left="720" w:hanging="720"/>
      </w:pPr>
      <w:r w:rsidRPr="008966C6">
        <w:t>26.</w:t>
      </w:r>
      <w:r w:rsidRPr="008966C6">
        <w:tab/>
        <w:t xml:space="preserve">Farda, B., et al., </w:t>
      </w:r>
      <w:r w:rsidRPr="008966C6">
        <w:rPr>
          <w:i/>
        </w:rPr>
        <w:t>Actinomycetes from caves: an overview of their diversity, biotechnological properties, and insights for their use in soil environments.</w:t>
      </w:r>
      <w:r w:rsidRPr="008966C6">
        <w:t xml:space="preserve"> Microorganisms, 2022. </w:t>
      </w:r>
      <w:r w:rsidRPr="008966C6">
        <w:rPr>
          <w:b/>
        </w:rPr>
        <w:t>10</w:t>
      </w:r>
      <w:r w:rsidRPr="008966C6">
        <w:t>(2): p. 453.</w:t>
      </w:r>
    </w:p>
    <w:p w:rsidR="008966C6" w:rsidRPr="008966C6" w:rsidRDefault="008966C6" w:rsidP="008966C6">
      <w:pPr>
        <w:pStyle w:val="EndNoteBibliography"/>
        <w:spacing w:after="0"/>
        <w:ind w:left="720" w:hanging="720"/>
      </w:pPr>
      <w:r w:rsidRPr="008966C6">
        <w:t>27.</w:t>
      </w:r>
      <w:r w:rsidRPr="008966C6">
        <w:tab/>
        <w:t xml:space="preserve">De Corato, U., </w:t>
      </w:r>
      <w:r w:rsidRPr="008966C6">
        <w:rPr>
          <w:i/>
        </w:rPr>
        <w:t>Disease-suppressive compost enhances natural soil suppressiveness against soil-borne plant pathogens: A critical review.</w:t>
      </w:r>
      <w:r w:rsidRPr="008966C6">
        <w:t xml:space="preserve"> Rhizosphere, 2020. </w:t>
      </w:r>
      <w:r w:rsidRPr="008966C6">
        <w:rPr>
          <w:b/>
        </w:rPr>
        <w:t>13</w:t>
      </w:r>
      <w:r w:rsidRPr="008966C6">
        <w:t>: p. 100192.</w:t>
      </w:r>
    </w:p>
    <w:p w:rsidR="008966C6" w:rsidRPr="008966C6" w:rsidRDefault="008966C6" w:rsidP="008966C6">
      <w:pPr>
        <w:pStyle w:val="EndNoteBibliography"/>
        <w:spacing w:after="0"/>
        <w:ind w:left="720" w:hanging="720"/>
      </w:pPr>
      <w:r w:rsidRPr="008966C6">
        <w:t>28.</w:t>
      </w:r>
      <w:r w:rsidRPr="008966C6">
        <w:tab/>
        <w:t xml:space="preserve">Kumar, M., et al., </w:t>
      </w:r>
      <w:r w:rsidRPr="008966C6">
        <w:rPr>
          <w:i/>
        </w:rPr>
        <w:t>Biodiversity of pesticides degrading microbial communities and their environmental impact.</w:t>
      </w:r>
      <w:r w:rsidRPr="008966C6">
        <w:t xml:space="preserve"> Biocatalysis and Agricultural Biotechnology, 2021. </w:t>
      </w:r>
      <w:r w:rsidRPr="008966C6">
        <w:rPr>
          <w:b/>
        </w:rPr>
        <w:t>31</w:t>
      </w:r>
      <w:r w:rsidRPr="008966C6">
        <w:t>: p. 101883.</w:t>
      </w:r>
    </w:p>
    <w:p w:rsidR="008966C6" w:rsidRPr="008966C6" w:rsidRDefault="008966C6" w:rsidP="008966C6">
      <w:pPr>
        <w:pStyle w:val="EndNoteBibliography"/>
        <w:spacing w:after="0"/>
        <w:ind w:left="720" w:hanging="720"/>
      </w:pPr>
      <w:r w:rsidRPr="008966C6">
        <w:lastRenderedPageBreak/>
        <w:t>29.</w:t>
      </w:r>
      <w:r w:rsidRPr="008966C6">
        <w:tab/>
        <w:t xml:space="preserve">Lakshmipathy, T.D., A.A. Prasad, and K. Kannabiran, </w:t>
      </w:r>
      <w:r w:rsidRPr="008966C6">
        <w:rPr>
          <w:i/>
        </w:rPr>
        <w:t>Production of biosurfactant and heavy metal resistance activity of Streptomyces sp. VITDDK3-a novel halo tolerant actinomycetes isolated from saltpan soil.</w:t>
      </w:r>
      <w:r w:rsidRPr="008966C6">
        <w:t xml:space="preserve"> Adv Biol Res, 2010. </w:t>
      </w:r>
      <w:r w:rsidRPr="008966C6">
        <w:rPr>
          <w:b/>
        </w:rPr>
        <w:t>4</w:t>
      </w:r>
      <w:r w:rsidRPr="008966C6">
        <w:t>(2): p. 108-115.</w:t>
      </w:r>
    </w:p>
    <w:p w:rsidR="008966C6" w:rsidRPr="008966C6" w:rsidRDefault="008966C6" w:rsidP="008966C6">
      <w:pPr>
        <w:pStyle w:val="EndNoteBibliography"/>
        <w:spacing w:after="0"/>
        <w:ind w:left="720" w:hanging="720"/>
      </w:pPr>
      <w:r w:rsidRPr="008966C6">
        <w:t>30.</w:t>
      </w:r>
      <w:r w:rsidRPr="008966C6">
        <w:tab/>
        <w:t xml:space="preserve">Moraga, N.B., et al., </w:t>
      </w:r>
      <w:r w:rsidRPr="008966C6">
        <w:rPr>
          <w:i/>
        </w:rPr>
        <w:t>Isolation and characterization of indigenous Streptomyces and Lentzea strains from soils containing boron compounds in Argentina.</w:t>
      </w:r>
      <w:r w:rsidRPr="008966C6">
        <w:t xml:space="preserve"> Journal of basic microbiology, 2014. </w:t>
      </w:r>
      <w:r w:rsidRPr="008966C6">
        <w:rPr>
          <w:b/>
        </w:rPr>
        <w:t>54</w:t>
      </w:r>
      <w:r w:rsidRPr="008966C6">
        <w:t>(6): p. 568-577.</w:t>
      </w:r>
    </w:p>
    <w:p w:rsidR="008966C6" w:rsidRPr="008966C6" w:rsidRDefault="008966C6" w:rsidP="008966C6">
      <w:pPr>
        <w:pStyle w:val="EndNoteBibliography"/>
        <w:spacing w:after="0"/>
        <w:ind w:left="720" w:hanging="720"/>
      </w:pPr>
      <w:r w:rsidRPr="008966C6">
        <w:t>31.</w:t>
      </w:r>
      <w:r w:rsidRPr="008966C6">
        <w:tab/>
        <w:t xml:space="preserve">Selatnia, A., et al., </w:t>
      </w:r>
      <w:r w:rsidRPr="008966C6">
        <w:rPr>
          <w:i/>
        </w:rPr>
        <w:t>Biosorption of lead (II) from aqueous solution by a bacterial dead Streptomyces rimosus biomass.</w:t>
      </w:r>
      <w:r w:rsidRPr="008966C6">
        <w:t xml:space="preserve"> Biochemical Engineering Journal, 2004. </w:t>
      </w:r>
      <w:r w:rsidRPr="008966C6">
        <w:rPr>
          <w:b/>
        </w:rPr>
        <w:t>19</w:t>
      </w:r>
      <w:r w:rsidRPr="008966C6">
        <w:t>(2): p. 127-135.</w:t>
      </w:r>
    </w:p>
    <w:p w:rsidR="008966C6" w:rsidRPr="008966C6" w:rsidRDefault="008966C6" w:rsidP="008966C6">
      <w:pPr>
        <w:pStyle w:val="EndNoteBibliography"/>
        <w:spacing w:after="0"/>
        <w:ind w:left="720" w:hanging="720"/>
      </w:pPr>
      <w:r w:rsidRPr="008966C6">
        <w:t>32.</w:t>
      </w:r>
      <w:r w:rsidRPr="008966C6">
        <w:tab/>
        <w:t xml:space="preserve">Lin, Y., et al., </w:t>
      </w:r>
      <w:r w:rsidRPr="008966C6">
        <w:rPr>
          <w:i/>
        </w:rPr>
        <w:t>Bioaccumulation characterization of zinc and cadmium by Streptomyces zinciresistens, a novel actinomycete.</w:t>
      </w:r>
      <w:r w:rsidRPr="008966C6">
        <w:t xml:space="preserve"> Ecotoxicology and environmental safety, 2012. </w:t>
      </w:r>
      <w:r w:rsidRPr="008966C6">
        <w:rPr>
          <w:b/>
        </w:rPr>
        <w:t>77</w:t>
      </w:r>
      <w:r w:rsidRPr="008966C6">
        <w:t>: p. 7-17.</w:t>
      </w:r>
    </w:p>
    <w:p w:rsidR="008966C6" w:rsidRPr="008966C6" w:rsidRDefault="008966C6" w:rsidP="008966C6">
      <w:pPr>
        <w:pStyle w:val="EndNoteBibliography"/>
        <w:spacing w:after="0"/>
        <w:ind w:left="720" w:hanging="720"/>
      </w:pPr>
      <w:r w:rsidRPr="008966C6">
        <w:t>33.</w:t>
      </w:r>
      <w:r w:rsidRPr="008966C6">
        <w:tab/>
        <w:t xml:space="preserve">Saurav, K. and K. Kannabiran, </w:t>
      </w:r>
      <w:r w:rsidRPr="008966C6">
        <w:rPr>
          <w:i/>
        </w:rPr>
        <w:t>Biosorption of Cr (III) and Cr (VI) by Streptomyces VITSVK9 spp.</w:t>
      </w:r>
      <w:r w:rsidRPr="008966C6">
        <w:t xml:space="preserve"> Annals of microbiology, 2011. </w:t>
      </w:r>
      <w:r w:rsidRPr="008966C6">
        <w:rPr>
          <w:b/>
        </w:rPr>
        <w:t>61</w:t>
      </w:r>
      <w:r w:rsidRPr="008966C6">
        <w:t>(4): p. 833-841.</w:t>
      </w:r>
    </w:p>
    <w:p w:rsidR="008966C6" w:rsidRPr="008966C6" w:rsidRDefault="008966C6" w:rsidP="008966C6">
      <w:pPr>
        <w:pStyle w:val="EndNoteBibliography"/>
        <w:spacing w:after="0"/>
        <w:ind w:left="720" w:hanging="720"/>
      </w:pPr>
      <w:r w:rsidRPr="008966C6">
        <w:t>34.</w:t>
      </w:r>
      <w:r w:rsidRPr="008966C6">
        <w:tab/>
        <w:t xml:space="preserve">Poopal, A.C. and R.S. Laxman, </w:t>
      </w:r>
      <w:r w:rsidRPr="008966C6">
        <w:rPr>
          <w:i/>
        </w:rPr>
        <w:t>Chromate reduction by PVA-alginate immobilized Streptomyces griseus in a bioreactor.</w:t>
      </w:r>
      <w:r w:rsidRPr="008966C6">
        <w:t xml:space="preserve"> Biotechnology letters, 2009. </w:t>
      </w:r>
      <w:r w:rsidRPr="008966C6">
        <w:rPr>
          <w:b/>
        </w:rPr>
        <w:t>31</w:t>
      </w:r>
      <w:r w:rsidRPr="008966C6">
        <w:t>(1): p. 71-76.</w:t>
      </w:r>
    </w:p>
    <w:p w:rsidR="008966C6" w:rsidRPr="008966C6" w:rsidRDefault="008966C6" w:rsidP="008966C6">
      <w:pPr>
        <w:pStyle w:val="EndNoteBibliography"/>
        <w:spacing w:after="0"/>
        <w:ind w:left="720" w:hanging="720"/>
      </w:pPr>
      <w:r w:rsidRPr="008966C6">
        <w:t>35.</w:t>
      </w:r>
      <w:r w:rsidRPr="008966C6">
        <w:tab/>
        <w:t xml:space="preserve">Desjardin, V., et al., </w:t>
      </w:r>
      <w:r w:rsidRPr="008966C6">
        <w:rPr>
          <w:i/>
        </w:rPr>
        <w:t>Utilisation of supernatants of pure cultures of Streptomyces thermocarboxydus NH50 to reduce chromium toxicity and mobility in contaminated soils.</w:t>
      </w:r>
      <w:r w:rsidRPr="008966C6">
        <w:t xml:space="preserve"> Water, Air and Soil Pollution: Focus, 2003. </w:t>
      </w:r>
      <w:r w:rsidRPr="008966C6">
        <w:rPr>
          <w:b/>
        </w:rPr>
        <w:t>3</w:t>
      </w:r>
      <w:r w:rsidRPr="008966C6">
        <w:t>(3): p. 153-160.</w:t>
      </w:r>
    </w:p>
    <w:p w:rsidR="008966C6" w:rsidRPr="008966C6" w:rsidRDefault="008966C6" w:rsidP="008966C6">
      <w:pPr>
        <w:pStyle w:val="EndNoteBibliography"/>
        <w:spacing w:after="0"/>
        <w:ind w:left="720" w:hanging="720"/>
      </w:pPr>
      <w:r w:rsidRPr="008966C6">
        <w:t>36.</w:t>
      </w:r>
      <w:r w:rsidRPr="008966C6">
        <w:tab/>
        <w:t xml:space="preserve">Albarracín, V.H., M. Amoroso, and C.M. Abate, </w:t>
      </w:r>
      <w:r w:rsidRPr="008966C6">
        <w:rPr>
          <w:i/>
        </w:rPr>
        <w:t>Isolation and characterization of indigenous copper-resistant actinomycete strains.</w:t>
      </w:r>
      <w:r w:rsidRPr="008966C6">
        <w:t xml:space="preserve"> Geochemistry, 2005. </w:t>
      </w:r>
      <w:r w:rsidRPr="008966C6">
        <w:rPr>
          <w:b/>
        </w:rPr>
        <w:t>65</w:t>
      </w:r>
      <w:r w:rsidRPr="008966C6">
        <w:t>: p. 145-156.</w:t>
      </w:r>
    </w:p>
    <w:p w:rsidR="008966C6" w:rsidRPr="008966C6" w:rsidRDefault="008966C6" w:rsidP="008966C6">
      <w:pPr>
        <w:pStyle w:val="EndNoteBibliography"/>
        <w:spacing w:after="0"/>
        <w:ind w:left="720" w:hanging="720"/>
      </w:pPr>
      <w:r w:rsidRPr="008966C6">
        <w:t>37.</w:t>
      </w:r>
      <w:r w:rsidRPr="008966C6">
        <w:tab/>
        <w:t xml:space="preserve">Majzlik, P., et al., </w:t>
      </w:r>
      <w:r w:rsidRPr="008966C6">
        <w:rPr>
          <w:i/>
        </w:rPr>
        <w:t>Influence of zinc (II) and copper (II) ions on Streptomyces bacteria revealed by electrochemistry.</w:t>
      </w:r>
      <w:r w:rsidRPr="008966C6">
        <w:t xml:space="preserve"> Int. J. Electrochem. Sci, 2011. </w:t>
      </w:r>
      <w:r w:rsidRPr="008966C6">
        <w:rPr>
          <w:b/>
        </w:rPr>
        <w:t>6</w:t>
      </w:r>
      <w:r w:rsidRPr="008966C6">
        <w:t>(1): p. 2171-91.</w:t>
      </w:r>
    </w:p>
    <w:p w:rsidR="008966C6" w:rsidRPr="008966C6" w:rsidRDefault="008966C6" w:rsidP="008966C6">
      <w:pPr>
        <w:pStyle w:val="EndNoteBibliography"/>
        <w:spacing w:after="0"/>
        <w:ind w:left="720" w:hanging="720"/>
      </w:pPr>
      <w:r w:rsidRPr="008966C6">
        <w:t>38.</w:t>
      </w:r>
      <w:r w:rsidRPr="008966C6">
        <w:tab/>
        <w:t xml:space="preserve">NAKAHARA, H., et al., </w:t>
      </w:r>
      <w:r w:rsidRPr="008966C6">
        <w:rPr>
          <w:i/>
        </w:rPr>
        <w:t>Mercuric reductase enzymes from Streptomyces species and group B Streptococcus.</w:t>
      </w:r>
      <w:r w:rsidRPr="008966C6">
        <w:t xml:space="preserve"> Microbiology, 1985. </w:t>
      </w:r>
      <w:r w:rsidRPr="008966C6">
        <w:rPr>
          <w:b/>
        </w:rPr>
        <w:t>131</w:t>
      </w:r>
      <w:r w:rsidRPr="008966C6">
        <w:t>(5): p. 1053-1059.</w:t>
      </w:r>
    </w:p>
    <w:p w:rsidR="008966C6" w:rsidRPr="008966C6" w:rsidRDefault="008966C6" w:rsidP="008966C6">
      <w:pPr>
        <w:pStyle w:val="EndNoteBibliography"/>
        <w:spacing w:after="0"/>
        <w:ind w:left="720" w:hanging="720"/>
      </w:pPr>
      <w:r w:rsidRPr="008966C6">
        <w:t>39.</w:t>
      </w:r>
      <w:r w:rsidRPr="008966C6">
        <w:tab/>
        <w:t xml:space="preserve">Van Nostrand, J.D., et al., </w:t>
      </w:r>
      <w:r w:rsidRPr="008966C6">
        <w:rPr>
          <w:i/>
        </w:rPr>
        <w:t>Isolation and characterization of four Gram-positive nickel-tolerant microorganisms from contaminated sediments.</w:t>
      </w:r>
      <w:r w:rsidRPr="008966C6">
        <w:t xml:space="preserve"> Microbial ecology, 2007. </w:t>
      </w:r>
      <w:r w:rsidRPr="008966C6">
        <w:rPr>
          <w:b/>
        </w:rPr>
        <w:t>53</w:t>
      </w:r>
      <w:r w:rsidRPr="008966C6">
        <w:t>(4): p. 670-682.</w:t>
      </w:r>
    </w:p>
    <w:p w:rsidR="008966C6" w:rsidRPr="008966C6" w:rsidRDefault="008966C6" w:rsidP="008966C6">
      <w:pPr>
        <w:pStyle w:val="EndNoteBibliography"/>
        <w:spacing w:after="0"/>
        <w:ind w:left="720" w:hanging="720"/>
      </w:pPr>
      <w:r w:rsidRPr="008966C6">
        <w:t>40.</w:t>
      </w:r>
      <w:r w:rsidRPr="008966C6">
        <w:tab/>
        <w:t xml:space="preserve">Mameri, N., et al., </w:t>
      </w:r>
      <w:r w:rsidRPr="008966C6">
        <w:rPr>
          <w:i/>
        </w:rPr>
        <w:t>Batch zinc biosorption by a bacterial nonliving Streptomyces rimosus biomass.</w:t>
      </w:r>
      <w:r w:rsidRPr="008966C6">
        <w:t xml:space="preserve"> Water research, 1999. </w:t>
      </w:r>
      <w:r w:rsidRPr="008966C6">
        <w:rPr>
          <w:b/>
        </w:rPr>
        <w:t>33</w:t>
      </w:r>
      <w:r w:rsidRPr="008966C6">
        <w:t>(6): p. 1347-1354.</w:t>
      </w:r>
    </w:p>
    <w:p w:rsidR="008966C6" w:rsidRPr="008966C6" w:rsidRDefault="008966C6" w:rsidP="008966C6">
      <w:pPr>
        <w:pStyle w:val="EndNoteBibliography"/>
        <w:spacing w:after="0"/>
        <w:ind w:left="720" w:hanging="720"/>
      </w:pPr>
      <w:r w:rsidRPr="008966C6">
        <w:t>41.</w:t>
      </w:r>
      <w:r w:rsidRPr="008966C6">
        <w:tab/>
        <w:t xml:space="preserve">Park, J.-y. and J.-h. Kim, </w:t>
      </w:r>
      <w:r w:rsidRPr="008966C6">
        <w:rPr>
          <w:i/>
        </w:rPr>
        <w:t>Heavy Metal Biosorption and its Significance to Metal Tolerance if Streptomycetes.</w:t>
      </w:r>
      <w:r w:rsidRPr="008966C6">
        <w:t xml:space="preserve"> Journal of Microbiology, 2002. </w:t>
      </w:r>
      <w:r w:rsidRPr="008966C6">
        <w:rPr>
          <w:b/>
        </w:rPr>
        <w:t>40</w:t>
      </w:r>
      <w:r w:rsidRPr="008966C6">
        <w:t>(1): p. 51-54.</w:t>
      </w:r>
    </w:p>
    <w:p w:rsidR="008966C6" w:rsidRPr="008966C6" w:rsidRDefault="008966C6" w:rsidP="008966C6">
      <w:pPr>
        <w:pStyle w:val="EndNoteBibliography"/>
        <w:spacing w:after="0"/>
        <w:ind w:left="720" w:hanging="720"/>
      </w:pPr>
      <w:r w:rsidRPr="008966C6">
        <w:t>42.</w:t>
      </w:r>
      <w:r w:rsidRPr="008966C6">
        <w:tab/>
        <w:t xml:space="preserve">Sagarkar, S., et al., </w:t>
      </w:r>
      <w:r w:rsidRPr="008966C6">
        <w:rPr>
          <w:i/>
        </w:rPr>
        <w:t>s-triazine degrading bacterial isolate Arthrobacter sp. AK-YN10, a candidate for bioaugmentation of atrazine contaminated soil.</w:t>
      </w:r>
      <w:r w:rsidRPr="008966C6">
        <w:t xml:space="preserve"> Applied microbiology and biotechnology, 2016. </w:t>
      </w:r>
      <w:r w:rsidRPr="008966C6">
        <w:rPr>
          <w:b/>
        </w:rPr>
        <w:t>100</w:t>
      </w:r>
      <w:r w:rsidRPr="008966C6">
        <w:t>(2): p. 903-913.</w:t>
      </w:r>
    </w:p>
    <w:p w:rsidR="008966C6" w:rsidRPr="008966C6" w:rsidRDefault="008966C6" w:rsidP="008966C6">
      <w:pPr>
        <w:pStyle w:val="EndNoteBibliography"/>
        <w:spacing w:after="0"/>
        <w:ind w:left="720" w:hanging="720"/>
      </w:pPr>
      <w:r w:rsidRPr="008966C6">
        <w:t>43.</w:t>
      </w:r>
      <w:r w:rsidRPr="008966C6">
        <w:tab/>
        <w:t xml:space="preserve">Devers-Lamrani, M., et al., </w:t>
      </w:r>
      <w:r w:rsidRPr="008966C6">
        <w:rPr>
          <w:i/>
        </w:rPr>
        <w:t>Evidence for cooperative mineralization of diuron by Arthrobacter sp. BS2 and Achromobacter sp. SP1 isolated from a mixed culture enriched from diuron exposed environments.</w:t>
      </w:r>
      <w:r w:rsidRPr="008966C6">
        <w:t xml:space="preserve"> Chemosphere, 2014. </w:t>
      </w:r>
      <w:r w:rsidRPr="008966C6">
        <w:rPr>
          <w:b/>
        </w:rPr>
        <w:t>117</w:t>
      </w:r>
      <w:r w:rsidRPr="008966C6">
        <w:t>: p. 208-215.</w:t>
      </w:r>
    </w:p>
    <w:p w:rsidR="008966C6" w:rsidRPr="008966C6" w:rsidRDefault="008966C6" w:rsidP="008966C6">
      <w:pPr>
        <w:pStyle w:val="EndNoteBibliography"/>
        <w:spacing w:after="0"/>
        <w:ind w:left="720" w:hanging="720"/>
      </w:pPr>
      <w:r w:rsidRPr="008966C6">
        <w:t>44.</w:t>
      </w:r>
      <w:r w:rsidRPr="008966C6">
        <w:tab/>
        <w:t xml:space="preserve">Kolekar, P.D., S.S. Phugare, and J.P. Jadhav, </w:t>
      </w:r>
      <w:r w:rsidRPr="008966C6">
        <w:rPr>
          <w:i/>
        </w:rPr>
        <w:t>Biodegradation of atrazine by Rhodococcus sp. BCH2 to N-isopropylammelide with subsequent assessment of toxicity of biodegraded metabolites.</w:t>
      </w:r>
      <w:r w:rsidRPr="008966C6">
        <w:t xml:space="preserve"> Environmental science and pollution research, 2014. </w:t>
      </w:r>
      <w:r w:rsidRPr="008966C6">
        <w:rPr>
          <w:b/>
        </w:rPr>
        <w:t>21</w:t>
      </w:r>
      <w:r w:rsidRPr="008966C6">
        <w:t>(3): p. 2334-2345.</w:t>
      </w:r>
    </w:p>
    <w:p w:rsidR="008966C6" w:rsidRPr="008966C6" w:rsidRDefault="008966C6" w:rsidP="008966C6">
      <w:pPr>
        <w:pStyle w:val="EndNoteBibliography"/>
        <w:spacing w:after="0"/>
        <w:ind w:left="720" w:hanging="720"/>
      </w:pPr>
      <w:r w:rsidRPr="008966C6">
        <w:t>45.</w:t>
      </w:r>
      <w:r w:rsidRPr="008966C6">
        <w:tab/>
        <w:t xml:space="preserve">Benimeli, C., et al., </w:t>
      </w:r>
      <w:r w:rsidRPr="008966C6">
        <w:rPr>
          <w:i/>
        </w:rPr>
        <w:t>Lindane removal induction by Streptomyces sp. M7.</w:t>
      </w:r>
      <w:r w:rsidRPr="008966C6">
        <w:t xml:space="preserve"> Journal of Basic Microbiology, 2006. </w:t>
      </w:r>
      <w:r w:rsidRPr="008966C6">
        <w:rPr>
          <w:b/>
        </w:rPr>
        <w:t>46</w:t>
      </w:r>
      <w:r w:rsidRPr="008966C6">
        <w:t>(5): p. 348-357.</w:t>
      </w:r>
    </w:p>
    <w:p w:rsidR="008966C6" w:rsidRPr="008966C6" w:rsidRDefault="008966C6" w:rsidP="008966C6">
      <w:pPr>
        <w:pStyle w:val="EndNoteBibliography"/>
        <w:spacing w:after="0"/>
        <w:ind w:left="720" w:hanging="720"/>
      </w:pPr>
      <w:r w:rsidRPr="008966C6">
        <w:t>46.</w:t>
      </w:r>
      <w:r w:rsidRPr="008966C6">
        <w:tab/>
        <w:t xml:space="preserve">Briceño, G., et al., </w:t>
      </w:r>
      <w:r w:rsidRPr="008966C6">
        <w:rPr>
          <w:i/>
        </w:rPr>
        <w:t>Removal of the insecticide diazinon from liquid media by free and immobilized Streptomyces sp. isolated from agricultural soil.</w:t>
      </w:r>
      <w:r w:rsidRPr="008966C6">
        <w:t xml:space="preserve"> Journal of Basic Microbiology, 2015. </w:t>
      </w:r>
      <w:r w:rsidRPr="008966C6">
        <w:rPr>
          <w:b/>
        </w:rPr>
        <w:t>55</w:t>
      </w:r>
      <w:r w:rsidRPr="008966C6">
        <w:t>(3): p. 293-302.</w:t>
      </w:r>
    </w:p>
    <w:p w:rsidR="008966C6" w:rsidRPr="008966C6" w:rsidRDefault="008966C6" w:rsidP="008966C6">
      <w:pPr>
        <w:pStyle w:val="EndNoteBibliography"/>
        <w:spacing w:after="0"/>
        <w:ind w:left="720" w:hanging="720"/>
      </w:pPr>
      <w:r w:rsidRPr="008966C6">
        <w:t>47.</w:t>
      </w:r>
      <w:r w:rsidRPr="008966C6">
        <w:tab/>
        <w:t xml:space="preserve">Khessairi, A., et al., </w:t>
      </w:r>
      <w:r w:rsidRPr="008966C6">
        <w:rPr>
          <w:i/>
        </w:rPr>
        <w:t>Pentachlorophenol degradation by Janibacter sp., a new actinobacterium isolated from saline sediment of arid land.</w:t>
      </w:r>
      <w:r w:rsidRPr="008966C6">
        <w:t xml:space="preserve"> BioMed Research International, 2014. </w:t>
      </w:r>
      <w:r w:rsidRPr="008966C6">
        <w:rPr>
          <w:b/>
        </w:rPr>
        <w:t>2014</w:t>
      </w:r>
      <w:r w:rsidRPr="008966C6">
        <w:t>.</w:t>
      </w:r>
    </w:p>
    <w:p w:rsidR="008966C6" w:rsidRPr="008966C6" w:rsidRDefault="008966C6" w:rsidP="008966C6">
      <w:pPr>
        <w:pStyle w:val="EndNoteBibliography"/>
        <w:spacing w:after="0"/>
        <w:ind w:left="720" w:hanging="720"/>
      </w:pPr>
      <w:r w:rsidRPr="008966C6">
        <w:t>48.</w:t>
      </w:r>
      <w:r w:rsidRPr="008966C6">
        <w:tab/>
        <w:t xml:space="preserve">Abraham, J., A. Shanker, and S. Silambarasan, </w:t>
      </w:r>
      <w:r w:rsidRPr="008966C6">
        <w:rPr>
          <w:i/>
        </w:rPr>
        <w:t>Role of Gordonia sp JAAS 1 in biodegradation of chlorpyrifos and its hydrolysing metabolite 3, 5, 6‐trichloro‐2‐pyridinol.</w:t>
      </w:r>
      <w:r w:rsidRPr="008966C6">
        <w:t xml:space="preserve"> Letters in applied microbiology, 2013. </w:t>
      </w:r>
      <w:r w:rsidRPr="008966C6">
        <w:rPr>
          <w:b/>
        </w:rPr>
        <w:t>57</w:t>
      </w:r>
      <w:r w:rsidRPr="008966C6">
        <w:t>(6): p. 510-516.</w:t>
      </w:r>
    </w:p>
    <w:p w:rsidR="008966C6" w:rsidRPr="008966C6" w:rsidRDefault="008966C6" w:rsidP="008966C6">
      <w:pPr>
        <w:pStyle w:val="EndNoteBibliography"/>
        <w:spacing w:after="0"/>
        <w:ind w:left="720" w:hanging="720"/>
      </w:pPr>
      <w:r w:rsidRPr="008966C6">
        <w:lastRenderedPageBreak/>
        <w:t>49.</w:t>
      </w:r>
      <w:r w:rsidRPr="008966C6">
        <w:tab/>
        <w:t xml:space="preserve">Aylaz, G., et al., </w:t>
      </w:r>
      <w:r w:rsidRPr="008966C6">
        <w:rPr>
          <w:i/>
        </w:rPr>
        <w:t>Recent developments on magnetic molecular imprinted polymers (MMIPs) for sensing, capturing, and monitoring pharmaceutical and agricultural pollutants.</w:t>
      </w:r>
      <w:r w:rsidRPr="008966C6">
        <w:t xml:space="preserve"> Journal of Chemical Technology &amp; Biotechnology, 2021. </w:t>
      </w:r>
      <w:r w:rsidRPr="008966C6">
        <w:rPr>
          <w:b/>
        </w:rPr>
        <w:t>96</w:t>
      </w:r>
      <w:r w:rsidRPr="008966C6">
        <w:t>(5): p. 1151-1160.</w:t>
      </w:r>
    </w:p>
    <w:p w:rsidR="008966C6" w:rsidRPr="008966C6" w:rsidRDefault="008966C6" w:rsidP="008966C6">
      <w:pPr>
        <w:pStyle w:val="EndNoteBibliography"/>
        <w:spacing w:after="0"/>
        <w:ind w:left="720" w:hanging="720"/>
      </w:pPr>
      <w:r w:rsidRPr="008966C6">
        <w:t>50.</w:t>
      </w:r>
      <w:r w:rsidRPr="008966C6">
        <w:tab/>
        <w:t xml:space="preserve">Brinkmann, R., </w:t>
      </w:r>
      <w:r w:rsidRPr="008966C6">
        <w:rPr>
          <w:i/>
        </w:rPr>
        <w:t>Protecting Our Water Resources</w:t>
      </w:r>
      <w:r w:rsidRPr="008966C6">
        <w:t xml:space="preserve">, in </w:t>
      </w:r>
      <w:r w:rsidRPr="008966C6">
        <w:rPr>
          <w:i/>
        </w:rPr>
        <w:t>Practical Sustainability</w:t>
      </w:r>
      <w:r w:rsidRPr="008966C6">
        <w:t>. 2021, Springer. p. 159-175.</w:t>
      </w:r>
    </w:p>
    <w:p w:rsidR="008966C6" w:rsidRPr="008966C6" w:rsidRDefault="008966C6" w:rsidP="008966C6">
      <w:pPr>
        <w:pStyle w:val="EndNoteBibliography"/>
        <w:spacing w:after="0"/>
        <w:ind w:left="720" w:hanging="720"/>
      </w:pPr>
      <w:r w:rsidRPr="008966C6">
        <w:t>51.</w:t>
      </w:r>
      <w:r w:rsidRPr="008966C6">
        <w:tab/>
        <w:t xml:space="preserve">Syafrudin, M., et al., </w:t>
      </w:r>
      <w:r w:rsidRPr="008966C6">
        <w:rPr>
          <w:i/>
        </w:rPr>
        <w:t>Pesticides in drinking water—a review.</w:t>
      </w:r>
      <w:r w:rsidRPr="008966C6">
        <w:t xml:space="preserve"> International Journal of Environmental Research and Public Health, 2021. </w:t>
      </w:r>
      <w:r w:rsidRPr="008966C6">
        <w:rPr>
          <w:b/>
        </w:rPr>
        <w:t>18</w:t>
      </w:r>
      <w:r w:rsidRPr="008966C6">
        <w:t>(2): p. 468.</w:t>
      </w:r>
    </w:p>
    <w:p w:rsidR="008966C6" w:rsidRPr="008966C6" w:rsidRDefault="008966C6" w:rsidP="008966C6">
      <w:pPr>
        <w:pStyle w:val="EndNoteBibliography"/>
        <w:spacing w:after="0"/>
        <w:ind w:left="720" w:hanging="720"/>
      </w:pPr>
      <w:r w:rsidRPr="008966C6">
        <w:t>52.</w:t>
      </w:r>
      <w:r w:rsidRPr="008966C6">
        <w:tab/>
        <w:t xml:space="preserve">Ogbeide, O., et al., </w:t>
      </w:r>
      <w:r w:rsidRPr="008966C6">
        <w:rPr>
          <w:i/>
        </w:rPr>
        <w:t>Relationship between geosorbent properties and field-based partition coefficients for pesticides in surface water and sediments of selected agrarian catchments: implications for risk assessment.</w:t>
      </w:r>
      <w:r w:rsidRPr="008966C6">
        <w:t xml:space="preserve"> Journal of environmental management, 2018. </w:t>
      </w:r>
      <w:r w:rsidRPr="008966C6">
        <w:rPr>
          <w:b/>
        </w:rPr>
        <w:t>217</w:t>
      </w:r>
      <w:r w:rsidRPr="008966C6">
        <w:t>: p. 23-37.</w:t>
      </w:r>
    </w:p>
    <w:p w:rsidR="008966C6" w:rsidRPr="008966C6" w:rsidRDefault="008966C6" w:rsidP="008966C6">
      <w:pPr>
        <w:pStyle w:val="EndNoteBibliography"/>
        <w:spacing w:after="0"/>
        <w:ind w:left="720" w:hanging="720"/>
      </w:pPr>
      <w:r w:rsidRPr="008966C6">
        <w:t>53.</w:t>
      </w:r>
      <w:r w:rsidRPr="008966C6">
        <w:tab/>
        <w:t xml:space="preserve">Liu, Y., et al., </w:t>
      </w:r>
      <w:r w:rsidRPr="008966C6">
        <w:rPr>
          <w:i/>
        </w:rPr>
        <w:t>Impact of biochar amendment in agricultural soils on the sorption, desorption, and degradation of pesticides: a review.</w:t>
      </w:r>
      <w:r w:rsidRPr="008966C6">
        <w:t xml:space="preserve"> Science of the total environment, 2018. </w:t>
      </w:r>
      <w:r w:rsidRPr="008966C6">
        <w:rPr>
          <w:b/>
        </w:rPr>
        <w:t>645</w:t>
      </w:r>
      <w:r w:rsidRPr="008966C6">
        <w:t>: p. 60-70.</w:t>
      </w:r>
    </w:p>
    <w:p w:rsidR="008966C6" w:rsidRPr="008966C6" w:rsidRDefault="008966C6" w:rsidP="008966C6">
      <w:pPr>
        <w:pStyle w:val="EndNoteBibliography"/>
        <w:spacing w:after="0"/>
        <w:ind w:left="720" w:hanging="720"/>
      </w:pPr>
      <w:r w:rsidRPr="008966C6">
        <w:t>54.</w:t>
      </w:r>
      <w:r w:rsidRPr="008966C6">
        <w:tab/>
        <w:t xml:space="preserve">Kumari, K., S. Swamy, and A. Singh, </w:t>
      </w:r>
      <w:r w:rsidRPr="008966C6">
        <w:rPr>
          <w:i/>
        </w:rPr>
        <w:t>Global Monitoring Plan on Persistent Organic Pollutants (POPs).</w:t>
      </w:r>
      <w:r w:rsidRPr="008966C6">
        <w:t xml:space="preserve"> Persistent Organic Pollutants: Gaps in Management and Associated Challenges, 2021: p. 227.</w:t>
      </w:r>
    </w:p>
    <w:p w:rsidR="008966C6" w:rsidRPr="008966C6" w:rsidRDefault="008966C6" w:rsidP="008966C6">
      <w:pPr>
        <w:pStyle w:val="EndNoteBibliography"/>
        <w:spacing w:after="0"/>
        <w:ind w:left="720" w:hanging="720"/>
      </w:pPr>
      <w:r w:rsidRPr="008966C6">
        <w:t>55.</w:t>
      </w:r>
      <w:r w:rsidRPr="008966C6">
        <w:tab/>
        <w:t xml:space="preserve">Prats, R.M., et al., </w:t>
      </w:r>
      <w:r w:rsidRPr="008966C6">
        <w:rPr>
          <w:i/>
        </w:rPr>
        <w:t>Changes and distribution of gas-phase polycyclic aromatic hydrocarbons and organochlorine compounds in a high-mountain gradient over a three-year period (Pyrenees, 2017–2020).</w:t>
      </w:r>
      <w:r w:rsidRPr="008966C6">
        <w:t xml:space="preserve"> Science of The Total Environment, 2022. </w:t>
      </w:r>
      <w:r w:rsidRPr="008966C6">
        <w:rPr>
          <w:b/>
        </w:rPr>
        <w:t>829</w:t>
      </w:r>
      <w:r w:rsidRPr="008966C6">
        <w:t>: p. 154602.</w:t>
      </w:r>
    </w:p>
    <w:p w:rsidR="008966C6" w:rsidRPr="008966C6" w:rsidRDefault="008966C6" w:rsidP="008966C6">
      <w:pPr>
        <w:pStyle w:val="EndNoteBibliography"/>
        <w:spacing w:after="0"/>
        <w:ind w:left="720" w:hanging="720"/>
      </w:pPr>
      <w:r w:rsidRPr="008966C6">
        <w:t>56.</w:t>
      </w:r>
      <w:r w:rsidRPr="008966C6">
        <w:tab/>
        <w:t xml:space="preserve">Amir, S., et al., </w:t>
      </w:r>
      <w:r w:rsidRPr="008966C6">
        <w:rPr>
          <w:i/>
        </w:rPr>
        <w:t>Impact of organochlorine pollutants on semen parameters of infertile men in Pakistan.</w:t>
      </w:r>
      <w:r w:rsidRPr="008966C6">
        <w:t xml:space="preserve"> Environmental Research, 2021. </w:t>
      </w:r>
      <w:r w:rsidRPr="008966C6">
        <w:rPr>
          <w:b/>
        </w:rPr>
        <w:t>195</w:t>
      </w:r>
      <w:r w:rsidRPr="008966C6">
        <w:t>: p. 110832.</w:t>
      </w:r>
    </w:p>
    <w:p w:rsidR="008966C6" w:rsidRPr="008966C6" w:rsidRDefault="008966C6" w:rsidP="008966C6">
      <w:pPr>
        <w:pStyle w:val="EndNoteBibliography"/>
        <w:spacing w:after="0"/>
        <w:ind w:left="720" w:hanging="720"/>
      </w:pPr>
      <w:r w:rsidRPr="008966C6">
        <w:t>57.</w:t>
      </w:r>
      <w:r w:rsidRPr="008966C6">
        <w:tab/>
        <w:t xml:space="preserve">Ali, H., E. Khan, and I. Ilahi, </w:t>
      </w:r>
      <w:r w:rsidRPr="008966C6">
        <w:rPr>
          <w:i/>
        </w:rPr>
        <w:t>Environmental chemistry and ecotoxicology of hazardous heavy metals: environmental persistence, toxicity, and bioaccumulation.</w:t>
      </w:r>
      <w:r w:rsidRPr="008966C6">
        <w:t xml:space="preserve"> Journal of chemistry, 2019. </w:t>
      </w:r>
      <w:r w:rsidRPr="008966C6">
        <w:rPr>
          <w:b/>
        </w:rPr>
        <w:t>2019</w:t>
      </w:r>
      <w:r w:rsidRPr="008966C6">
        <w:t>.</w:t>
      </w:r>
    </w:p>
    <w:p w:rsidR="008966C6" w:rsidRPr="008966C6" w:rsidRDefault="008966C6" w:rsidP="008966C6">
      <w:pPr>
        <w:pStyle w:val="EndNoteBibliography"/>
        <w:spacing w:after="0"/>
        <w:ind w:left="720" w:hanging="720"/>
      </w:pPr>
      <w:r w:rsidRPr="008966C6">
        <w:t>58.</w:t>
      </w:r>
      <w:r w:rsidRPr="008966C6">
        <w:tab/>
        <w:t xml:space="preserve">Priyadarshini, A. and A.K. Mohapatra, </w:t>
      </w:r>
      <w:r w:rsidRPr="008966C6">
        <w:rPr>
          <w:i/>
        </w:rPr>
        <w:t>A REVIEW OF INDIA SCALE ANALYSIS OF FOREST FIRE AND TOXIC EMISSION.</w:t>
      </w:r>
      <w:r w:rsidRPr="008966C6">
        <w:t xml:space="preserve"> 2022.</w:t>
      </w:r>
    </w:p>
    <w:p w:rsidR="008966C6" w:rsidRPr="008966C6" w:rsidRDefault="008966C6" w:rsidP="008966C6">
      <w:pPr>
        <w:pStyle w:val="EndNoteBibliography"/>
        <w:spacing w:after="0"/>
        <w:ind w:left="720" w:hanging="720"/>
      </w:pPr>
      <w:r w:rsidRPr="008966C6">
        <w:t>59.</w:t>
      </w:r>
      <w:r w:rsidRPr="008966C6">
        <w:tab/>
        <w:t xml:space="preserve">Mohite, V.T., </w:t>
      </w:r>
      <w:r w:rsidRPr="008966C6">
        <w:rPr>
          <w:i/>
        </w:rPr>
        <w:t>Pollution and Pollution Control</w:t>
      </w:r>
      <w:r w:rsidRPr="008966C6">
        <w:t xml:space="preserve">, in </w:t>
      </w:r>
      <w:r w:rsidRPr="008966C6">
        <w:rPr>
          <w:i/>
        </w:rPr>
        <w:t>Emerging Trends in Environmental Biotechnology</w:t>
      </w:r>
      <w:r w:rsidRPr="008966C6">
        <w:t>. 2022, CRC Press. p. 11-21.</w:t>
      </w:r>
    </w:p>
    <w:p w:rsidR="008966C6" w:rsidRPr="008966C6" w:rsidRDefault="008966C6" w:rsidP="008966C6">
      <w:pPr>
        <w:pStyle w:val="EndNoteBibliography"/>
        <w:spacing w:after="0"/>
        <w:ind w:left="720" w:hanging="720"/>
      </w:pPr>
      <w:r w:rsidRPr="008966C6">
        <w:t>60.</w:t>
      </w:r>
      <w:r w:rsidRPr="008966C6">
        <w:tab/>
        <w:t xml:space="preserve">Xu, L., et al., </w:t>
      </w:r>
      <w:r w:rsidRPr="008966C6">
        <w:rPr>
          <w:i/>
        </w:rPr>
        <w:t>Integrated survey on the heavy metal distribution, sources and risk assessment of soil in a commonly developed industrial area.</w:t>
      </w:r>
      <w:r w:rsidRPr="008966C6">
        <w:t xml:space="preserve"> Ecotoxicology and Environmental Safety, 2022. </w:t>
      </w:r>
      <w:r w:rsidRPr="008966C6">
        <w:rPr>
          <w:b/>
        </w:rPr>
        <w:t>236</w:t>
      </w:r>
      <w:r w:rsidRPr="008966C6">
        <w:t>: p. 113462.</w:t>
      </w:r>
    </w:p>
    <w:p w:rsidR="008966C6" w:rsidRPr="008966C6" w:rsidRDefault="008966C6" w:rsidP="008966C6">
      <w:pPr>
        <w:pStyle w:val="EndNoteBibliography"/>
        <w:spacing w:after="0"/>
        <w:ind w:left="720" w:hanging="720"/>
      </w:pPr>
      <w:r w:rsidRPr="008966C6">
        <w:t>61.</w:t>
      </w:r>
      <w:r w:rsidRPr="008966C6">
        <w:tab/>
        <w:t xml:space="preserve">Meng, Z., X. Bai, and X. Tang, </w:t>
      </w:r>
      <w:r w:rsidRPr="008966C6">
        <w:rPr>
          <w:i/>
        </w:rPr>
        <w:t>Short− Term Assessment of Heavy Metals in Surface Water from Xiaohe River Irrigation Area, China: Levels, Sources and Distribution.</w:t>
      </w:r>
      <w:r w:rsidRPr="008966C6">
        <w:t xml:space="preserve"> Water, 2022. </w:t>
      </w:r>
      <w:r w:rsidRPr="008966C6">
        <w:rPr>
          <w:b/>
        </w:rPr>
        <w:t>14</w:t>
      </w:r>
      <w:r w:rsidRPr="008966C6">
        <w:t>(8): p. 1273.</w:t>
      </w:r>
    </w:p>
    <w:p w:rsidR="008966C6" w:rsidRPr="008966C6" w:rsidRDefault="008966C6" w:rsidP="008966C6">
      <w:pPr>
        <w:pStyle w:val="EndNoteBibliography"/>
        <w:spacing w:after="0"/>
        <w:ind w:left="720" w:hanging="720"/>
      </w:pPr>
      <w:r w:rsidRPr="008966C6">
        <w:t>62.</w:t>
      </w:r>
      <w:r w:rsidRPr="008966C6">
        <w:tab/>
        <w:t xml:space="preserve">Singh, R., et al., </w:t>
      </w:r>
      <w:r w:rsidRPr="008966C6">
        <w:rPr>
          <w:i/>
        </w:rPr>
        <w:t>Heavy metals and living systems: An overview.</w:t>
      </w:r>
      <w:r w:rsidRPr="008966C6">
        <w:t xml:space="preserve"> Indian journal of pharmacology, 2011. </w:t>
      </w:r>
      <w:r w:rsidRPr="008966C6">
        <w:rPr>
          <w:b/>
        </w:rPr>
        <w:t>43</w:t>
      </w:r>
      <w:r w:rsidRPr="008966C6">
        <w:t>(3): p. 246.</w:t>
      </w:r>
    </w:p>
    <w:p w:rsidR="008966C6" w:rsidRPr="008966C6" w:rsidRDefault="008966C6" w:rsidP="008966C6">
      <w:pPr>
        <w:pStyle w:val="EndNoteBibliography"/>
        <w:spacing w:after="0"/>
        <w:ind w:left="720" w:hanging="720"/>
      </w:pPr>
      <w:r w:rsidRPr="008966C6">
        <w:t>63.</w:t>
      </w:r>
      <w:r w:rsidRPr="008966C6">
        <w:tab/>
        <w:t xml:space="preserve">Hemme, C.L., et al., </w:t>
      </w:r>
      <w:r w:rsidRPr="008966C6">
        <w:rPr>
          <w:i/>
        </w:rPr>
        <w:t>Metagenomic insights into evolution of a heavy metal-contaminated groundwater microbial community.</w:t>
      </w:r>
      <w:r w:rsidRPr="008966C6">
        <w:t xml:space="preserve"> The ISME journal, 2010. </w:t>
      </w:r>
      <w:r w:rsidRPr="008966C6">
        <w:rPr>
          <w:b/>
        </w:rPr>
        <w:t>4</w:t>
      </w:r>
      <w:r w:rsidRPr="008966C6">
        <w:t>(5): p. 660-672.</w:t>
      </w:r>
    </w:p>
    <w:p w:rsidR="008966C6" w:rsidRPr="008966C6" w:rsidRDefault="008966C6" w:rsidP="008966C6">
      <w:pPr>
        <w:pStyle w:val="EndNoteBibliography"/>
        <w:spacing w:after="0"/>
        <w:ind w:left="720" w:hanging="720"/>
      </w:pPr>
      <w:r w:rsidRPr="008966C6">
        <w:t>64.</w:t>
      </w:r>
      <w:r w:rsidRPr="008966C6">
        <w:tab/>
        <w:t xml:space="preserve">Martin, S. and W. Griswold, </w:t>
      </w:r>
      <w:r w:rsidRPr="008966C6">
        <w:rPr>
          <w:i/>
        </w:rPr>
        <w:t>Human health effects of heavy metals.</w:t>
      </w:r>
      <w:r w:rsidRPr="008966C6">
        <w:t xml:space="preserve"> Environmental Science and Technology briefs for citizens, 2009. </w:t>
      </w:r>
      <w:r w:rsidRPr="008966C6">
        <w:rPr>
          <w:b/>
        </w:rPr>
        <w:t>15</w:t>
      </w:r>
      <w:r w:rsidRPr="008966C6">
        <w:t>: p. 1-6.</w:t>
      </w:r>
    </w:p>
    <w:p w:rsidR="008966C6" w:rsidRPr="008966C6" w:rsidRDefault="008966C6" w:rsidP="008966C6">
      <w:pPr>
        <w:pStyle w:val="EndNoteBibliography"/>
        <w:spacing w:after="0"/>
        <w:ind w:left="720" w:hanging="720"/>
      </w:pPr>
      <w:r w:rsidRPr="008966C6">
        <w:t>65.</w:t>
      </w:r>
      <w:r w:rsidRPr="008966C6">
        <w:tab/>
        <w:t xml:space="preserve">Hosseini, M., S.M.B. Nabavi, and Y. Parsa, </w:t>
      </w:r>
      <w:r w:rsidRPr="008966C6">
        <w:rPr>
          <w:i/>
        </w:rPr>
        <w:t>Bioaccumulation of trace mercury in trophic levels of benthic, benthopelagic, pelagic fish species, and sea birds from Arvand River, Iran.</w:t>
      </w:r>
      <w:r w:rsidRPr="008966C6">
        <w:t xml:space="preserve"> Biological trace element research, 2013. </w:t>
      </w:r>
      <w:r w:rsidRPr="008966C6">
        <w:rPr>
          <w:b/>
        </w:rPr>
        <w:t>156</w:t>
      </w:r>
      <w:r w:rsidRPr="008966C6">
        <w:t>(1): p. 175-180.</w:t>
      </w:r>
    </w:p>
    <w:p w:rsidR="008966C6" w:rsidRPr="008966C6" w:rsidRDefault="008966C6" w:rsidP="008966C6">
      <w:pPr>
        <w:pStyle w:val="EndNoteBibliography"/>
        <w:spacing w:after="0"/>
        <w:ind w:left="720" w:hanging="720"/>
      </w:pPr>
      <w:r w:rsidRPr="008966C6">
        <w:t>66.</w:t>
      </w:r>
      <w:r w:rsidRPr="008966C6">
        <w:tab/>
        <w:t xml:space="preserve">Rehan, M., et al., </w:t>
      </w:r>
      <w:r w:rsidRPr="008966C6">
        <w:rPr>
          <w:i/>
        </w:rPr>
        <w:t>Degradation of atrazine by Frankia alni ACN14a: gene regulation, dealkylation, and dechlorination.</w:t>
      </w:r>
      <w:r w:rsidRPr="008966C6">
        <w:t xml:space="preserve"> Applied microbiology and biotechnology, 2014. </w:t>
      </w:r>
      <w:r w:rsidRPr="008966C6">
        <w:rPr>
          <w:b/>
        </w:rPr>
        <w:t>98</w:t>
      </w:r>
      <w:r w:rsidRPr="008966C6">
        <w:t>(13): p. 6125-6135.</w:t>
      </w:r>
    </w:p>
    <w:p w:rsidR="008966C6" w:rsidRPr="008966C6" w:rsidRDefault="008966C6" w:rsidP="008966C6">
      <w:pPr>
        <w:pStyle w:val="EndNoteBibliography"/>
        <w:spacing w:after="0"/>
        <w:ind w:left="720" w:hanging="720"/>
      </w:pPr>
      <w:r w:rsidRPr="008966C6">
        <w:t>67.</w:t>
      </w:r>
      <w:r w:rsidRPr="008966C6">
        <w:tab/>
        <w:t xml:space="preserve">Daher, M., et al., </w:t>
      </w:r>
      <w:r w:rsidRPr="008966C6">
        <w:rPr>
          <w:i/>
        </w:rPr>
        <w:t>Geochemistry of semi-arid Cryosols on volcanic and sedimentary materials from James Ross Island, Antarctica.</w:t>
      </w:r>
      <w:r w:rsidRPr="008966C6">
        <w:t xml:space="preserve"> Geoderma Regional, 2022. </w:t>
      </w:r>
      <w:r w:rsidRPr="008966C6">
        <w:rPr>
          <w:b/>
        </w:rPr>
        <w:t>28</w:t>
      </w:r>
      <w:r w:rsidRPr="008966C6">
        <w:t>: p. e00490.</w:t>
      </w:r>
    </w:p>
    <w:p w:rsidR="008966C6" w:rsidRPr="008966C6" w:rsidRDefault="008966C6" w:rsidP="008966C6">
      <w:pPr>
        <w:pStyle w:val="EndNoteBibliography"/>
        <w:spacing w:after="0"/>
        <w:ind w:left="720" w:hanging="720"/>
      </w:pPr>
      <w:r w:rsidRPr="008966C6">
        <w:t>68.</w:t>
      </w:r>
      <w:r w:rsidRPr="008966C6">
        <w:tab/>
        <w:t xml:space="preserve">Smith, R., et al., </w:t>
      </w:r>
      <w:r w:rsidRPr="008966C6">
        <w:rPr>
          <w:i/>
        </w:rPr>
        <w:t>X‐ray amorphous components in sedimentary rocks of Gale crater, Mars: Evidence for ancient formation and long‐lived aqueous activity.</w:t>
      </w:r>
      <w:r w:rsidRPr="008966C6">
        <w:t xml:space="preserve"> Journal of Geophysical Research: Planets, 2021. </w:t>
      </w:r>
      <w:r w:rsidRPr="008966C6">
        <w:rPr>
          <w:b/>
        </w:rPr>
        <w:t>126</w:t>
      </w:r>
      <w:r w:rsidRPr="008966C6">
        <w:t>(3): p. e2020JE006782.</w:t>
      </w:r>
    </w:p>
    <w:p w:rsidR="008966C6" w:rsidRPr="008966C6" w:rsidRDefault="008966C6" w:rsidP="008966C6">
      <w:pPr>
        <w:pStyle w:val="EndNoteBibliography"/>
        <w:spacing w:after="0"/>
        <w:ind w:left="720" w:hanging="720"/>
      </w:pPr>
      <w:r w:rsidRPr="008966C6">
        <w:lastRenderedPageBreak/>
        <w:t>69.</w:t>
      </w:r>
      <w:r w:rsidRPr="008966C6">
        <w:tab/>
        <w:t xml:space="preserve">Alengebawy, A., et al., </w:t>
      </w:r>
      <w:r w:rsidRPr="008966C6">
        <w:rPr>
          <w:i/>
        </w:rPr>
        <w:t>Heavy metals and pesticides toxicity in agricultural soil and plants: Ecological risks and human health implications.</w:t>
      </w:r>
      <w:r w:rsidRPr="008966C6">
        <w:t xml:space="preserve"> Toxics, 2021. </w:t>
      </w:r>
      <w:r w:rsidRPr="008966C6">
        <w:rPr>
          <w:b/>
        </w:rPr>
        <w:t>9</w:t>
      </w:r>
      <w:r w:rsidRPr="008966C6">
        <w:t>(3): p. 42.</w:t>
      </w:r>
    </w:p>
    <w:p w:rsidR="008966C6" w:rsidRPr="008966C6" w:rsidRDefault="008966C6" w:rsidP="008966C6">
      <w:pPr>
        <w:pStyle w:val="EndNoteBibliography"/>
        <w:spacing w:after="0"/>
        <w:ind w:left="720" w:hanging="720"/>
      </w:pPr>
      <w:r w:rsidRPr="008966C6">
        <w:t>70.</w:t>
      </w:r>
      <w:r w:rsidRPr="008966C6">
        <w:tab/>
        <w:t xml:space="preserve">Pahalvi, H.N., et al., </w:t>
      </w:r>
      <w:r w:rsidRPr="008966C6">
        <w:rPr>
          <w:i/>
        </w:rPr>
        <w:t>Chemical fertilizers and their impact on soil health</w:t>
      </w:r>
      <w:r w:rsidRPr="008966C6">
        <w:t xml:space="preserve">, in </w:t>
      </w:r>
      <w:r w:rsidRPr="008966C6">
        <w:rPr>
          <w:i/>
        </w:rPr>
        <w:t>Microbiota and Biofertilizers, Vol 2</w:t>
      </w:r>
      <w:r w:rsidRPr="008966C6">
        <w:t>. 2021, Springer. p. 1-20.</w:t>
      </w:r>
    </w:p>
    <w:p w:rsidR="008966C6" w:rsidRPr="008966C6" w:rsidRDefault="008966C6" w:rsidP="008966C6">
      <w:pPr>
        <w:pStyle w:val="EndNoteBibliography"/>
        <w:spacing w:after="0"/>
        <w:ind w:left="720" w:hanging="720"/>
      </w:pPr>
      <w:r w:rsidRPr="008966C6">
        <w:t>71.</w:t>
      </w:r>
      <w:r w:rsidRPr="008966C6">
        <w:tab/>
        <w:t xml:space="preserve">Iqbal, A., et al., </w:t>
      </w:r>
      <w:r w:rsidRPr="008966C6">
        <w:rPr>
          <w:i/>
        </w:rPr>
        <w:t>Co-incorporation of manure and inorganic fertilizer improves leaf physiological traits, rice production and soil functionality in a paddy field.</w:t>
      </w:r>
      <w:r w:rsidRPr="008966C6">
        <w:t xml:space="preserve"> Scientific Reports, 2021. </w:t>
      </w:r>
      <w:r w:rsidRPr="008966C6">
        <w:rPr>
          <w:b/>
        </w:rPr>
        <w:t>11</w:t>
      </w:r>
      <w:r w:rsidRPr="008966C6">
        <w:t>(1): p. 1-16.</w:t>
      </w:r>
    </w:p>
    <w:p w:rsidR="008966C6" w:rsidRPr="008966C6" w:rsidRDefault="008966C6" w:rsidP="008966C6">
      <w:pPr>
        <w:pStyle w:val="EndNoteBibliography"/>
        <w:spacing w:after="0"/>
        <w:ind w:left="720" w:hanging="720"/>
      </w:pPr>
      <w:r w:rsidRPr="008966C6">
        <w:t>72.</w:t>
      </w:r>
      <w:r w:rsidRPr="008966C6">
        <w:tab/>
        <w:t xml:space="preserve">Eid, E.M., et al., </w:t>
      </w:r>
      <w:r w:rsidRPr="008966C6">
        <w:rPr>
          <w:i/>
        </w:rPr>
        <w:t>Monitored Sewage Sludge Application Improves Soil Quality, Enhances Plant Growth, and Provides Evidence for Metal Remediation by Sorghum bicolor L.</w:t>
      </w:r>
      <w:r w:rsidRPr="008966C6">
        <w:t xml:space="preserve"> Journal of Soil Science and Plant Nutrition, 2021. </w:t>
      </w:r>
      <w:r w:rsidRPr="008966C6">
        <w:rPr>
          <w:b/>
        </w:rPr>
        <w:t>21</w:t>
      </w:r>
      <w:r w:rsidRPr="008966C6">
        <w:t>(3): p. 2325-2338.</w:t>
      </w:r>
    </w:p>
    <w:p w:rsidR="008966C6" w:rsidRPr="008966C6" w:rsidRDefault="008966C6" w:rsidP="008966C6">
      <w:pPr>
        <w:pStyle w:val="EndNoteBibliography"/>
        <w:spacing w:after="0"/>
        <w:ind w:left="720" w:hanging="720"/>
      </w:pPr>
      <w:r w:rsidRPr="008966C6">
        <w:t>73.</w:t>
      </w:r>
      <w:r w:rsidRPr="008966C6">
        <w:tab/>
        <w:t xml:space="preserve">Jahangir, M.M.R., et al., </w:t>
      </w:r>
      <w:r w:rsidRPr="008966C6">
        <w:rPr>
          <w:i/>
        </w:rPr>
        <w:t>Bio-Compost-Based Integrated Soil Fertility Management Improves Post-Harvest Soil Structural and Elemental Quality in a Two-Year Conservation Agriculture Practice.</w:t>
      </w:r>
      <w:r w:rsidRPr="008966C6">
        <w:t xml:space="preserve"> Agronomy, 2021. </w:t>
      </w:r>
      <w:r w:rsidRPr="008966C6">
        <w:rPr>
          <w:b/>
        </w:rPr>
        <w:t>11</w:t>
      </w:r>
      <w:r w:rsidRPr="008966C6">
        <w:t>(11): p. 2101.</w:t>
      </w:r>
    </w:p>
    <w:p w:rsidR="008966C6" w:rsidRPr="008966C6" w:rsidRDefault="008966C6" w:rsidP="008966C6">
      <w:pPr>
        <w:pStyle w:val="EndNoteBibliography"/>
        <w:spacing w:after="0"/>
        <w:ind w:left="720" w:hanging="720"/>
      </w:pPr>
      <w:r w:rsidRPr="008966C6">
        <w:t>74.</w:t>
      </w:r>
      <w:r w:rsidRPr="008966C6">
        <w:tab/>
        <w:t xml:space="preserve">Al Jabri, H., et al., </w:t>
      </w:r>
      <w:r w:rsidRPr="008966C6">
        <w:rPr>
          <w:i/>
        </w:rPr>
        <w:t>Zinc Oxide Nanoparticles and Their Biosynthesis: Overview.</w:t>
      </w:r>
      <w:r w:rsidRPr="008966C6">
        <w:t xml:space="preserve"> Life, 2022. </w:t>
      </w:r>
      <w:r w:rsidRPr="008966C6">
        <w:rPr>
          <w:b/>
        </w:rPr>
        <w:t>12</w:t>
      </w:r>
      <w:r w:rsidRPr="008966C6">
        <w:t>(4): p. 594.</w:t>
      </w:r>
    </w:p>
    <w:p w:rsidR="008966C6" w:rsidRPr="008966C6" w:rsidRDefault="008966C6" w:rsidP="008966C6">
      <w:pPr>
        <w:pStyle w:val="EndNoteBibliography"/>
        <w:spacing w:after="0"/>
        <w:ind w:left="720" w:hanging="720"/>
      </w:pPr>
      <w:r w:rsidRPr="008966C6">
        <w:t>75.</w:t>
      </w:r>
      <w:r w:rsidRPr="008966C6">
        <w:tab/>
        <w:t xml:space="preserve">Saboor, A., et al., </w:t>
      </w:r>
      <w:r w:rsidRPr="008966C6">
        <w:rPr>
          <w:i/>
        </w:rPr>
        <w:t>Zinc nutrition and arbuscular mycorrhizal symbiosis effects on maize (Zea mays L.) growth and productivity.</w:t>
      </w:r>
      <w:r w:rsidRPr="008966C6">
        <w:t xml:space="preserve"> Saudi journal of biological sciences, 2021. </w:t>
      </w:r>
      <w:r w:rsidRPr="008966C6">
        <w:rPr>
          <w:b/>
        </w:rPr>
        <w:t>28</w:t>
      </w:r>
      <w:r w:rsidRPr="008966C6">
        <w:t>(11): p. 6339-6351.</w:t>
      </w:r>
    </w:p>
    <w:p w:rsidR="008966C6" w:rsidRPr="008966C6" w:rsidRDefault="008966C6" w:rsidP="008966C6">
      <w:pPr>
        <w:pStyle w:val="EndNoteBibliography"/>
        <w:spacing w:after="0"/>
        <w:ind w:left="720" w:hanging="720"/>
      </w:pPr>
      <w:r w:rsidRPr="008966C6">
        <w:t>76.</w:t>
      </w:r>
      <w:r w:rsidRPr="008966C6">
        <w:tab/>
        <w:t xml:space="preserve">Horie, M. and Y. Tabei, </w:t>
      </w:r>
      <w:r w:rsidRPr="008966C6">
        <w:rPr>
          <w:i/>
        </w:rPr>
        <w:t>Role of oxidative stress in nanoparticles toxicity.</w:t>
      </w:r>
      <w:r w:rsidRPr="008966C6">
        <w:t xml:space="preserve"> Free Radical Research, 2021. </w:t>
      </w:r>
      <w:r w:rsidRPr="008966C6">
        <w:rPr>
          <w:b/>
        </w:rPr>
        <w:t>55</w:t>
      </w:r>
      <w:r w:rsidRPr="008966C6">
        <w:t>(4): p. 331-342.</w:t>
      </w:r>
    </w:p>
    <w:p w:rsidR="008966C6" w:rsidRPr="008966C6" w:rsidRDefault="008966C6" w:rsidP="008966C6">
      <w:pPr>
        <w:pStyle w:val="EndNoteBibliography"/>
        <w:spacing w:after="0"/>
        <w:ind w:left="720" w:hanging="720"/>
      </w:pPr>
      <w:r w:rsidRPr="008966C6">
        <w:t>77.</w:t>
      </w:r>
      <w:r w:rsidRPr="008966C6">
        <w:tab/>
        <w:t xml:space="preserve">Sharma, C. and S.R. Kim, </w:t>
      </w:r>
      <w:r w:rsidRPr="008966C6">
        <w:rPr>
          <w:i/>
        </w:rPr>
        <w:t>Linking oxidative stress and proteinopathy in Alzheimer’s disease.</w:t>
      </w:r>
      <w:r w:rsidRPr="008966C6">
        <w:t xml:space="preserve"> Antioxidants, 2021. </w:t>
      </w:r>
      <w:r w:rsidRPr="008966C6">
        <w:rPr>
          <w:b/>
        </w:rPr>
        <w:t>10</w:t>
      </w:r>
      <w:r w:rsidRPr="008966C6">
        <w:t>(8): p. 1231.</w:t>
      </w:r>
    </w:p>
    <w:p w:rsidR="008966C6" w:rsidRPr="008966C6" w:rsidRDefault="008966C6" w:rsidP="008966C6">
      <w:pPr>
        <w:pStyle w:val="EndNoteBibliography"/>
        <w:spacing w:after="0"/>
        <w:ind w:left="720" w:hanging="720"/>
      </w:pPr>
      <w:r w:rsidRPr="008966C6">
        <w:t>78.</w:t>
      </w:r>
      <w:r w:rsidRPr="008966C6">
        <w:tab/>
        <w:t xml:space="preserve">Mukherjee, S., et al., </w:t>
      </w:r>
      <w:r w:rsidRPr="008966C6">
        <w:rPr>
          <w:i/>
        </w:rPr>
        <w:t>A Comparative Analysis of Heavy Metal Effects on Medicinal Plants.</w:t>
      </w:r>
      <w:r w:rsidRPr="008966C6">
        <w:t xml:space="preserve"> Applied Biochemistry and Biotechnology, 2022: p. 1-36.</w:t>
      </w:r>
    </w:p>
    <w:p w:rsidR="008966C6" w:rsidRPr="008966C6" w:rsidRDefault="008966C6" w:rsidP="008966C6">
      <w:pPr>
        <w:pStyle w:val="EndNoteBibliography"/>
        <w:spacing w:after="0"/>
        <w:ind w:left="720" w:hanging="720"/>
      </w:pPr>
      <w:r w:rsidRPr="008966C6">
        <w:t>79.</w:t>
      </w:r>
      <w:r w:rsidRPr="008966C6">
        <w:tab/>
        <w:t xml:space="preserve">Lahlali, R., et al., </w:t>
      </w:r>
      <w:r w:rsidRPr="008966C6">
        <w:rPr>
          <w:i/>
        </w:rPr>
        <w:t>Biological Control of Plant Pathogens: A Global Perspective.</w:t>
      </w:r>
      <w:r w:rsidRPr="008966C6">
        <w:t xml:space="preserve"> Microorganisms, 2022. </w:t>
      </w:r>
      <w:r w:rsidRPr="008966C6">
        <w:rPr>
          <w:b/>
        </w:rPr>
        <w:t>10</w:t>
      </w:r>
      <w:r w:rsidRPr="008966C6">
        <w:t>(3): p. 596.</w:t>
      </w:r>
    </w:p>
    <w:p w:rsidR="008966C6" w:rsidRPr="008966C6" w:rsidRDefault="008966C6" w:rsidP="008966C6">
      <w:pPr>
        <w:pStyle w:val="EndNoteBibliography"/>
        <w:spacing w:after="0"/>
        <w:ind w:left="720" w:hanging="720"/>
      </w:pPr>
      <w:r w:rsidRPr="008966C6">
        <w:t>80.</w:t>
      </w:r>
      <w:r w:rsidRPr="008966C6">
        <w:tab/>
        <w:t xml:space="preserve">Shahzad, A., et al., </w:t>
      </w:r>
      <w:r w:rsidRPr="008966C6">
        <w:rPr>
          <w:i/>
        </w:rPr>
        <w:t>Nexus on climate change: Agriculture and possible solution to cope future climate change stresses.</w:t>
      </w:r>
      <w:r w:rsidRPr="008966C6">
        <w:t xml:space="preserve"> Environmental Science and Pollution Research, 2021. </w:t>
      </w:r>
      <w:r w:rsidRPr="008966C6">
        <w:rPr>
          <w:b/>
        </w:rPr>
        <w:t>28</w:t>
      </w:r>
      <w:r w:rsidRPr="008966C6">
        <w:t>(12): p. 14211-14232.</w:t>
      </w:r>
    </w:p>
    <w:p w:rsidR="008966C6" w:rsidRPr="008966C6" w:rsidRDefault="008966C6" w:rsidP="008966C6">
      <w:pPr>
        <w:pStyle w:val="EndNoteBibliography"/>
        <w:spacing w:after="0"/>
        <w:ind w:left="720" w:hanging="720"/>
      </w:pPr>
      <w:r w:rsidRPr="008966C6">
        <w:t>81.</w:t>
      </w:r>
      <w:r w:rsidRPr="008966C6">
        <w:tab/>
        <w:t xml:space="preserve">Tlak Gajger, I. and S.A. Dar, </w:t>
      </w:r>
      <w:r w:rsidRPr="008966C6">
        <w:rPr>
          <w:i/>
        </w:rPr>
        <w:t>Plant allelochemicals as sources of insecticides.</w:t>
      </w:r>
      <w:r w:rsidRPr="008966C6">
        <w:t xml:space="preserve"> Insects, 2021. </w:t>
      </w:r>
      <w:r w:rsidRPr="008966C6">
        <w:rPr>
          <w:b/>
        </w:rPr>
        <w:t>12</w:t>
      </w:r>
      <w:r w:rsidRPr="008966C6">
        <w:t>(3): p. 189.</w:t>
      </w:r>
    </w:p>
    <w:p w:rsidR="008966C6" w:rsidRPr="008966C6" w:rsidRDefault="008966C6" w:rsidP="008966C6">
      <w:pPr>
        <w:pStyle w:val="EndNoteBibliography"/>
        <w:spacing w:after="0"/>
        <w:ind w:left="720" w:hanging="720"/>
      </w:pPr>
      <w:r w:rsidRPr="008966C6">
        <w:t>82.</w:t>
      </w:r>
      <w:r w:rsidRPr="008966C6">
        <w:tab/>
        <w:t xml:space="preserve">dos Reis, D.A., </w:t>
      </w:r>
      <w:r w:rsidRPr="008966C6">
        <w:rPr>
          <w:i/>
        </w:rPr>
        <w:t>The potential of sugar resources in the reproductive biology of wheat stem sawfly parasitoids</w:t>
      </w:r>
      <w:r w:rsidRPr="008966C6">
        <w:t>. 2018, Montana State University-Bozeman, College of Agriculture.</w:t>
      </w:r>
    </w:p>
    <w:p w:rsidR="008966C6" w:rsidRPr="008966C6" w:rsidRDefault="008966C6" w:rsidP="008966C6">
      <w:pPr>
        <w:pStyle w:val="EndNoteBibliography"/>
        <w:spacing w:after="0"/>
        <w:ind w:left="720" w:hanging="720"/>
      </w:pPr>
      <w:r w:rsidRPr="008966C6">
        <w:t>83.</w:t>
      </w:r>
      <w:r w:rsidRPr="008966C6">
        <w:tab/>
        <w:t xml:space="preserve">Zaka, S.M., et al., </w:t>
      </w:r>
      <w:r w:rsidRPr="008966C6">
        <w:rPr>
          <w:i/>
        </w:rPr>
        <w:t>Toxic effects of some insecticides, herbicides, and plant essential oils against Tribolium confusum Jacquelin du val (Insecta: Coleoptera: Tenebrionidae).</w:t>
      </w:r>
      <w:r w:rsidRPr="008966C6">
        <w:t xml:space="preserve"> Saudi journal of biological sciences, 2019. </w:t>
      </w:r>
      <w:r w:rsidRPr="008966C6">
        <w:rPr>
          <w:b/>
        </w:rPr>
        <w:t>26</w:t>
      </w:r>
      <w:r w:rsidRPr="008966C6">
        <w:t>(7): p. 1767-1771.</w:t>
      </w:r>
    </w:p>
    <w:p w:rsidR="008966C6" w:rsidRPr="008966C6" w:rsidRDefault="008966C6" w:rsidP="008966C6">
      <w:pPr>
        <w:pStyle w:val="EndNoteBibliography"/>
        <w:spacing w:after="0"/>
        <w:ind w:left="720" w:hanging="720"/>
      </w:pPr>
      <w:r w:rsidRPr="008966C6">
        <w:t>84.</w:t>
      </w:r>
      <w:r w:rsidRPr="008966C6">
        <w:tab/>
        <w:t xml:space="preserve">Maldani, M., L. Nassiri, and J. Ibijbijen, </w:t>
      </w:r>
      <w:r w:rsidRPr="008966C6">
        <w:rPr>
          <w:i/>
        </w:rPr>
        <w:t>Biodegradation and Remediation of Pesticides in Contaminated Agroecosystems: Special Reference to Glyphosate and Paraquat</w:t>
      </w:r>
      <w:r w:rsidRPr="008966C6">
        <w:t xml:space="preserve">, in </w:t>
      </w:r>
      <w:r w:rsidRPr="008966C6">
        <w:rPr>
          <w:i/>
        </w:rPr>
        <w:t>Microbial BioTechnology for Sustainable Agriculture Volume 1</w:t>
      </w:r>
      <w:r w:rsidRPr="008966C6">
        <w:t>. 2022, Springer. p. 489-545.</w:t>
      </w:r>
    </w:p>
    <w:p w:rsidR="008966C6" w:rsidRPr="008966C6" w:rsidRDefault="008966C6" w:rsidP="008966C6">
      <w:pPr>
        <w:pStyle w:val="EndNoteBibliography"/>
        <w:spacing w:after="0"/>
        <w:ind w:left="720" w:hanging="720"/>
      </w:pPr>
      <w:r w:rsidRPr="008966C6">
        <w:t>85.</w:t>
      </w:r>
      <w:r w:rsidRPr="008966C6">
        <w:tab/>
        <w:t xml:space="preserve">Bondareva, L. and N. Fedorova, </w:t>
      </w:r>
      <w:r w:rsidRPr="008966C6">
        <w:rPr>
          <w:i/>
        </w:rPr>
        <w:t>Pesticides: Behavior in Agricultural Soil and Plants.</w:t>
      </w:r>
      <w:r w:rsidRPr="008966C6">
        <w:t xml:space="preserve"> Molecules, 2021. </w:t>
      </w:r>
      <w:r w:rsidRPr="008966C6">
        <w:rPr>
          <w:b/>
        </w:rPr>
        <w:t>26</w:t>
      </w:r>
      <w:r w:rsidRPr="008966C6">
        <w:t>(17): p. 5370.</w:t>
      </w:r>
    </w:p>
    <w:p w:rsidR="008966C6" w:rsidRPr="008966C6" w:rsidRDefault="008966C6" w:rsidP="008966C6">
      <w:pPr>
        <w:pStyle w:val="EndNoteBibliography"/>
        <w:spacing w:after="0"/>
        <w:ind w:left="720" w:hanging="720"/>
      </w:pPr>
      <w:r w:rsidRPr="008966C6">
        <w:t>86.</w:t>
      </w:r>
      <w:r w:rsidRPr="008966C6">
        <w:tab/>
        <w:t xml:space="preserve">Gomathi, T., et al., </w:t>
      </w:r>
      <w:r w:rsidRPr="008966C6">
        <w:rPr>
          <w:i/>
        </w:rPr>
        <w:t>Bioremediation: A Promising Xenobiotics Cleanup Technique.</w:t>
      </w:r>
      <w:r w:rsidRPr="008966C6">
        <w:t xml:space="preserve"> Encyclopedia of Marine Biotechnology, 2020: p. 3139-3172.</w:t>
      </w:r>
    </w:p>
    <w:p w:rsidR="008966C6" w:rsidRPr="008966C6" w:rsidRDefault="008966C6" w:rsidP="008966C6">
      <w:pPr>
        <w:pStyle w:val="EndNoteBibliography"/>
        <w:spacing w:after="0"/>
        <w:ind w:left="720" w:hanging="720"/>
      </w:pPr>
      <w:r w:rsidRPr="008966C6">
        <w:t>87.</w:t>
      </w:r>
      <w:r w:rsidRPr="008966C6">
        <w:tab/>
        <w:t xml:space="preserve">Tripathi, M., et al., </w:t>
      </w:r>
      <w:r w:rsidRPr="008966C6">
        <w:rPr>
          <w:i/>
        </w:rPr>
        <w:t>Bioremediation of Dye Contaminated Soil.</w:t>
      </w:r>
      <w:r w:rsidRPr="008966C6">
        <w:t xml:space="preserve"> Soil Bioremediation: An Approach Towards Sustainable Technology, 2021: p. 115-142.</w:t>
      </w:r>
    </w:p>
    <w:p w:rsidR="008966C6" w:rsidRPr="008966C6" w:rsidRDefault="008966C6" w:rsidP="008966C6">
      <w:pPr>
        <w:pStyle w:val="EndNoteBibliography"/>
        <w:spacing w:after="0"/>
        <w:ind w:left="720" w:hanging="720"/>
      </w:pPr>
      <w:r w:rsidRPr="008966C6">
        <w:t>88.</w:t>
      </w:r>
      <w:r w:rsidRPr="008966C6">
        <w:tab/>
        <w:t xml:space="preserve">Rahman, Z. and V.P. Singh, </w:t>
      </w:r>
      <w:r w:rsidRPr="008966C6">
        <w:rPr>
          <w:i/>
        </w:rPr>
        <w:t>Bioremediation of toxic heavy metals (THMs) contaminated sites: concepts, applications and challenges.</w:t>
      </w:r>
      <w:r w:rsidRPr="008966C6">
        <w:t xml:space="preserve"> Environmental Science and Pollution Research, 2020. </w:t>
      </w:r>
      <w:r w:rsidRPr="008966C6">
        <w:rPr>
          <w:b/>
        </w:rPr>
        <w:t>27</w:t>
      </w:r>
      <w:r w:rsidRPr="008966C6">
        <w:t>(22): p. 27563-27581.</w:t>
      </w:r>
    </w:p>
    <w:p w:rsidR="008966C6" w:rsidRPr="008966C6" w:rsidRDefault="008966C6" w:rsidP="008966C6">
      <w:pPr>
        <w:pStyle w:val="EndNoteBibliography"/>
        <w:spacing w:after="0"/>
        <w:ind w:left="720" w:hanging="720"/>
      </w:pPr>
      <w:r w:rsidRPr="008966C6">
        <w:t>89.</w:t>
      </w:r>
      <w:r w:rsidRPr="008966C6">
        <w:tab/>
        <w:t xml:space="preserve">Mallikarjunaiah, S., M. Pattabhiramaiah, and B. Metikurki, </w:t>
      </w:r>
      <w:r w:rsidRPr="008966C6">
        <w:rPr>
          <w:i/>
        </w:rPr>
        <w:t>Application of nanotechnology in the bioremediation of heavy metals and wastewater management</w:t>
      </w:r>
      <w:r w:rsidRPr="008966C6">
        <w:t xml:space="preserve">, in </w:t>
      </w:r>
      <w:r w:rsidRPr="008966C6">
        <w:rPr>
          <w:i/>
        </w:rPr>
        <w:t>Nanotechnology for food, agriculture, and environment</w:t>
      </w:r>
      <w:r w:rsidRPr="008966C6">
        <w:t>. 2020, Springer. p. 297-321.</w:t>
      </w:r>
    </w:p>
    <w:p w:rsidR="008966C6" w:rsidRPr="008966C6" w:rsidRDefault="008966C6" w:rsidP="008966C6">
      <w:pPr>
        <w:pStyle w:val="EndNoteBibliography"/>
        <w:spacing w:after="0"/>
        <w:ind w:left="720" w:hanging="720"/>
      </w:pPr>
      <w:r w:rsidRPr="008966C6">
        <w:lastRenderedPageBreak/>
        <w:t>90.</w:t>
      </w:r>
      <w:r w:rsidRPr="008966C6">
        <w:tab/>
        <w:t xml:space="preserve">Ceci, A., et al., </w:t>
      </w:r>
      <w:r w:rsidRPr="008966C6">
        <w:rPr>
          <w:i/>
        </w:rPr>
        <w:t>Roles of saprotrophic fungi in biodegradation or transformation of organic and inorganic pollutants in co-contaminated sites.</w:t>
      </w:r>
      <w:r w:rsidRPr="008966C6">
        <w:t xml:space="preserve"> Applied microbiology and biotechnology, 2019. </w:t>
      </w:r>
      <w:r w:rsidRPr="008966C6">
        <w:rPr>
          <w:b/>
        </w:rPr>
        <w:t>103</w:t>
      </w:r>
      <w:r w:rsidRPr="008966C6">
        <w:t>(1): p. 53-68.</w:t>
      </w:r>
    </w:p>
    <w:p w:rsidR="008966C6" w:rsidRPr="008966C6" w:rsidRDefault="008966C6" w:rsidP="008966C6">
      <w:pPr>
        <w:pStyle w:val="EndNoteBibliography"/>
        <w:spacing w:after="0"/>
        <w:ind w:left="720" w:hanging="720"/>
      </w:pPr>
      <w:r w:rsidRPr="008966C6">
        <w:t>91.</w:t>
      </w:r>
      <w:r w:rsidRPr="008966C6">
        <w:tab/>
        <w:t xml:space="preserve">Jagannathan, S.V., et al., </w:t>
      </w:r>
      <w:r w:rsidRPr="008966C6">
        <w:rPr>
          <w:i/>
        </w:rPr>
        <w:t>Marine actinomycetes, new sources of biotechnological products.</w:t>
      </w:r>
      <w:r w:rsidRPr="008966C6">
        <w:t xml:space="preserve"> Marine Drugs, 2021. </w:t>
      </w:r>
      <w:r w:rsidRPr="008966C6">
        <w:rPr>
          <w:b/>
        </w:rPr>
        <w:t>19</w:t>
      </w:r>
      <w:r w:rsidRPr="008966C6">
        <w:t>(7): p. 365.</w:t>
      </w:r>
    </w:p>
    <w:p w:rsidR="008966C6" w:rsidRPr="008966C6" w:rsidRDefault="008966C6" w:rsidP="008966C6">
      <w:pPr>
        <w:pStyle w:val="EndNoteBibliography"/>
        <w:spacing w:after="0"/>
        <w:ind w:left="720" w:hanging="720"/>
      </w:pPr>
      <w:r w:rsidRPr="008966C6">
        <w:t>92.</w:t>
      </w:r>
      <w:r w:rsidRPr="008966C6">
        <w:tab/>
        <w:t xml:space="preserve">Kaushik, S., P.D. Thungon, and P. Goswami, </w:t>
      </w:r>
      <w:r w:rsidRPr="008966C6">
        <w:rPr>
          <w:i/>
        </w:rPr>
        <w:t>Silk fibroin: An emerging biocompatible material for application of enzymes and whole cells in bioelectronics and bioanalytical sciences.</w:t>
      </w:r>
      <w:r w:rsidRPr="008966C6">
        <w:t xml:space="preserve"> ACS Biomaterials Science &amp; Engineering, 2020. </w:t>
      </w:r>
      <w:r w:rsidRPr="008966C6">
        <w:rPr>
          <w:b/>
        </w:rPr>
        <w:t>6</w:t>
      </w:r>
      <w:r w:rsidRPr="008966C6">
        <w:t>(8): p. 4337-4355.</w:t>
      </w:r>
    </w:p>
    <w:p w:rsidR="008966C6" w:rsidRPr="008966C6" w:rsidRDefault="008966C6" w:rsidP="008966C6">
      <w:pPr>
        <w:pStyle w:val="EndNoteBibliography"/>
        <w:spacing w:after="0"/>
        <w:ind w:left="720" w:hanging="720"/>
      </w:pPr>
      <w:r w:rsidRPr="008966C6">
        <w:t>93.</w:t>
      </w:r>
      <w:r w:rsidRPr="008966C6">
        <w:tab/>
        <w:t xml:space="preserve">Mahto, K.U. and S. Das, </w:t>
      </w:r>
      <w:r w:rsidRPr="008966C6">
        <w:rPr>
          <w:i/>
        </w:rPr>
        <w:t>Bacterial biofilm and extracellular polymeric substances in the moving bed biofilm reactor for wastewater treatment: A review.</w:t>
      </w:r>
      <w:r w:rsidRPr="008966C6">
        <w:t xml:space="preserve"> Bioresource Technology, 2022. </w:t>
      </w:r>
      <w:r w:rsidRPr="008966C6">
        <w:rPr>
          <w:b/>
        </w:rPr>
        <w:t>345</w:t>
      </w:r>
      <w:r w:rsidRPr="008966C6">
        <w:t>: p. 126476.</w:t>
      </w:r>
    </w:p>
    <w:p w:rsidR="008966C6" w:rsidRPr="008966C6" w:rsidRDefault="008966C6" w:rsidP="008966C6">
      <w:pPr>
        <w:pStyle w:val="EndNoteBibliography"/>
        <w:spacing w:after="0"/>
        <w:ind w:left="720" w:hanging="720"/>
      </w:pPr>
      <w:r w:rsidRPr="008966C6">
        <w:t>94.</w:t>
      </w:r>
      <w:r w:rsidRPr="008966C6">
        <w:tab/>
        <w:t xml:space="preserve">Mehrotra, T., et al., </w:t>
      </w:r>
      <w:r w:rsidRPr="008966C6">
        <w:rPr>
          <w:i/>
        </w:rPr>
        <w:t>Use of immobilized bacteria for environmental bioremediation: a review.</w:t>
      </w:r>
      <w:r w:rsidRPr="008966C6">
        <w:t xml:space="preserve"> Journal of Environmental Chemical Engineering, 2021. </w:t>
      </w:r>
      <w:r w:rsidRPr="008966C6">
        <w:rPr>
          <w:b/>
        </w:rPr>
        <w:t>9</w:t>
      </w:r>
      <w:r w:rsidRPr="008966C6">
        <w:t>(5): p. 105920.</w:t>
      </w:r>
    </w:p>
    <w:p w:rsidR="008966C6" w:rsidRPr="008966C6" w:rsidRDefault="008966C6" w:rsidP="008966C6">
      <w:pPr>
        <w:pStyle w:val="EndNoteBibliography"/>
        <w:spacing w:after="0"/>
        <w:ind w:left="720" w:hanging="720"/>
      </w:pPr>
      <w:r w:rsidRPr="008966C6">
        <w:t>95.</w:t>
      </w:r>
      <w:r w:rsidRPr="008966C6">
        <w:tab/>
        <w:t xml:space="preserve">Partovinia, A. and B. Rasekh, </w:t>
      </w:r>
      <w:r w:rsidRPr="008966C6">
        <w:rPr>
          <w:i/>
        </w:rPr>
        <w:t>Review of the immobilized microbial cell systems for bioremediation of petroleum hydrocarbons polluted environments.</w:t>
      </w:r>
      <w:r w:rsidRPr="008966C6">
        <w:t xml:space="preserve"> Critical Reviews in Environmental Science and Technology, 2018. </w:t>
      </w:r>
      <w:r w:rsidRPr="008966C6">
        <w:rPr>
          <w:b/>
        </w:rPr>
        <w:t>48</w:t>
      </w:r>
      <w:r w:rsidRPr="008966C6">
        <w:t>(1): p. 1-38.</w:t>
      </w:r>
    </w:p>
    <w:p w:rsidR="008966C6" w:rsidRPr="008966C6" w:rsidRDefault="008966C6" w:rsidP="008966C6">
      <w:pPr>
        <w:pStyle w:val="EndNoteBibliography"/>
        <w:spacing w:after="0"/>
        <w:ind w:left="720" w:hanging="720"/>
      </w:pPr>
      <w:r w:rsidRPr="008966C6">
        <w:t>96.</w:t>
      </w:r>
      <w:r w:rsidRPr="008966C6">
        <w:tab/>
        <w:t xml:space="preserve">Madhu, A., </w:t>
      </w:r>
      <w:r w:rsidRPr="008966C6">
        <w:rPr>
          <w:i/>
        </w:rPr>
        <w:t>Immobilization as Sustainable Solutions to Textiles Chemical Processing</w:t>
      </w:r>
      <w:r w:rsidRPr="008966C6">
        <w:t xml:space="preserve">, in </w:t>
      </w:r>
      <w:r w:rsidRPr="008966C6">
        <w:rPr>
          <w:i/>
        </w:rPr>
        <w:t>Sustainable Approaches in Textiles and Fashion</w:t>
      </w:r>
      <w:r w:rsidRPr="008966C6">
        <w:t>. 2022, Springer. p. 21-67.</w:t>
      </w:r>
    </w:p>
    <w:p w:rsidR="008966C6" w:rsidRPr="008966C6" w:rsidRDefault="008966C6" w:rsidP="008966C6">
      <w:pPr>
        <w:pStyle w:val="EndNoteBibliography"/>
        <w:spacing w:after="0"/>
        <w:ind w:left="720" w:hanging="720"/>
      </w:pPr>
      <w:r w:rsidRPr="008966C6">
        <w:t>97.</w:t>
      </w:r>
      <w:r w:rsidRPr="008966C6">
        <w:tab/>
        <w:t xml:space="preserve">Barra Caracciolo, A. and P. Grenni, </w:t>
      </w:r>
      <w:r w:rsidRPr="008966C6">
        <w:rPr>
          <w:i/>
        </w:rPr>
        <w:t>Bioremediation of Soil Ecosystems from Triazine Herbicides</w:t>
      </w:r>
      <w:r w:rsidRPr="008966C6">
        <w:t>. 2022, Springer.</w:t>
      </w:r>
    </w:p>
    <w:p w:rsidR="008966C6" w:rsidRPr="008966C6" w:rsidRDefault="008966C6" w:rsidP="008966C6">
      <w:pPr>
        <w:pStyle w:val="EndNoteBibliography"/>
        <w:spacing w:after="0"/>
        <w:ind w:left="720" w:hanging="720"/>
      </w:pPr>
      <w:r w:rsidRPr="008966C6">
        <w:t>98.</w:t>
      </w:r>
      <w:r w:rsidRPr="008966C6">
        <w:tab/>
        <w:t xml:space="preserve">Sandhya, M., et al., </w:t>
      </w:r>
      <w:r w:rsidRPr="008966C6">
        <w:rPr>
          <w:i/>
        </w:rPr>
        <w:t>Biofilm-mediated bioremediation is a powerful tool for the removal of environmental pollutants.</w:t>
      </w:r>
      <w:r w:rsidRPr="008966C6">
        <w:t xml:space="preserve"> Chemosphere, 2022: p. 133609.</w:t>
      </w:r>
    </w:p>
    <w:p w:rsidR="008966C6" w:rsidRPr="008966C6" w:rsidRDefault="008966C6" w:rsidP="008966C6">
      <w:pPr>
        <w:pStyle w:val="EndNoteBibliography"/>
        <w:spacing w:after="0"/>
        <w:ind w:left="720" w:hanging="720"/>
      </w:pPr>
      <w:r w:rsidRPr="008966C6">
        <w:t>99.</w:t>
      </w:r>
      <w:r w:rsidRPr="008966C6">
        <w:tab/>
        <w:t xml:space="preserve">Fazal, T., et al., </w:t>
      </w:r>
      <w:r w:rsidRPr="008966C6">
        <w:rPr>
          <w:i/>
        </w:rPr>
        <w:t>Bioremediation of textile wastewater and successive biodiesel production using microalgae.</w:t>
      </w:r>
      <w:r w:rsidRPr="008966C6">
        <w:t xml:space="preserve"> Renewable and Sustainable Energy Reviews, 2018. </w:t>
      </w:r>
      <w:r w:rsidRPr="008966C6">
        <w:rPr>
          <w:b/>
        </w:rPr>
        <w:t>82</w:t>
      </w:r>
      <w:r w:rsidRPr="008966C6">
        <w:t>: p. 3107-3126.</w:t>
      </w:r>
    </w:p>
    <w:p w:rsidR="008966C6" w:rsidRPr="008966C6" w:rsidRDefault="008966C6" w:rsidP="008966C6">
      <w:pPr>
        <w:pStyle w:val="EndNoteBibliography"/>
        <w:spacing w:after="0"/>
        <w:ind w:left="720" w:hanging="720"/>
      </w:pPr>
      <w:r w:rsidRPr="008966C6">
        <w:t>100.</w:t>
      </w:r>
      <w:r w:rsidRPr="008966C6">
        <w:tab/>
        <w:t xml:space="preserve">Behera, H.T., A. Mojumdar, and L. Ray, </w:t>
      </w:r>
      <w:r w:rsidRPr="008966C6">
        <w:rPr>
          <w:i/>
        </w:rPr>
        <w:t>Biology, genetic aspects and oxidative stress response of actinobacteria and strategies for bioremediation of toxic metals</w:t>
      </w:r>
      <w:r w:rsidRPr="008966C6">
        <w:t xml:space="preserve">, in </w:t>
      </w:r>
      <w:r w:rsidRPr="008966C6">
        <w:rPr>
          <w:i/>
        </w:rPr>
        <w:t>Microbial Biodegradation and Bioremediation</w:t>
      </w:r>
      <w:r w:rsidRPr="008966C6">
        <w:t>. 2022, Elsevier. p. 181-192.</w:t>
      </w:r>
    </w:p>
    <w:p w:rsidR="008966C6" w:rsidRPr="008966C6" w:rsidRDefault="008966C6" w:rsidP="008966C6">
      <w:pPr>
        <w:pStyle w:val="EndNoteBibliography"/>
        <w:spacing w:after="0"/>
        <w:ind w:left="720" w:hanging="720"/>
      </w:pPr>
      <w:r w:rsidRPr="008966C6">
        <w:t>101.</w:t>
      </w:r>
      <w:r w:rsidRPr="008966C6">
        <w:tab/>
        <w:t xml:space="preserve">Wani, P.A., et al., </w:t>
      </w:r>
      <w:r w:rsidRPr="008966C6">
        <w:rPr>
          <w:i/>
        </w:rPr>
        <w:t>Role of NADH-dependent chromium reductases, exopolysaccharides and antioxidants by Paenibacillus thiaminolyticus PS 5 against damage induced by reactive oxygen species.</w:t>
      </w:r>
      <w:r w:rsidRPr="008966C6">
        <w:t xml:space="preserve"> Chemistry and Ecology, 2020. </w:t>
      </w:r>
      <w:r w:rsidRPr="008966C6">
        <w:rPr>
          <w:b/>
        </w:rPr>
        <w:t>36</w:t>
      </w:r>
      <w:r w:rsidRPr="008966C6">
        <w:t>(7): p. 663-684.</w:t>
      </w:r>
    </w:p>
    <w:p w:rsidR="008966C6" w:rsidRPr="008966C6" w:rsidRDefault="008966C6" w:rsidP="008966C6">
      <w:pPr>
        <w:pStyle w:val="EndNoteBibliography"/>
        <w:spacing w:after="0"/>
        <w:ind w:left="720" w:hanging="720"/>
      </w:pPr>
      <w:r w:rsidRPr="008966C6">
        <w:t>102.</w:t>
      </w:r>
      <w:r w:rsidRPr="008966C6">
        <w:tab/>
        <w:t xml:space="preserve">Saraswat, S. and J. Rai, </w:t>
      </w:r>
      <w:r w:rsidRPr="008966C6">
        <w:rPr>
          <w:i/>
        </w:rPr>
        <w:t>Integrative Agronomic Paradigm for Efficient Phytoremediation of Metal-Contaminated Soil: Agronomic Practices for Efficient Phytoremediation</w:t>
      </w:r>
      <w:r w:rsidRPr="008966C6">
        <w:t xml:space="preserve">, in </w:t>
      </w:r>
      <w:r w:rsidRPr="008966C6">
        <w:rPr>
          <w:i/>
        </w:rPr>
        <w:t>Handbook of Research on Green Technologies for Sustainable Management of Agricultural Resources</w:t>
      </w:r>
      <w:r w:rsidRPr="008966C6">
        <w:t>. 2022, IGI Global. p. 246-266.</w:t>
      </w:r>
    </w:p>
    <w:p w:rsidR="008966C6" w:rsidRPr="008966C6" w:rsidRDefault="008966C6" w:rsidP="008966C6">
      <w:pPr>
        <w:pStyle w:val="EndNoteBibliography"/>
        <w:spacing w:after="0"/>
        <w:ind w:left="720" w:hanging="720"/>
      </w:pPr>
      <w:r w:rsidRPr="008966C6">
        <w:t>103.</w:t>
      </w:r>
      <w:r w:rsidRPr="008966C6">
        <w:tab/>
        <w:t xml:space="preserve">Augusta, A.C., E.-E.C. Bertha, and A.S. Eromosele, </w:t>
      </w:r>
      <w:r w:rsidRPr="008966C6">
        <w:rPr>
          <w:i/>
        </w:rPr>
        <w:t>Plant-Microbe Interaction: Prospects and Applications in Sustainable Environmental Management.</w:t>
      </w:r>
      <w:r w:rsidRPr="008966C6">
        <w:t xml:space="preserve"> 2022.</w:t>
      </w:r>
    </w:p>
    <w:p w:rsidR="008966C6" w:rsidRPr="008966C6" w:rsidRDefault="008966C6" w:rsidP="008966C6">
      <w:pPr>
        <w:pStyle w:val="EndNoteBibliography"/>
        <w:spacing w:after="0"/>
        <w:ind w:left="720" w:hanging="720"/>
      </w:pPr>
      <w:r w:rsidRPr="008966C6">
        <w:t>104.</w:t>
      </w:r>
      <w:r w:rsidRPr="008966C6">
        <w:tab/>
        <w:t xml:space="preserve">Bhat, R.A., et al., </w:t>
      </w:r>
      <w:r w:rsidRPr="008966C6">
        <w:rPr>
          <w:i/>
        </w:rPr>
        <w:t>Aquatic Environmental Bioengineering: Monitoring and Remediation of Contamination</w:t>
      </w:r>
      <w:r w:rsidRPr="008966C6">
        <w:t>. 2022: John Wiley &amp; Sons.</w:t>
      </w:r>
    </w:p>
    <w:p w:rsidR="008966C6" w:rsidRPr="008966C6" w:rsidRDefault="008966C6" w:rsidP="008966C6">
      <w:pPr>
        <w:pStyle w:val="EndNoteBibliography"/>
        <w:spacing w:after="0"/>
        <w:ind w:left="720" w:hanging="720"/>
      </w:pPr>
      <w:r w:rsidRPr="008966C6">
        <w:t>105.</w:t>
      </w:r>
      <w:r w:rsidRPr="008966C6">
        <w:tab/>
        <w:t xml:space="preserve">Saeed, M., et al., </w:t>
      </w:r>
      <w:r w:rsidRPr="008966C6">
        <w:rPr>
          <w:i/>
        </w:rPr>
        <w:t>Advances in Biochar and PGPR engineering system for hydrocarbon degradation: A promising strategy for environmental remediation.</w:t>
      </w:r>
      <w:r w:rsidRPr="008966C6">
        <w:t xml:space="preserve"> Environmental Pollution, 2022: p. 119282.</w:t>
      </w:r>
    </w:p>
    <w:p w:rsidR="008966C6" w:rsidRPr="008966C6" w:rsidRDefault="008966C6" w:rsidP="008966C6">
      <w:pPr>
        <w:pStyle w:val="EndNoteBibliography"/>
        <w:spacing w:after="0"/>
        <w:ind w:left="720" w:hanging="720"/>
      </w:pPr>
      <w:r w:rsidRPr="008966C6">
        <w:t>106.</w:t>
      </w:r>
      <w:r w:rsidRPr="008966C6">
        <w:tab/>
        <w:t xml:space="preserve">Urseler, N., et al., </w:t>
      </w:r>
      <w:r w:rsidRPr="008966C6">
        <w:rPr>
          <w:i/>
        </w:rPr>
        <w:t>Atrazine behavior in an agricultural soil: adsorption–desorption, leaching, and bioaugmentation with Arthrobacter sp. strain AAC22.</w:t>
      </w:r>
      <w:r w:rsidRPr="008966C6">
        <w:t xml:space="preserve"> Journal of Soils and Sediments, 2022. </w:t>
      </w:r>
      <w:r w:rsidRPr="008966C6">
        <w:rPr>
          <w:b/>
        </w:rPr>
        <w:t>22</w:t>
      </w:r>
      <w:r w:rsidRPr="008966C6">
        <w:t>(1): p. 93-108.</w:t>
      </w:r>
    </w:p>
    <w:p w:rsidR="008966C6" w:rsidRPr="008966C6" w:rsidRDefault="008966C6" w:rsidP="008966C6">
      <w:pPr>
        <w:pStyle w:val="EndNoteBibliography"/>
        <w:spacing w:after="0"/>
        <w:ind w:left="720" w:hanging="720"/>
      </w:pPr>
      <w:r w:rsidRPr="008966C6">
        <w:t>107.</w:t>
      </w:r>
      <w:r w:rsidRPr="008966C6">
        <w:tab/>
        <w:t xml:space="preserve">Sarker, A., et al., </w:t>
      </w:r>
      <w:r w:rsidRPr="008966C6">
        <w:rPr>
          <w:i/>
        </w:rPr>
        <w:t>Remediation of chemical pesticides from contaminated sites through potential microorganisms and their functional enzymes: Prospects and challenges.</w:t>
      </w:r>
      <w:r w:rsidRPr="008966C6">
        <w:t xml:space="preserve"> Environmental Technology &amp; Innovation, 2021. </w:t>
      </w:r>
      <w:r w:rsidRPr="008966C6">
        <w:rPr>
          <w:b/>
        </w:rPr>
        <w:t>23</w:t>
      </w:r>
      <w:r w:rsidRPr="008966C6">
        <w:t>: p. 101777.</w:t>
      </w:r>
    </w:p>
    <w:p w:rsidR="008966C6" w:rsidRPr="008966C6" w:rsidRDefault="008966C6" w:rsidP="008966C6">
      <w:pPr>
        <w:pStyle w:val="EndNoteBibliography"/>
        <w:spacing w:after="0"/>
        <w:ind w:left="720" w:hanging="720"/>
      </w:pPr>
      <w:r w:rsidRPr="008966C6">
        <w:t>108.</w:t>
      </w:r>
      <w:r w:rsidRPr="008966C6">
        <w:tab/>
        <w:t xml:space="preserve">Khanna, K., et al., </w:t>
      </w:r>
      <w:r w:rsidRPr="008966C6">
        <w:rPr>
          <w:i/>
        </w:rPr>
        <w:t>Unsnarling Plausible Role of Plant Growth-Promoting Rhizobacteria for Mitigating Cd-Toxicity from Plants: An Environmental Safety Aspect.</w:t>
      </w:r>
      <w:r w:rsidRPr="008966C6">
        <w:t xml:space="preserve"> Journal of Plant Growth Regulation, 2021: p. 1-29.</w:t>
      </w:r>
    </w:p>
    <w:p w:rsidR="008966C6" w:rsidRPr="008966C6" w:rsidRDefault="008966C6" w:rsidP="008966C6">
      <w:pPr>
        <w:pStyle w:val="EndNoteBibliography"/>
        <w:spacing w:after="0"/>
        <w:ind w:left="720" w:hanging="720"/>
      </w:pPr>
      <w:r w:rsidRPr="008966C6">
        <w:lastRenderedPageBreak/>
        <w:t>109.</w:t>
      </w:r>
      <w:r w:rsidRPr="008966C6">
        <w:tab/>
        <w:t xml:space="preserve">Shang, D., et al., </w:t>
      </w:r>
      <w:r w:rsidRPr="008966C6">
        <w:rPr>
          <w:i/>
        </w:rPr>
        <w:t>Conjugative IncHI2 plasmid harboring novel class 1 integron mediated dissemination of multidrug resistance genes in Salmonella Typhimurium.</w:t>
      </w:r>
      <w:r w:rsidRPr="008966C6">
        <w:t xml:space="preserve"> Food Control, 2021. </w:t>
      </w:r>
      <w:r w:rsidRPr="008966C6">
        <w:rPr>
          <w:b/>
        </w:rPr>
        <w:t>122</w:t>
      </w:r>
      <w:r w:rsidRPr="008966C6">
        <w:t>: p. 107810.</w:t>
      </w:r>
    </w:p>
    <w:p w:rsidR="008966C6" w:rsidRPr="008966C6" w:rsidRDefault="008966C6" w:rsidP="008966C6">
      <w:pPr>
        <w:pStyle w:val="EndNoteBibliography"/>
        <w:spacing w:after="0"/>
        <w:ind w:left="720" w:hanging="720"/>
      </w:pPr>
      <w:r w:rsidRPr="008966C6">
        <w:t>110.</w:t>
      </w:r>
      <w:r w:rsidRPr="008966C6">
        <w:tab/>
        <w:t xml:space="preserve">Behbudi, G., K. Yousefi, and Y. Sadeghipour, </w:t>
      </w:r>
      <w:r w:rsidRPr="008966C6">
        <w:rPr>
          <w:i/>
        </w:rPr>
        <w:t>Microbial Enzymes Based Technologies for Bioremediation of Pollutions.</w:t>
      </w:r>
      <w:r w:rsidRPr="008966C6">
        <w:t xml:space="preserve"> Journal of Environmental Treatment Techniques, 2021. </w:t>
      </w:r>
      <w:r w:rsidRPr="008966C6">
        <w:rPr>
          <w:b/>
        </w:rPr>
        <w:t>9</w:t>
      </w:r>
      <w:r w:rsidRPr="008966C6">
        <w:t>(2): p. 463-469.</w:t>
      </w:r>
    </w:p>
    <w:p w:rsidR="008966C6" w:rsidRPr="008966C6" w:rsidRDefault="008966C6" w:rsidP="008966C6">
      <w:pPr>
        <w:pStyle w:val="EndNoteBibliography"/>
        <w:spacing w:after="0"/>
        <w:ind w:left="720" w:hanging="720"/>
      </w:pPr>
      <w:r w:rsidRPr="008966C6">
        <w:t>111.</w:t>
      </w:r>
      <w:r w:rsidRPr="008966C6">
        <w:tab/>
        <w:t xml:space="preserve">Gupta, V.K., et al., </w:t>
      </w:r>
      <w:r w:rsidRPr="008966C6">
        <w:rPr>
          <w:i/>
        </w:rPr>
        <w:t>Biomolecules from Natural Sources: Advances and Applications</w:t>
      </w:r>
      <w:r w:rsidRPr="008966C6">
        <w:t>. 2022: John Wiley &amp; Sons.</w:t>
      </w:r>
    </w:p>
    <w:p w:rsidR="008966C6" w:rsidRPr="008966C6" w:rsidRDefault="008966C6" w:rsidP="008966C6">
      <w:pPr>
        <w:pStyle w:val="EndNoteBibliography"/>
        <w:spacing w:after="0"/>
        <w:ind w:left="720" w:hanging="720"/>
      </w:pPr>
      <w:r w:rsidRPr="008966C6">
        <w:t>112.</w:t>
      </w:r>
      <w:r w:rsidRPr="008966C6">
        <w:tab/>
        <w:t xml:space="preserve">Sangwan, N., A. Chauhan, and P.K. Avti, </w:t>
      </w:r>
      <w:r w:rsidRPr="008966C6">
        <w:rPr>
          <w:i/>
        </w:rPr>
        <w:t>Application of biosurfactants in the treatment of Mycobacterium tuberculosis infection</w:t>
      </w:r>
      <w:r w:rsidRPr="008966C6">
        <w:t xml:space="preserve">, in </w:t>
      </w:r>
      <w:r w:rsidRPr="008966C6">
        <w:rPr>
          <w:i/>
        </w:rPr>
        <w:t>Green Sustainable Process for Chemical and Environmental Engineering and Science</w:t>
      </w:r>
      <w:r w:rsidRPr="008966C6">
        <w:t>. 2022, Elsevier. p. 351-374.</w:t>
      </w:r>
    </w:p>
    <w:p w:rsidR="008966C6" w:rsidRPr="008966C6" w:rsidRDefault="008966C6" w:rsidP="008966C6">
      <w:pPr>
        <w:pStyle w:val="EndNoteBibliography"/>
        <w:spacing w:after="0"/>
        <w:ind w:left="720" w:hanging="720"/>
      </w:pPr>
      <w:r w:rsidRPr="008966C6">
        <w:t>113.</w:t>
      </w:r>
      <w:r w:rsidRPr="008966C6">
        <w:tab/>
        <w:t xml:space="preserve">Johnson, P., et al., </w:t>
      </w:r>
      <w:r w:rsidRPr="008966C6">
        <w:rPr>
          <w:i/>
        </w:rPr>
        <w:t>Effect of synthetic surfactants on the environment and the potential for substitution by biosurfactants.</w:t>
      </w:r>
      <w:r w:rsidRPr="008966C6">
        <w:t xml:space="preserve"> Advances in Colloid and Interface Science, 2021. </w:t>
      </w:r>
      <w:r w:rsidRPr="008966C6">
        <w:rPr>
          <w:b/>
        </w:rPr>
        <w:t>288</w:t>
      </w:r>
      <w:r w:rsidRPr="008966C6">
        <w:t>: p. 102340.</w:t>
      </w:r>
    </w:p>
    <w:p w:rsidR="008966C6" w:rsidRPr="008966C6" w:rsidRDefault="008966C6" w:rsidP="008966C6">
      <w:pPr>
        <w:pStyle w:val="EndNoteBibliography"/>
        <w:spacing w:after="0"/>
        <w:ind w:left="720" w:hanging="720"/>
      </w:pPr>
      <w:r w:rsidRPr="008966C6">
        <w:t>114.</w:t>
      </w:r>
      <w:r w:rsidRPr="008966C6">
        <w:tab/>
        <w:t xml:space="preserve">Nazir, A., M. Shafiq, and F.-e.-. Bareen, </w:t>
      </w:r>
      <w:r w:rsidRPr="008966C6">
        <w:rPr>
          <w:i/>
        </w:rPr>
        <w:t>Fungal biostimulant-driven phytoextraction of heavy metals from tannery solid waste contaminated soils.</w:t>
      </w:r>
      <w:r w:rsidRPr="008966C6">
        <w:t xml:space="preserve"> International Journal of Phytoremediation, 2022. </w:t>
      </w:r>
      <w:r w:rsidRPr="008966C6">
        <w:rPr>
          <w:b/>
        </w:rPr>
        <w:t>24</w:t>
      </w:r>
      <w:r w:rsidRPr="008966C6">
        <w:t>(1): p. 47-58.</w:t>
      </w:r>
    </w:p>
    <w:p w:rsidR="008966C6" w:rsidRPr="008966C6" w:rsidRDefault="008966C6" w:rsidP="008966C6">
      <w:pPr>
        <w:pStyle w:val="EndNoteBibliography"/>
        <w:spacing w:after="0"/>
        <w:ind w:left="720" w:hanging="720"/>
      </w:pPr>
      <w:r w:rsidRPr="008966C6">
        <w:t>115.</w:t>
      </w:r>
      <w:r w:rsidRPr="008966C6">
        <w:tab/>
        <w:t xml:space="preserve">da Silva, A.F., et al., </w:t>
      </w:r>
      <w:r w:rsidRPr="008966C6">
        <w:rPr>
          <w:i/>
        </w:rPr>
        <w:t>Fungal biosurfactants, from nature to biotechnological product: bioprospection, production and potential applications.</w:t>
      </w:r>
      <w:r w:rsidRPr="008966C6">
        <w:t xml:space="preserve"> Bioprocess and Biosystems Engineering, 2021. </w:t>
      </w:r>
      <w:r w:rsidRPr="008966C6">
        <w:rPr>
          <w:b/>
        </w:rPr>
        <w:t>44</w:t>
      </w:r>
      <w:r w:rsidRPr="008966C6">
        <w:t>(10): p. 2003-2034.</w:t>
      </w:r>
    </w:p>
    <w:p w:rsidR="008966C6" w:rsidRPr="008966C6" w:rsidRDefault="008966C6" w:rsidP="008966C6">
      <w:pPr>
        <w:pStyle w:val="EndNoteBibliography"/>
        <w:spacing w:after="0"/>
        <w:ind w:left="720" w:hanging="720"/>
      </w:pPr>
      <w:r w:rsidRPr="008966C6">
        <w:t>116.</w:t>
      </w:r>
      <w:r w:rsidRPr="008966C6">
        <w:tab/>
        <w:t xml:space="preserve">Sarubbo, L.A., et al., </w:t>
      </w:r>
      <w:r w:rsidRPr="008966C6">
        <w:rPr>
          <w:i/>
        </w:rPr>
        <w:t>Biosurfactants: Production, properties, applications, trends, and general perspectives.</w:t>
      </w:r>
      <w:r w:rsidRPr="008966C6">
        <w:t xml:space="preserve"> Biochemical Engineering Journal, 2022: p. 108377.</w:t>
      </w:r>
    </w:p>
    <w:p w:rsidR="008966C6" w:rsidRPr="008966C6" w:rsidRDefault="008966C6" w:rsidP="008966C6">
      <w:pPr>
        <w:pStyle w:val="EndNoteBibliography"/>
        <w:spacing w:after="0"/>
        <w:ind w:left="720" w:hanging="720"/>
      </w:pPr>
      <w:r w:rsidRPr="008966C6">
        <w:t>117.</w:t>
      </w:r>
      <w:r w:rsidRPr="008966C6">
        <w:tab/>
        <w:t xml:space="preserve">Sayyed, R. and H.A. El-Enshasy, </w:t>
      </w:r>
      <w:r w:rsidRPr="008966C6">
        <w:rPr>
          <w:i/>
        </w:rPr>
        <w:t>Microbial Surfactants: Volume 2: Applications in Food and Agriculture</w:t>
      </w:r>
      <w:r w:rsidRPr="008966C6">
        <w:t>. 2022: CRC Press.</w:t>
      </w:r>
    </w:p>
    <w:p w:rsidR="008966C6" w:rsidRPr="008966C6" w:rsidRDefault="008966C6" w:rsidP="008966C6">
      <w:pPr>
        <w:pStyle w:val="EndNoteBibliography"/>
        <w:spacing w:after="0"/>
        <w:ind w:left="720" w:hanging="720"/>
      </w:pPr>
      <w:r w:rsidRPr="008966C6">
        <w:t>118.</w:t>
      </w:r>
      <w:r w:rsidRPr="008966C6">
        <w:tab/>
        <w:t xml:space="preserve">Ibrahim, Z., et al., </w:t>
      </w:r>
      <w:r w:rsidRPr="008966C6">
        <w:rPr>
          <w:i/>
        </w:rPr>
        <w:t>Biosurfactant from Oil Producing Plant.</w:t>
      </w:r>
      <w:r w:rsidRPr="008966C6">
        <w:t xml:space="preserve"> Biorefinery of Oil Producing Plants for Value‐Added Products, 2022. </w:t>
      </w:r>
      <w:r w:rsidRPr="008966C6">
        <w:rPr>
          <w:b/>
        </w:rPr>
        <w:t>2</w:t>
      </w:r>
      <w:r w:rsidRPr="008966C6">
        <w:t>: p. 421-444.</w:t>
      </w:r>
    </w:p>
    <w:p w:rsidR="008966C6" w:rsidRPr="008966C6" w:rsidRDefault="008966C6" w:rsidP="008966C6">
      <w:pPr>
        <w:pStyle w:val="EndNoteBibliography"/>
        <w:spacing w:after="0"/>
        <w:ind w:left="720" w:hanging="720"/>
      </w:pPr>
      <w:r w:rsidRPr="008966C6">
        <w:t>119.</w:t>
      </w:r>
      <w:r w:rsidRPr="008966C6">
        <w:tab/>
        <w:t xml:space="preserve">Ortega-Berlanga, B., C. Gonzalez, and G. Navarro-Tovar, </w:t>
      </w:r>
      <w:r w:rsidRPr="008966C6">
        <w:rPr>
          <w:i/>
        </w:rPr>
        <w:t>Recent advances in the use of lipid-based nanoparticles against glioblastoma multiforme.</w:t>
      </w:r>
      <w:r w:rsidRPr="008966C6">
        <w:t xml:space="preserve"> Archivum Immunologiae et Therapiae Experimentalis, 2021. </w:t>
      </w:r>
      <w:r w:rsidRPr="008966C6">
        <w:rPr>
          <w:b/>
        </w:rPr>
        <w:t>69</w:t>
      </w:r>
      <w:r w:rsidRPr="008966C6">
        <w:t>(1): p. 1-20.</w:t>
      </w:r>
    </w:p>
    <w:p w:rsidR="008966C6" w:rsidRPr="008966C6" w:rsidRDefault="008966C6" w:rsidP="008966C6">
      <w:pPr>
        <w:pStyle w:val="EndNoteBibliography"/>
        <w:spacing w:after="0"/>
        <w:ind w:left="720" w:hanging="720"/>
      </w:pPr>
      <w:r w:rsidRPr="008966C6">
        <w:t>120.</w:t>
      </w:r>
      <w:r w:rsidRPr="008966C6">
        <w:tab/>
        <w:t xml:space="preserve">Dueholm, M.S., et al., </w:t>
      </w:r>
      <w:r w:rsidRPr="008966C6">
        <w:rPr>
          <w:i/>
        </w:rPr>
        <w:t>Survival and activity of individual bioaugmentation strains.</w:t>
      </w:r>
      <w:r w:rsidRPr="008966C6">
        <w:t xml:space="preserve"> Bioresource Technology, 2015. </w:t>
      </w:r>
      <w:r w:rsidRPr="008966C6">
        <w:rPr>
          <w:b/>
        </w:rPr>
        <w:t>186</w:t>
      </w:r>
      <w:r w:rsidRPr="008966C6">
        <w:t>: p. 192-199.</w:t>
      </w:r>
    </w:p>
    <w:p w:rsidR="008966C6" w:rsidRPr="008966C6" w:rsidRDefault="008966C6" w:rsidP="008966C6">
      <w:pPr>
        <w:pStyle w:val="EndNoteBibliography"/>
        <w:ind w:left="720" w:hanging="720"/>
      </w:pPr>
      <w:r w:rsidRPr="008966C6">
        <w:t>121.</w:t>
      </w:r>
      <w:r w:rsidRPr="008966C6">
        <w:tab/>
        <w:t xml:space="preserve">Garbisu, C., et al., </w:t>
      </w:r>
      <w:r w:rsidRPr="008966C6">
        <w:rPr>
          <w:i/>
        </w:rPr>
        <w:t>Plasmid-mediated bioaugmentation for the bioremediation of contaminated soils.</w:t>
      </w:r>
      <w:r w:rsidRPr="008966C6">
        <w:t xml:space="preserve"> Frontiers in microbiology, 2017. </w:t>
      </w:r>
      <w:r w:rsidRPr="008966C6">
        <w:rPr>
          <w:b/>
        </w:rPr>
        <w:t>8</w:t>
      </w:r>
      <w:r w:rsidRPr="008966C6">
        <w:t>: p. 1966.</w:t>
      </w:r>
    </w:p>
    <w:p w:rsidR="00BA13F4" w:rsidRPr="00960252" w:rsidRDefault="00BA13F4" w:rsidP="00BA13F4">
      <w:pPr>
        <w:jc w:val="both"/>
        <w:rPr>
          <w:rFonts w:ascii="Times New Roman" w:hAnsi="Times New Roman" w:cs="Times New Roman"/>
          <w:sz w:val="16"/>
          <w:szCs w:val="16"/>
        </w:rPr>
      </w:pPr>
      <w:r w:rsidRPr="00960252">
        <w:rPr>
          <w:rFonts w:ascii="Times New Roman" w:hAnsi="Times New Roman" w:cs="Times New Roman"/>
          <w:sz w:val="16"/>
          <w:szCs w:val="16"/>
        </w:rPr>
        <w:fldChar w:fldCharType="end"/>
      </w:r>
    </w:p>
    <w:sectPr w:rsidR="00BA13F4" w:rsidRPr="009602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6B89" w:rsidRDefault="00CF6B89" w:rsidP="003A1B1C">
      <w:pPr>
        <w:spacing w:after="0" w:line="240" w:lineRule="auto"/>
      </w:pPr>
      <w:r>
        <w:separator/>
      </w:r>
    </w:p>
  </w:endnote>
  <w:endnote w:type="continuationSeparator" w:id="0">
    <w:p w:rsidR="00CF6B89" w:rsidRDefault="00CF6B89" w:rsidP="003A1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6B89" w:rsidRDefault="00CF6B89" w:rsidP="003A1B1C">
      <w:pPr>
        <w:spacing w:after="0" w:line="240" w:lineRule="auto"/>
      </w:pPr>
      <w:r>
        <w:separator/>
      </w:r>
    </w:p>
  </w:footnote>
  <w:footnote w:type="continuationSeparator" w:id="0">
    <w:p w:rsidR="00CF6B89" w:rsidRDefault="00CF6B89" w:rsidP="003A1B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A371C"/>
    <w:multiLevelType w:val="hybridMultilevel"/>
    <w:tmpl w:val="40380D80"/>
    <w:lvl w:ilvl="0" w:tplc="A776CEBA">
      <w:start w:val="1"/>
      <w:numFmt w:val="decimal"/>
      <w:lvlText w:val="%1."/>
      <w:lvlJc w:val="left"/>
      <w:pPr>
        <w:ind w:left="735" w:hanging="375"/>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8D91C76"/>
    <w:multiLevelType w:val="hybridMultilevel"/>
    <w:tmpl w:val="84A63E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7C7B614D"/>
    <w:multiLevelType w:val="hybridMultilevel"/>
    <w:tmpl w:val="69FC4AA2"/>
    <w:lvl w:ilvl="0" w:tplc="472A66A6">
      <w:start w:val="1"/>
      <w:numFmt w:val="decimal"/>
      <w:lvlText w:val="%1."/>
      <w:lvlJc w:val="left"/>
      <w:pPr>
        <w:ind w:left="735" w:hanging="375"/>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d5aa2jrrfdke2p0tvz29idsezz0v9aexf&quot;&gt;My EndNote Library&lt;record-ids&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4&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4&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1&lt;/item&gt;&lt;/record-ids&gt;&lt;/item&gt;&lt;/Libraries&gt;"/>
  </w:docVars>
  <w:rsids>
    <w:rsidRoot w:val="00BA13F4"/>
    <w:rsid w:val="000272A1"/>
    <w:rsid w:val="00027D2D"/>
    <w:rsid w:val="00063F47"/>
    <w:rsid w:val="00077D4C"/>
    <w:rsid w:val="00080899"/>
    <w:rsid w:val="000E1779"/>
    <w:rsid w:val="000F5FC6"/>
    <w:rsid w:val="00193D64"/>
    <w:rsid w:val="001C367B"/>
    <w:rsid w:val="001C6839"/>
    <w:rsid w:val="001C7780"/>
    <w:rsid w:val="00235239"/>
    <w:rsid w:val="00261FCE"/>
    <w:rsid w:val="00274D69"/>
    <w:rsid w:val="002B3705"/>
    <w:rsid w:val="002C31AC"/>
    <w:rsid w:val="00313D23"/>
    <w:rsid w:val="00327F7D"/>
    <w:rsid w:val="0033714D"/>
    <w:rsid w:val="00342865"/>
    <w:rsid w:val="003437F4"/>
    <w:rsid w:val="00360B9E"/>
    <w:rsid w:val="00390007"/>
    <w:rsid w:val="00396F43"/>
    <w:rsid w:val="003A1B1C"/>
    <w:rsid w:val="00402B60"/>
    <w:rsid w:val="004042DB"/>
    <w:rsid w:val="004050BC"/>
    <w:rsid w:val="004222D4"/>
    <w:rsid w:val="0042485B"/>
    <w:rsid w:val="00427403"/>
    <w:rsid w:val="0043309D"/>
    <w:rsid w:val="00434B79"/>
    <w:rsid w:val="00477679"/>
    <w:rsid w:val="004826E5"/>
    <w:rsid w:val="004A375F"/>
    <w:rsid w:val="004B082D"/>
    <w:rsid w:val="004F48B4"/>
    <w:rsid w:val="00535B1D"/>
    <w:rsid w:val="005504DF"/>
    <w:rsid w:val="00590145"/>
    <w:rsid w:val="006311EF"/>
    <w:rsid w:val="00646B01"/>
    <w:rsid w:val="00675BE0"/>
    <w:rsid w:val="006D4AF1"/>
    <w:rsid w:val="006D5877"/>
    <w:rsid w:val="00711B89"/>
    <w:rsid w:val="00713063"/>
    <w:rsid w:val="00724A73"/>
    <w:rsid w:val="0076356F"/>
    <w:rsid w:val="00783EA0"/>
    <w:rsid w:val="007A206C"/>
    <w:rsid w:val="007B5BB5"/>
    <w:rsid w:val="007C4D71"/>
    <w:rsid w:val="007F6547"/>
    <w:rsid w:val="00813899"/>
    <w:rsid w:val="00813F9A"/>
    <w:rsid w:val="00821FD7"/>
    <w:rsid w:val="00834227"/>
    <w:rsid w:val="00840778"/>
    <w:rsid w:val="00857D52"/>
    <w:rsid w:val="0088046E"/>
    <w:rsid w:val="008966C6"/>
    <w:rsid w:val="008A7ECC"/>
    <w:rsid w:val="008C0D07"/>
    <w:rsid w:val="008C5484"/>
    <w:rsid w:val="008E055D"/>
    <w:rsid w:val="008E11B5"/>
    <w:rsid w:val="008E53F5"/>
    <w:rsid w:val="009279CC"/>
    <w:rsid w:val="009564A8"/>
    <w:rsid w:val="00960252"/>
    <w:rsid w:val="00965E04"/>
    <w:rsid w:val="009751D7"/>
    <w:rsid w:val="00977B26"/>
    <w:rsid w:val="009A178C"/>
    <w:rsid w:val="009A7A4F"/>
    <w:rsid w:val="009B5580"/>
    <w:rsid w:val="009D7E71"/>
    <w:rsid w:val="009E18AD"/>
    <w:rsid w:val="009F096A"/>
    <w:rsid w:val="00A20A64"/>
    <w:rsid w:val="00A25566"/>
    <w:rsid w:val="00A410C7"/>
    <w:rsid w:val="00A452C6"/>
    <w:rsid w:val="00A723FD"/>
    <w:rsid w:val="00A73CBB"/>
    <w:rsid w:val="00AB65A9"/>
    <w:rsid w:val="00B06990"/>
    <w:rsid w:val="00B160DF"/>
    <w:rsid w:val="00B26012"/>
    <w:rsid w:val="00B33295"/>
    <w:rsid w:val="00B7573F"/>
    <w:rsid w:val="00BA13F4"/>
    <w:rsid w:val="00BB0B26"/>
    <w:rsid w:val="00BB2ACF"/>
    <w:rsid w:val="00BB4C56"/>
    <w:rsid w:val="00BB793D"/>
    <w:rsid w:val="00BD3E14"/>
    <w:rsid w:val="00C315DC"/>
    <w:rsid w:val="00C42777"/>
    <w:rsid w:val="00C707F3"/>
    <w:rsid w:val="00C73433"/>
    <w:rsid w:val="00C83977"/>
    <w:rsid w:val="00C85A13"/>
    <w:rsid w:val="00C95B4F"/>
    <w:rsid w:val="00C97E93"/>
    <w:rsid w:val="00CA3884"/>
    <w:rsid w:val="00CA5C74"/>
    <w:rsid w:val="00CC1BCE"/>
    <w:rsid w:val="00CD1470"/>
    <w:rsid w:val="00CD3C9A"/>
    <w:rsid w:val="00CF6B89"/>
    <w:rsid w:val="00D03A67"/>
    <w:rsid w:val="00D2479F"/>
    <w:rsid w:val="00D621A2"/>
    <w:rsid w:val="00D74843"/>
    <w:rsid w:val="00D81ACF"/>
    <w:rsid w:val="00DB4A44"/>
    <w:rsid w:val="00DE7C21"/>
    <w:rsid w:val="00E25150"/>
    <w:rsid w:val="00E30706"/>
    <w:rsid w:val="00E4735F"/>
    <w:rsid w:val="00E5750B"/>
    <w:rsid w:val="00E60BC3"/>
    <w:rsid w:val="00E623A5"/>
    <w:rsid w:val="00E66742"/>
    <w:rsid w:val="00EA49CC"/>
    <w:rsid w:val="00ED441A"/>
    <w:rsid w:val="00EE0974"/>
    <w:rsid w:val="00EF6C45"/>
    <w:rsid w:val="00F163A2"/>
    <w:rsid w:val="00F645F0"/>
    <w:rsid w:val="00F64EEF"/>
    <w:rsid w:val="00F85BD4"/>
    <w:rsid w:val="00F91823"/>
    <w:rsid w:val="00FA477D"/>
    <w:rsid w:val="00FB0DC6"/>
    <w:rsid w:val="00FC1A47"/>
    <w:rsid w:val="00FD0187"/>
    <w:rsid w:val="00FE1159"/>
    <w:rsid w:val="00FE24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3F4"/>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1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3F4"/>
    <w:rPr>
      <w:rFonts w:asciiTheme="majorHAnsi" w:eastAsiaTheme="majorEastAsia" w:hAnsiTheme="majorHAnsi" w:cstheme="majorBidi"/>
      <w:color w:val="17365D" w:themeColor="text2" w:themeShade="BF"/>
      <w:spacing w:val="5"/>
      <w:kern w:val="28"/>
      <w:sz w:val="52"/>
      <w:szCs w:val="52"/>
      <w:lang w:val="en-US"/>
    </w:rPr>
  </w:style>
  <w:style w:type="paragraph" w:customStyle="1" w:styleId="EndNoteBibliographyTitle">
    <w:name w:val="EndNote Bibliography Title"/>
    <w:basedOn w:val="Normal"/>
    <w:link w:val="EndNoteBibliographyTitleChar"/>
    <w:rsid w:val="00BA13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13F4"/>
    <w:rPr>
      <w:rFonts w:ascii="Calibri" w:hAnsi="Calibri" w:cs="Calibri"/>
      <w:noProof/>
      <w:lang w:val="en-US"/>
    </w:rPr>
  </w:style>
  <w:style w:type="paragraph" w:customStyle="1" w:styleId="EndNoteBibliography">
    <w:name w:val="EndNote Bibliography"/>
    <w:basedOn w:val="Normal"/>
    <w:link w:val="EndNoteBibliographyChar"/>
    <w:rsid w:val="00BA13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A13F4"/>
    <w:rPr>
      <w:rFonts w:ascii="Calibri" w:hAnsi="Calibri" w:cs="Calibri"/>
      <w:noProof/>
      <w:lang w:val="en-US"/>
    </w:rPr>
  </w:style>
  <w:style w:type="paragraph" w:styleId="BalloonText">
    <w:name w:val="Balloon Text"/>
    <w:basedOn w:val="Normal"/>
    <w:link w:val="BalloonTextChar"/>
    <w:uiPriority w:val="99"/>
    <w:semiHidden/>
    <w:unhideWhenUsed/>
    <w:rsid w:val="002C31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1AC"/>
    <w:rPr>
      <w:rFonts w:ascii="Tahoma" w:hAnsi="Tahoma" w:cs="Tahoma"/>
      <w:sz w:val="16"/>
      <w:szCs w:val="16"/>
      <w:lang w:val="en-US"/>
    </w:rPr>
  </w:style>
  <w:style w:type="paragraph" w:styleId="Header">
    <w:name w:val="header"/>
    <w:basedOn w:val="Normal"/>
    <w:link w:val="HeaderChar"/>
    <w:uiPriority w:val="99"/>
    <w:unhideWhenUsed/>
    <w:rsid w:val="003A1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B1C"/>
    <w:rPr>
      <w:lang w:val="en-US"/>
    </w:rPr>
  </w:style>
  <w:style w:type="paragraph" w:styleId="Footer">
    <w:name w:val="footer"/>
    <w:basedOn w:val="Normal"/>
    <w:link w:val="FooterChar"/>
    <w:uiPriority w:val="99"/>
    <w:unhideWhenUsed/>
    <w:rsid w:val="003A1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B1C"/>
    <w:rPr>
      <w:lang w:val="en-US"/>
    </w:rPr>
  </w:style>
  <w:style w:type="paragraph" w:styleId="ListParagraph">
    <w:name w:val="List Paragraph"/>
    <w:basedOn w:val="Normal"/>
    <w:uiPriority w:val="34"/>
    <w:qFormat/>
    <w:rsid w:val="00261FCE"/>
    <w:pPr>
      <w:ind w:left="720"/>
      <w:contextualSpacing/>
    </w:pPr>
  </w:style>
  <w:style w:type="table" w:styleId="TableGrid">
    <w:name w:val="Table Grid"/>
    <w:basedOn w:val="TableNormal"/>
    <w:uiPriority w:val="59"/>
    <w:rsid w:val="00BD3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3F4"/>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13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3F4"/>
    <w:rPr>
      <w:rFonts w:asciiTheme="majorHAnsi" w:eastAsiaTheme="majorEastAsia" w:hAnsiTheme="majorHAnsi" w:cstheme="majorBidi"/>
      <w:color w:val="17365D" w:themeColor="text2" w:themeShade="BF"/>
      <w:spacing w:val="5"/>
      <w:kern w:val="28"/>
      <w:sz w:val="52"/>
      <w:szCs w:val="52"/>
      <w:lang w:val="en-US"/>
    </w:rPr>
  </w:style>
  <w:style w:type="paragraph" w:customStyle="1" w:styleId="EndNoteBibliographyTitle">
    <w:name w:val="EndNote Bibliography Title"/>
    <w:basedOn w:val="Normal"/>
    <w:link w:val="EndNoteBibliographyTitleChar"/>
    <w:rsid w:val="00BA13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A13F4"/>
    <w:rPr>
      <w:rFonts w:ascii="Calibri" w:hAnsi="Calibri" w:cs="Calibri"/>
      <w:noProof/>
      <w:lang w:val="en-US"/>
    </w:rPr>
  </w:style>
  <w:style w:type="paragraph" w:customStyle="1" w:styleId="EndNoteBibliography">
    <w:name w:val="EndNote Bibliography"/>
    <w:basedOn w:val="Normal"/>
    <w:link w:val="EndNoteBibliographyChar"/>
    <w:rsid w:val="00BA13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A13F4"/>
    <w:rPr>
      <w:rFonts w:ascii="Calibri" w:hAnsi="Calibri" w:cs="Calibri"/>
      <w:noProof/>
      <w:lang w:val="en-US"/>
    </w:rPr>
  </w:style>
  <w:style w:type="paragraph" w:styleId="BalloonText">
    <w:name w:val="Balloon Text"/>
    <w:basedOn w:val="Normal"/>
    <w:link w:val="BalloonTextChar"/>
    <w:uiPriority w:val="99"/>
    <w:semiHidden/>
    <w:unhideWhenUsed/>
    <w:rsid w:val="002C31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31AC"/>
    <w:rPr>
      <w:rFonts w:ascii="Tahoma" w:hAnsi="Tahoma" w:cs="Tahoma"/>
      <w:sz w:val="16"/>
      <w:szCs w:val="16"/>
      <w:lang w:val="en-US"/>
    </w:rPr>
  </w:style>
  <w:style w:type="paragraph" w:styleId="Header">
    <w:name w:val="header"/>
    <w:basedOn w:val="Normal"/>
    <w:link w:val="HeaderChar"/>
    <w:uiPriority w:val="99"/>
    <w:unhideWhenUsed/>
    <w:rsid w:val="003A1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B1C"/>
    <w:rPr>
      <w:lang w:val="en-US"/>
    </w:rPr>
  </w:style>
  <w:style w:type="paragraph" w:styleId="Footer">
    <w:name w:val="footer"/>
    <w:basedOn w:val="Normal"/>
    <w:link w:val="FooterChar"/>
    <w:uiPriority w:val="99"/>
    <w:unhideWhenUsed/>
    <w:rsid w:val="003A1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B1C"/>
    <w:rPr>
      <w:lang w:val="en-US"/>
    </w:rPr>
  </w:style>
  <w:style w:type="paragraph" w:styleId="ListParagraph">
    <w:name w:val="List Paragraph"/>
    <w:basedOn w:val="Normal"/>
    <w:uiPriority w:val="34"/>
    <w:qFormat/>
    <w:rsid w:val="00261FCE"/>
    <w:pPr>
      <w:ind w:left="720"/>
      <w:contextualSpacing/>
    </w:pPr>
  </w:style>
  <w:style w:type="table" w:styleId="TableGrid">
    <w:name w:val="Table Grid"/>
    <w:basedOn w:val="TableNormal"/>
    <w:uiPriority w:val="59"/>
    <w:rsid w:val="00BD3E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8204234">
      <w:bodyDiv w:val="1"/>
      <w:marLeft w:val="0"/>
      <w:marRight w:val="0"/>
      <w:marTop w:val="0"/>
      <w:marBottom w:val="0"/>
      <w:divBdr>
        <w:top w:val="none" w:sz="0" w:space="0" w:color="auto"/>
        <w:left w:val="none" w:sz="0" w:space="0" w:color="auto"/>
        <w:bottom w:val="none" w:sz="0" w:space="0" w:color="auto"/>
        <w:right w:val="none" w:sz="0" w:space="0" w:color="auto"/>
      </w:divBdr>
    </w:div>
    <w:div w:id="1979257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Colors" Target="diagrams/colors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158FA99-611D-4CE8-B301-337F1547C121}"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en-IN"/>
        </a:p>
      </dgm:t>
    </dgm:pt>
    <dgm:pt modelId="{2F0EE2BE-704F-4C36-B95C-54D3FDF3D2A0}">
      <dgm:prSet phldrT="[Text]" custT="1"/>
      <dgm:spPr/>
      <dgm:t>
        <a:bodyPr/>
        <a:lstStyle/>
        <a:p>
          <a:r>
            <a:rPr lang="en-IN" sz="1600"/>
            <a:t>Natural</a:t>
          </a:r>
          <a:r>
            <a:rPr lang="en-IN" sz="1600" baseline="0"/>
            <a:t> Sources of heavy metals</a:t>
          </a:r>
          <a:endParaRPr lang="en-IN" sz="1600"/>
        </a:p>
      </dgm:t>
    </dgm:pt>
    <dgm:pt modelId="{5B667CA7-617B-4FCE-92CE-306721F4D17B}" type="parTrans" cxnId="{77AF389A-83CF-4632-AF85-932DC10776F7}">
      <dgm:prSet/>
      <dgm:spPr/>
      <dgm:t>
        <a:bodyPr/>
        <a:lstStyle/>
        <a:p>
          <a:endParaRPr lang="en-IN"/>
        </a:p>
      </dgm:t>
    </dgm:pt>
    <dgm:pt modelId="{756B277E-39A4-4058-83C0-D4055D1151E9}" type="sibTrans" cxnId="{77AF389A-83CF-4632-AF85-932DC10776F7}">
      <dgm:prSet/>
      <dgm:spPr/>
      <dgm:t>
        <a:bodyPr/>
        <a:lstStyle/>
        <a:p>
          <a:endParaRPr lang="en-IN"/>
        </a:p>
      </dgm:t>
    </dgm:pt>
    <dgm:pt modelId="{52CFDE4E-6805-45BB-9AF2-B434334AF82A}">
      <dgm:prSet phldrT="[Text]" custT="1"/>
      <dgm:spPr/>
      <dgm:t>
        <a:bodyPr/>
        <a:lstStyle/>
        <a:p>
          <a:r>
            <a:rPr lang="en-IN" sz="1600"/>
            <a:t>Aerosols formation over seas</a:t>
          </a:r>
        </a:p>
      </dgm:t>
    </dgm:pt>
    <dgm:pt modelId="{367813DA-09E3-49CC-8F9D-92EC277257E8}" type="parTrans" cxnId="{7BD624E6-C2A7-4317-8481-2797AF242565}">
      <dgm:prSet/>
      <dgm:spPr/>
      <dgm:t>
        <a:bodyPr/>
        <a:lstStyle/>
        <a:p>
          <a:endParaRPr lang="en-IN"/>
        </a:p>
      </dgm:t>
    </dgm:pt>
    <dgm:pt modelId="{0784A1F3-7773-4F1C-8A9B-EDC3EC7156C9}" type="sibTrans" cxnId="{7BD624E6-C2A7-4317-8481-2797AF242565}">
      <dgm:prSet/>
      <dgm:spPr/>
      <dgm:t>
        <a:bodyPr/>
        <a:lstStyle/>
        <a:p>
          <a:endParaRPr lang="en-IN"/>
        </a:p>
      </dgm:t>
    </dgm:pt>
    <dgm:pt modelId="{89D5FA5F-2782-49BB-A16E-3D74E329FF01}">
      <dgm:prSet phldrT="[Text]" custT="1"/>
      <dgm:spPr/>
      <dgm:t>
        <a:bodyPr/>
        <a:lstStyle/>
        <a:p>
          <a:r>
            <a:rPr lang="en-IN" sz="1600"/>
            <a:t>Weathering and abrasion of rocks</a:t>
          </a:r>
        </a:p>
      </dgm:t>
    </dgm:pt>
    <dgm:pt modelId="{984CD032-2017-4256-B9B8-95CB3A4ACD63}" type="parTrans" cxnId="{841B4C16-4FAB-43AD-992A-E78D886D4274}">
      <dgm:prSet/>
      <dgm:spPr/>
      <dgm:t>
        <a:bodyPr/>
        <a:lstStyle/>
        <a:p>
          <a:endParaRPr lang="en-IN"/>
        </a:p>
      </dgm:t>
    </dgm:pt>
    <dgm:pt modelId="{0E59119A-25E3-4E82-9C30-C16D9C943B58}" type="sibTrans" cxnId="{841B4C16-4FAB-43AD-992A-E78D886D4274}">
      <dgm:prSet/>
      <dgm:spPr/>
      <dgm:t>
        <a:bodyPr/>
        <a:lstStyle/>
        <a:p>
          <a:endParaRPr lang="en-IN"/>
        </a:p>
      </dgm:t>
    </dgm:pt>
    <dgm:pt modelId="{521A09D2-F701-44C2-958F-651FAC6A3B7B}">
      <dgm:prSet phldrT="[Text]" custT="1"/>
      <dgm:spPr/>
      <dgm:t>
        <a:bodyPr/>
        <a:lstStyle/>
        <a:p>
          <a:r>
            <a:rPr lang="en-IN" sz="1600"/>
            <a:t>Volcanic eruptions</a:t>
          </a:r>
        </a:p>
      </dgm:t>
    </dgm:pt>
    <dgm:pt modelId="{EC8FB98C-EC69-41F4-8BB8-D9B3C37F9C82}" type="parTrans" cxnId="{5B519E62-9B4A-4E6C-811B-37C0A62678BA}">
      <dgm:prSet/>
      <dgm:spPr/>
      <dgm:t>
        <a:bodyPr/>
        <a:lstStyle/>
        <a:p>
          <a:endParaRPr lang="en-IN"/>
        </a:p>
      </dgm:t>
    </dgm:pt>
    <dgm:pt modelId="{F022D963-B0B6-452B-9EAA-F07D17E603C3}" type="sibTrans" cxnId="{5B519E62-9B4A-4E6C-811B-37C0A62678BA}">
      <dgm:prSet/>
      <dgm:spPr/>
      <dgm:t>
        <a:bodyPr/>
        <a:lstStyle/>
        <a:p>
          <a:endParaRPr lang="en-IN"/>
        </a:p>
      </dgm:t>
    </dgm:pt>
    <dgm:pt modelId="{6A7C4D9E-E0A3-4FFB-9AFC-26A4FE3472D3}" type="pres">
      <dgm:prSet presAssocID="{5158FA99-611D-4CE8-B301-337F1547C121}" presName="Name0" presStyleCnt="0">
        <dgm:presLayoutVars>
          <dgm:orgChart val="1"/>
          <dgm:chPref val="1"/>
          <dgm:dir/>
          <dgm:animOne val="branch"/>
          <dgm:animLvl val="lvl"/>
          <dgm:resizeHandles/>
        </dgm:presLayoutVars>
      </dgm:prSet>
      <dgm:spPr/>
      <dgm:t>
        <a:bodyPr/>
        <a:lstStyle/>
        <a:p>
          <a:endParaRPr lang="en-IN"/>
        </a:p>
      </dgm:t>
    </dgm:pt>
    <dgm:pt modelId="{31C609C0-A255-491F-933D-E20A89448835}" type="pres">
      <dgm:prSet presAssocID="{2F0EE2BE-704F-4C36-B95C-54D3FDF3D2A0}" presName="hierRoot1" presStyleCnt="0">
        <dgm:presLayoutVars>
          <dgm:hierBranch val="init"/>
        </dgm:presLayoutVars>
      </dgm:prSet>
      <dgm:spPr/>
    </dgm:pt>
    <dgm:pt modelId="{09E986F7-59ED-4E59-A6EE-9A6C919D5312}" type="pres">
      <dgm:prSet presAssocID="{2F0EE2BE-704F-4C36-B95C-54D3FDF3D2A0}" presName="rootComposite1" presStyleCnt="0"/>
      <dgm:spPr/>
    </dgm:pt>
    <dgm:pt modelId="{79AC7821-DB74-4392-BA78-01D9EC56D40F}" type="pres">
      <dgm:prSet presAssocID="{2F0EE2BE-704F-4C36-B95C-54D3FDF3D2A0}" presName="rootText1" presStyleLbl="alignAcc1" presStyleIdx="0" presStyleCnt="0">
        <dgm:presLayoutVars>
          <dgm:chPref val="3"/>
        </dgm:presLayoutVars>
      </dgm:prSet>
      <dgm:spPr/>
      <dgm:t>
        <a:bodyPr/>
        <a:lstStyle/>
        <a:p>
          <a:endParaRPr lang="en-IN"/>
        </a:p>
      </dgm:t>
    </dgm:pt>
    <dgm:pt modelId="{828F136A-8B0E-49EA-8EAD-0C725CBB084A}" type="pres">
      <dgm:prSet presAssocID="{2F0EE2BE-704F-4C36-B95C-54D3FDF3D2A0}" presName="topArc1" presStyleLbl="parChTrans1D1" presStyleIdx="0" presStyleCnt="8"/>
      <dgm:spPr/>
    </dgm:pt>
    <dgm:pt modelId="{F6D5F61B-A7EE-4345-8C96-99E30F5FE546}" type="pres">
      <dgm:prSet presAssocID="{2F0EE2BE-704F-4C36-B95C-54D3FDF3D2A0}" presName="bottomArc1" presStyleLbl="parChTrans1D1" presStyleIdx="1" presStyleCnt="8"/>
      <dgm:spPr/>
    </dgm:pt>
    <dgm:pt modelId="{1725C59F-57EE-4CBA-97B5-DEE31975BCFA}" type="pres">
      <dgm:prSet presAssocID="{2F0EE2BE-704F-4C36-B95C-54D3FDF3D2A0}" presName="topConnNode1" presStyleLbl="node1" presStyleIdx="0" presStyleCnt="0"/>
      <dgm:spPr/>
      <dgm:t>
        <a:bodyPr/>
        <a:lstStyle/>
        <a:p>
          <a:endParaRPr lang="en-IN"/>
        </a:p>
      </dgm:t>
    </dgm:pt>
    <dgm:pt modelId="{CEE5E6B5-4E62-4329-8CDB-3DD28C8EF452}" type="pres">
      <dgm:prSet presAssocID="{2F0EE2BE-704F-4C36-B95C-54D3FDF3D2A0}" presName="hierChild2" presStyleCnt="0"/>
      <dgm:spPr/>
    </dgm:pt>
    <dgm:pt modelId="{CC4D537D-32E0-4BF3-90BF-D476AF160231}" type="pres">
      <dgm:prSet presAssocID="{367813DA-09E3-49CC-8F9D-92EC277257E8}" presName="Name28" presStyleLbl="parChTrans1D2" presStyleIdx="0" presStyleCnt="3"/>
      <dgm:spPr/>
      <dgm:t>
        <a:bodyPr/>
        <a:lstStyle/>
        <a:p>
          <a:endParaRPr lang="en-IN"/>
        </a:p>
      </dgm:t>
    </dgm:pt>
    <dgm:pt modelId="{069EF83F-856B-4552-ADEB-71B6936F5CCA}" type="pres">
      <dgm:prSet presAssocID="{52CFDE4E-6805-45BB-9AF2-B434334AF82A}" presName="hierRoot2" presStyleCnt="0">
        <dgm:presLayoutVars>
          <dgm:hierBranch val="init"/>
        </dgm:presLayoutVars>
      </dgm:prSet>
      <dgm:spPr/>
    </dgm:pt>
    <dgm:pt modelId="{FE2CD4D7-F858-481E-844E-BD6FB7959D68}" type="pres">
      <dgm:prSet presAssocID="{52CFDE4E-6805-45BB-9AF2-B434334AF82A}" presName="rootComposite2" presStyleCnt="0"/>
      <dgm:spPr/>
    </dgm:pt>
    <dgm:pt modelId="{8C5972BB-DF66-48BF-85AF-EE0A6A66EB2E}" type="pres">
      <dgm:prSet presAssocID="{52CFDE4E-6805-45BB-9AF2-B434334AF82A}" presName="rootText2" presStyleLbl="alignAcc1" presStyleIdx="0" presStyleCnt="0">
        <dgm:presLayoutVars>
          <dgm:chPref val="3"/>
        </dgm:presLayoutVars>
      </dgm:prSet>
      <dgm:spPr/>
      <dgm:t>
        <a:bodyPr/>
        <a:lstStyle/>
        <a:p>
          <a:endParaRPr lang="en-IN"/>
        </a:p>
      </dgm:t>
    </dgm:pt>
    <dgm:pt modelId="{736A5F04-6C54-48DE-9BB6-821F83E09A77}" type="pres">
      <dgm:prSet presAssocID="{52CFDE4E-6805-45BB-9AF2-B434334AF82A}" presName="topArc2" presStyleLbl="parChTrans1D1" presStyleIdx="2" presStyleCnt="8"/>
      <dgm:spPr/>
    </dgm:pt>
    <dgm:pt modelId="{F2A96CA4-67B6-4001-85D6-5DC6B992C0A8}" type="pres">
      <dgm:prSet presAssocID="{52CFDE4E-6805-45BB-9AF2-B434334AF82A}" presName="bottomArc2" presStyleLbl="parChTrans1D1" presStyleIdx="3" presStyleCnt="8"/>
      <dgm:spPr/>
    </dgm:pt>
    <dgm:pt modelId="{72FC2021-90F0-4D4D-B627-21C8BA0511B7}" type="pres">
      <dgm:prSet presAssocID="{52CFDE4E-6805-45BB-9AF2-B434334AF82A}" presName="topConnNode2" presStyleLbl="node2" presStyleIdx="0" presStyleCnt="0"/>
      <dgm:spPr/>
      <dgm:t>
        <a:bodyPr/>
        <a:lstStyle/>
        <a:p>
          <a:endParaRPr lang="en-IN"/>
        </a:p>
      </dgm:t>
    </dgm:pt>
    <dgm:pt modelId="{D163340A-D5EE-4C52-80E4-9137806381FB}" type="pres">
      <dgm:prSet presAssocID="{52CFDE4E-6805-45BB-9AF2-B434334AF82A}" presName="hierChild4" presStyleCnt="0"/>
      <dgm:spPr/>
    </dgm:pt>
    <dgm:pt modelId="{53FFEC9A-B193-4E16-9A4C-13ED171698BF}" type="pres">
      <dgm:prSet presAssocID="{52CFDE4E-6805-45BB-9AF2-B434334AF82A}" presName="hierChild5" presStyleCnt="0"/>
      <dgm:spPr/>
    </dgm:pt>
    <dgm:pt modelId="{AE20567A-8562-420D-987B-9F478D021358}" type="pres">
      <dgm:prSet presAssocID="{984CD032-2017-4256-B9B8-95CB3A4ACD63}" presName="Name28" presStyleLbl="parChTrans1D2" presStyleIdx="1" presStyleCnt="3"/>
      <dgm:spPr/>
      <dgm:t>
        <a:bodyPr/>
        <a:lstStyle/>
        <a:p>
          <a:endParaRPr lang="en-IN"/>
        </a:p>
      </dgm:t>
    </dgm:pt>
    <dgm:pt modelId="{B70C7A37-12BB-4B56-B120-2D5358212C2A}" type="pres">
      <dgm:prSet presAssocID="{89D5FA5F-2782-49BB-A16E-3D74E329FF01}" presName="hierRoot2" presStyleCnt="0">
        <dgm:presLayoutVars>
          <dgm:hierBranch val="init"/>
        </dgm:presLayoutVars>
      </dgm:prSet>
      <dgm:spPr/>
    </dgm:pt>
    <dgm:pt modelId="{ECCE3B95-130F-4CA7-9781-2EDD02EC46D8}" type="pres">
      <dgm:prSet presAssocID="{89D5FA5F-2782-49BB-A16E-3D74E329FF01}" presName="rootComposite2" presStyleCnt="0"/>
      <dgm:spPr/>
    </dgm:pt>
    <dgm:pt modelId="{C8E96109-5F0C-4ABC-B9AC-0CC0522B8FF7}" type="pres">
      <dgm:prSet presAssocID="{89D5FA5F-2782-49BB-A16E-3D74E329FF01}" presName="rootText2" presStyleLbl="alignAcc1" presStyleIdx="0" presStyleCnt="0">
        <dgm:presLayoutVars>
          <dgm:chPref val="3"/>
        </dgm:presLayoutVars>
      </dgm:prSet>
      <dgm:spPr/>
      <dgm:t>
        <a:bodyPr/>
        <a:lstStyle/>
        <a:p>
          <a:endParaRPr lang="en-IN"/>
        </a:p>
      </dgm:t>
    </dgm:pt>
    <dgm:pt modelId="{2F6B7478-156C-40DB-B9AC-D7C8899763EB}" type="pres">
      <dgm:prSet presAssocID="{89D5FA5F-2782-49BB-A16E-3D74E329FF01}" presName="topArc2" presStyleLbl="parChTrans1D1" presStyleIdx="4" presStyleCnt="8"/>
      <dgm:spPr/>
      <dgm:t>
        <a:bodyPr/>
        <a:lstStyle/>
        <a:p>
          <a:endParaRPr lang="en-IN"/>
        </a:p>
      </dgm:t>
    </dgm:pt>
    <dgm:pt modelId="{BF8E3C4A-AE9D-4E8E-8620-0911934A549F}" type="pres">
      <dgm:prSet presAssocID="{89D5FA5F-2782-49BB-A16E-3D74E329FF01}" presName="bottomArc2" presStyleLbl="parChTrans1D1" presStyleIdx="5" presStyleCnt="8"/>
      <dgm:spPr/>
    </dgm:pt>
    <dgm:pt modelId="{410A2966-D6DF-4AAC-B9F1-0B8A9DD7450B}" type="pres">
      <dgm:prSet presAssocID="{89D5FA5F-2782-49BB-A16E-3D74E329FF01}" presName="topConnNode2" presStyleLbl="node2" presStyleIdx="0" presStyleCnt="0"/>
      <dgm:spPr/>
      <dgm:t>
        <a:bodyPr/>
        <a:lstStyle/>
        <a:p>
          <a:endParaRPr lang="en-IN"/>
        </a:p>
      </dgm:t>
    </dgm:pt>
    <dgm:pt modelId="{00E9FA1D-66D5-4952-BB2E-F40EF3026076}" type="pres">
      <dgm:prSet presAssocID="{89D5FA5F-2782-49BB-A16E-3D74E329FF01}" presName="hierChild4" presStyleCnt="0"/>
      <dgm:spPr/>
    </dgm:pt>
    <dgm:pt modelId="{464E31F2-8DAD-46C0-B82A-E188CBC210AC}" type="pres">
      <dgm:prSet presAssocID="{89D5FA5F-2782-49BB-A16E-3D74E329FF01}" presName="hierChild5" presStyleCnt="0"/>
      <dgm:spPr/>
    </dgm:pt>
    <dgm:pt modelId="{89309780-D65A-49EB-8D48-43559C633C4A}" type="pres">
      <dgm:prSet presAssocID="{EC8FB98C-EC69-41F4-8BB8-D9B3C37F9C82}" presName="Name28" presStyleLbl="parChTrans1D2" presStyleIdx="2" presStyleCnt="3"/>
      <dgm:spPr/>
      <dgm:t>
        <a:bodyPr/>
        <a:lstStyle/>
        <a:p>
          <a:endParaRPr lang="en-IN"/>
        </a:p>
      </dgm:t>
    </dgm:pt>
    <dgm:pt modelId="{EA022BB7-AA3E-4603-B4DF-04BE60F23653}" type="pres">
      <dgm:prSet presAssocID="{521A09D2-F701-44C2-958F-651FAC6A3B7B}" presName="hierRoot2" presStyleCnt="0">
        <dgm:presLayoutVars>
          <dgm:hierBranch val="init"/>
        </dgm:presLayoutVars>
      </dgm:prSet>
      <dgm:spPr/>
    </dgm:pt>
    <dgm:pt modelId="{FAE0BAA8-F7BB-48B7-AED0-A3360F9AE113}" type="pres">
      <dgm:prSet presAssocID="{521A09D2-F701-44C2-958F-651FAC6A3B7B}" presName="rootComposite2" presStyleCnt="0"/>
      <dgm:spPr/>
    </dgm:pt>
    <dgm:pt modelId="{707417F5-F417-4ED0-BD82-1A8DD0944256}" type="pres">
      <dgm:prSet presAssocID="{521A09D2-F701-44C2-958F-651FAC6A3B7B}" presName="rootText2" presStyleLbl="alignAcc1" presStyleIdx="0" presStyleCnt="0">
        <dgm:presLayoutVars>
          <dgm:chPref val="3"/>
        </dgm:presLayoutVars>
      </dgm:prSet>
      <dgm:spPr/>
      <dgm:t>
        <a:bodyPr/>
        <a:lstStyle/>
        <a:p>
          <a:endParaRPr lang="en-IN"/>
        </a:p>
      </dgm:t>
    </dgm:pt>
    <dgm:pt modelId="{DF9FAEF6-AF26-4A9F-BDFE-AE06494A7C35}" type="pres">
      <dgm:prSet presAssocID="{521A09D2-F701-44C2-958F-651FAC6A3B7B}" presName="topArc2" presStyleLbl="parChTrans1D1" presStyleIdx="6" presStyleCnt="8"/>
      <dgm:spPr/>
    </dgm:pt>
    <dgm:pt modelId="{3D16767E-3AD2-4C44-8A3F-91F9E689E956}" type="pres">
      <dgm:prSet presAssocID="{521A09D2-F701-44C2-958F-651FAC6A3B7B}" presName="bottomArc2" presStyleLbl="parChTrans1D1" presStyleIdx="7" presStyleCnt="8"/>
      <dgm:spPr/>
    </dgm:pt>
    <dgm:pt modelId="{50252518-A9EA-4D2B-9463-DCA154F63A2A}" type="pres">
      <dgm:prSet presAssocID="{521A09D2-F701-44C2-958F-651FAC6A3B7B}" presName="topConnNode2" presStyleLbl="node2" presStyleIdx="0" presStyleCnt="0"/>
      <dgm:spPr/>
      <dgm:t>
        <a:bodyPr/>
        <a:lstStyle/>
        <a:p>
          <a:endParaRPr lang="en-IN"/>
        </a:p>
      </dgm:t>
    </dgm:pt>
    <dgm:pt modelId="{835A5E74-2BEA-49C6-9A56-EE27EDCBB25A}" type="pres">
      <dgm:prSet presAssocID="{521A09D2-F701-44C2-958F-651FAC6A3B7B}" presName="hierChild4" presStyleCnt="0"/>
      <dgm:spPr/>
    </dgm:pt>
    <dgm:pt modelId="{C9781CA6-B27E-45A6-AA6E-75391BBA7DB0}" type="pres">
      <dgm:prSet presAssocID="{521A09D2-F701-44C2-958F-651FAC6A3B7B}" presName="hierChild5" presStyleCnt="0"/>
      <dgm:spPr/>
    </dgm:pt>
    <dgm:pt modelId="{0C47312E-E771-453F-BFEB-3F5E840C204E}" type="pres">
      <dgm:prSet presAssocID="{2F0EE2BE-704F-4C36-B95C-54D3FDF3D2A0}" presName="hierChild3" presStyleCnt="0"/>
      <dgm:spPr/>
    </dgm:pt>
  </dgm:ptLst>
  <dgm:cxnLst>
    <dgm:cxn modelId="{01F8F1C4-E677-4419-A636-F7C4A132D1B9}" type="presOf" srcId="{984CD032-2017-4256-B9B8-95CB3A4ACD63}" destId="{AE20567A-8562-420D-987B-9F478D021358}" srcOrd="0" destOrd="0" presId="urn:microsoft.com/office/officeart/2008/layout/HalfCircleOrganizationChart"/>
    <dgm:cxn modelId="{841B4C16-4FAB-43AD-992A-E78D886D4274}" srcId="{2F0EE2BE-704F-4C36-B95C-54D3FDF3D2A0}" destId="{89D5FA5F-2782-49BB-A16E-3D74E329FF01}" srcOrd="1" destOrd="0" parTransId="{984CD032-2017-4256-B9B8-95CB3A4ACD63}" sibTransId="{0E59119A-25E3-4E82-9C30-C16D9C943B58}"/>
    <dgm:cxn modelId="{DC5BEF00-1355-4070-B50D-3CE6F3A90E7F}" type="presOf" srcId="{89D5FA5F-2782-49BB-A16E-3D74E329FF01}" destId="{410A2966-D6DF-4AAC-B9F1-0B8A9DD7450B}" srcOrd="1" destOrd="0" presId="urn:microsoft.com/office/officeart/2008/layout/HalfCircleOrganizationChart"/>
    <dgm:cxn modelId="{853BFFC3-BB88-4785-83EA-33AAE0FE8021}" type="presOf" srcId="{2F0EE2BE-704F-4C36-B95C-54D3FDF3D2A0}" destId="{79AC7821-DB74-4392-BA78-01D9EC56D40F}" srcOrd="0" destOrd="0" presId="urn:microsoft.com/office/officeart/2008/layout/HalfCircleOrganizationChart"/>
    <dgm:cxn modelId="{09C766C6-6442-4641-89EF-E3587E49BA3E}" type="presOf" srcId="{EC8FB98C-EC69-41F4-8BB8-D9B3C37F9C82}" destId="{89309780-D65A-49EB-8D48-43559C633C4A}" srcOrd="0" destOrd="0" presId="urn:microsoft.com/office/officeart/2008/layout/HalfCircleOrganizationChart"/>
    <dgm:cxn modelId="{C42A1657-1850-45A4-A8AA-79CD975F7FA3}" type="presOf" srcId="{521A09D2-F701-44C2-958F-651FAC6A3B7B}" destId="{707417F5-F417-4ED0-BD82-1A8DD0944256}" srcOrd="0" destOrd="0" presId="urn:microsoft.com/office/officeart/2008/layout/HalfCircleOrganizationChart"/>
    <dgm:cxn modelId="{0F084EBF-4CAB-4087-8CA4-5E3F8C148839}" type="presOf" srcId="{89D5FA5F-2782-49BB-A16E-3D74E329FF01}" destId="{C8E96109-5F0C-4ABC-B9AC-0CC0522B8FF7}" srcOrd="0" destOrd="0" presId="urn:microsoft.com/office/officeart/2008/layout/HalfCircleOrganizationChart"/>
    <dgm:cxn modelId="{7BD624E6-C2A7-4317-8481-2797AF242565}" srcId="{2F0EE2BE-704F-4C36-B95C-54D3FDF3D2A0}" destId="{52CFDE4E-6805-45BB-9AF2-B434334AF82A}" srcOrd="0" destOrd="0" parTransId="{367813DA-09E3-49CC-8F9D-92EC277257E8}" sibTransId="{0784A1F3-7773-4F1C-8A9B-EDC3EC7156C9}"/>
    <dgm:cxn modelId="{550B29D0-166F-4CBD-9B7B-763B70757D1C}" type="presOf" srcId="{5158FA99-611D-4CE8-B301-337F1547C121}" destId="{6A7C4D9E-E0A3-4FFB-9AFC-26A4FE3472D3}" srcOrd="0" destOrd="0" presId="urn:microsoft.com/office/officeart/2008/layout/HalfCircleOrganizationChart"/>
    <dgm:cxn modelId="{77AF389A-83CF-4632-AF85-932DC10776F7}" srcId="{5158FA99-611D-4CE8-B301-337F1547C121}" destId="{2F0EE2BE-704F-4C36-B95C-54D3FDF3D2A0}" srcOrd="0" destOrd="0" parTransId="{5B667CA7-617B-4FCE-92CE-306721F4D17B}" sibTransId="{756B277E-39A4-4058-83C0-D4055D1151E9}"/>
    <dgm:cxn modelId="{DB80CAE1-6EDA-4FF8-AD55-E3AECE2848BF}" type="presOf" srcId="{52CFDE4E-6805-45BB-9AF2-B434334AF82A}" destId="{72FC2021-90F0-4D4D-B627-21C8BA0511B7}" srcOrd="1" destOrd="0" presId="urn:microsoft.com/office/officeart/2008/layout/HalfCircleOrganizationChart"/>
    <dgm:cxn modelId="{33C4B8AD-8F2D-431C-A8FC-B798B871AA6D}" type="presOf" srcId="{521A09D2-F701-44C2-958F-651FAC6A3B7B}" destId="{50252518-A9EA-4D2B-9463-DCA154F63A2A}" srcOrd="1" destOrd="0" presId="urn:microsoft.com/office/officeart/2008/layout/HalfCircleOrganizationChart"/>
    <dgm:cxn modelId="{5B519E62-9B4A-4E6C-811B-37C0A62678BA}" srcId="{2F0EE2BE-704F-4C36-B95C-54D3FDF3D2A0}" destId="{521A09D2-F701-44C2-958F-651FAC6A3B7B}" srcOrd="2" destOrd="0" parTransId="{EC8FB98C-EC69-41F4-8BB8-D9B3C37F9C82}" sibTransId="{F022D963-B0B6-452B-9EAA-F07D17E603C3}"/>
    <dgm:cxn modelId="{A4809511-A7C1-4F31-8E1B-AD3C9B9687AE}" type="presOf" srcId="{52CFDE4E-6805-45BB-9AF2-B434334AF82A}" destId="{8C5972BB-DF66-48BF-85AF-EE0A6A66EB2E}" srcOrd="0" destOrd="0" presId="urn:microsoft.com/office/officeart/2008/layout/HalfCircleOrganizationChart"/>
    <dgm:cxn modelId="{37395859-F0EA-4693-B93D-D9D04FD35F8F}" type="presOf" srcId="{2F0EE2BE-704F-4C36-B95C-54D3FDF3D2A0}" destId="{1725C59F-57EE-4CBA-97B5-DEE31975BCFA}" srcOrd="1" destOrd="0" presId="urn:microsoft.com/office/officeart/2008/layout/HalfCircleOrganizationChart"/>
    <dgm:cxn modelId="{D4944E9D-73C0-4C01-996E-18E2488967A9}" type="presOf" srcId="{367813DA-09E3-49CC-8F9D-92EC277257E8}" destId="{CC4D537D-32E0-4BF3-90BF-D476AF160231}" srcOrd="0" destOrd="0" presId="urn:microsoft.com/office/officeart/2008/layout/HalfCircleOrganizationChart"/>
    <dgm:cxn modelId="{FDA69E82-62DB-494D-B2D7-82AC3F74B4EB}" type="presParOf" srcId="{6A7C4D9E-E0A3-4FFB-9AFC-26A4FE3472D3}" destId="{31C609C0-A255-491F-933D-E20A89448835}" srcOrd="0" destOrd="0" presId="urn:microsoft.com/office/officeart/2008/layout/HalfCircleOrganizationChart"/>
    <dgm:cxn modelId="{BF5D03F9-DDD8-479E-B43C-55118614E400}" type="presParOf" srcId="{31C609C0-A255-491F-933D-E20A89448835}" destId="{09E986F7-59ED-4E59-A6EE-9A6C919D5312}" srcOrd="0" destOrd="0" presId="urn:microsoft.com/office/officeart/2008/layout/HalfCircleOrganizationChart"/>
    <dgm:cxn modelId="{A23B6EDA-DBA8-4645-842B-0D633B0416C2}" type="presParOf" srcId="{09E986F7-59ED-4E59-A6EE-9A6C919D5312}" destId="{79AC7821-DB74-4392-BA78-01D9EC56D40F}" srcOrd="0" destOrd="0" presId="urn:microsoft.com/office/officeart/2008/layout/HalfCircleOrganizationChart"/>
    <dgm:cxn modelId="{1235630F-99BB-4879-B5D3-E6260217D7DE}" type="presParOf" srcId="{09E986F7-59ED-4E59-A6EE-9A6C919D5312}" destId="{828F136A-8B0E-49EA-8EAD-0C725CBB084A}" srcOrd="1" destOrd="0" presId="urn:microsoft.com/office/officeart/2008/layout/HalfCircleOrganizationChart"/>
    <dgm:cxn modelId="{8431849F-3F97-4489-AE11-72F6D09A7FCC}" type="presParOf" srcId="{09E986F7-59ED-4E59-A6EE-9A6C919D5312}" destId="{F6D5F61B-A7EE-4345-8C96-99E30F5FE546}" srcOrd="2" destOrd="0" presId="urn:microsoft.com/office/officeart/2008/layout/HalfCircleOrganizationChart"/>
    <dgm:cxn modelId="{34FB1620-004A-44C2-8D4A-0FF3844D2EEF}" type="presParOf" srcId="{09E986F7-59ED-4E59-A6EE-9A6C919D5312}" destId="{1725C59F-57EE-4CBA-97B5-DEE31975BCFA}" srcOrd="3" destOrd="0" presId="urn:microsoft.com/office/officeart/2008/layout/HalfCircleOrganizationChart"/>
    <dgm:cxn modelId="{50FC3C3B-0C94-4037-89F3-34659D05D739}" type="presParOf" srcId="{31C609C0-A255-491F-933D-E20A89448835}" destId="{CEE5E6B5-4E62-4329-8CDB-3DD28C8EF452}" srcOrd="1" destOrd="0" presId="urn:microsoft.com/office/officeart/2008/layout/HalfCircleOrganizationChart"/>
    <dgm:cxn modelId="{8C8FD710-B23D-4583-B2EC-CA012B96D4DE}" type="presParOf" srcId="{CEE5E6B5-4E62-4329-8CDB-3DD28C8EF452}" destId="{CC4D537D-32E0-4BF3-90BF-D476AF160231}" srcOrd="0" destOrd="0" presId="urn:microsoft.com/office/officeart/2008/layout/HalfCircleOrganizationChart"/>
    <dgm:cxn modelId="{7A3FDB7E-F19F-4CE3-8D0D-4259CE987167}" type="presParOf" srcId="{CEE5E6B5-4E62-4329-8CDB-3DD28C8EF452}" destId="{069EF83F-856B-4552-ADEB-71B6936F5CCA}" srcOrd="1" destOrd="0" presId="urn:microsoft.com/office/officeart/2008/layout/HalfCircleOrganizationChart"/>
    <dgm:cxn modelId="{1CCECE28-91B4-4398-9F89-77EEE61CC674}" type="presParOf" srcId="{069EF83F-856B-4552-ADEB-71B6936F5CCA}" destId="{FE2CD4D7-F858-481E-844E-BD6FB7959D68}" srcOrd="0" destOrd="0" presId="urn:microsoft.com/office/officeart/2008/layout/HalfCircleOrganizationChart"/>
    <dgm:cxn modelId="{EDDC5DD6-9EF3-4FAA-AF08-A1B46152C0E4}" type="presParOf" srcId="{FE2CD4D7-F858-481E-844E-BD6FB7959D68}" destId="{8C5972BB-DF66-48BF-85AF-EE0A6A66EB2E}" srcOrd="0" destOrd="0" presId="urn:microsoft.com/office/officeart/2008/layout/HalfCircleOrganizationChart"/>
    <dgm:cxn modelId="{52407880-0901-46D7-BA5F-B0997969C95D}" type="presParOf" srcId="{FE2CD4D7-F858-481E-844E-BD6FB7959D68}" destId="{736A5F04-6C54-48DE-9BB6-821F83E09A77}" srcOrd="1" destOrd="0" presId="urn:microsoft.com/office/officeart/2008/layout/HalfCircleOrganizationChart"/>
    <dgm:cxn modelId="{F6AEC57E-2E8D-467B-BF35-80476333B5AE}" type="presParOf" srcId="{FE2CD4D7-F858-481E-844E-BD6FB7959D68}" destId="{F2A96CA4-67B6-4001-85D6-5DC6B992C0A8}" srcOrd="2" destOrd="0" presId="urn:microsoft.com/office/officeart/2008/layout/HalfCircleOrganizationChart"/>
    <dgm:cxn modelId="{A2A9E911-6D68-410C-AE72-D4DADD9DF8E3}" type="presParOf" srcId="{FE2CD4D7-F858-481E-844E-BD6FB7959D68}" destId="{72FC2021-90F0-4D4D-B627-21C8BA0511B7}" srcOrd="3" destOrd="0" presId="urn:microsoft.com/office/officeart/2008/layout/HalfCircleOrganizationChart"/>
    <dgm:cxn modelId="{87960DE8-C0E0-418F-AFD4-ADE9F6923DF9}" type="presParOf" srcId="{069EF83F-856B-4552-ADEB-71B6936F5CCA}" destId="{D163340A-D5EE-4C52-80E4-9137806381FB}" srcOrd="1" destOrd="0" presId="urn:microsoft.com/office/officeart/2008/layout/HalfCircleOrganizationChart"/>
    <dgm:cxn modelId="{3713A93B-D980-4C54-AFA5-6B85D87FC351}" type="presParOf" srcId="{069EF83F-856B-4552-ADEB-71B6936F5CCA}" destId="{53FFEC9A-B193-4E16-9A4C-13ED171698BF}" srcOrd="2" destOrd="0" presId="urn:microsoft.com/office/officeart/2008/layout/HalfCircleOrganizationChart"/>
    <dgm:cxn modelId="{DC1C7F2F-FCF3-46DA-8E7D-B74FBC4F7BE3}" type="presParOf" srcId="{CEE5E6B5-4E62-4329-8CDB-3DD28C8EF452}" destId="{AE20567A-8562-420D-987B-9F478D021358}" srcOrd="2" destOrd="0" presId="urn:microsoft.com/office/officeart/2008/layout/HalfCircleOrganizationChart"/>
    <dgm:cxn modelId="{BDF0687C-8B5E-471B-BD99-5D4713F31E3F}" type="presParOf" srcId="{CEE5E6B5-4E62-4329-8CDB-3DD28C8EF452}" destId="{B70C7A37-12BB-4B56-B120-2D5358212C2A}" srcOrd="3" destOrd="0" presId="urn:microsoft.com/office/officeart/2008/layout/HalfCircleOrganizationChart"/>
    <dgm:cxn modelId="{B09B793F-BD8D-4A29-B682-86298D6BB450}" type="presParOf" srcId="{B70C7A37-12BB-4B56-B120-2D5358212C2A}" destId="{ECCE3B95-130F-4CA7-9781-2EDD02EC46D8}" srcOrd="0" destOrd="0" presId="urn:microsoft.com/office/officeart/2008/layout/HalfCircleOrganizationChart"/>
    <dgm:cxn modelId="{F7772316-21F8-472E-8F72-697A88ACAA46}" type="presParOf" srcId="{ECCE3B95-130F-4CA7-9781-2EDD02EC46D8}" destId="{C8E96109-5F0C-4ABC-B9AC-0CC0522B8FF7}" srcOrd="0" destOrd="0" presId="urn:microsoft.com/office/officeart/2008/layout/HalfCircleOrganizationChart"/>
    <dgm:cxn modelId="{86ABA2AB-8C33-492F-BEDF-26D6C59AE85F}" type="presParOf" srcId="{ECCE3B95-130F-4CA7-9781-2EDD02EC46D8}" destId="{2F6B7478-156C-40DB-B9AC-D7C8899763EB}" srcOrd="1" destOrd="0" presId="urn:microsoft.com/office/officeart/2008/layout/HalfCircleOrganizationChart"/>
    <dgm:cxn modelId="{0765027D-270A-4438-B538-B3F92617510B}" type="presParOf" srcId="{ECCE3B95-130F-4CA7-9781-2EDD02EC46D8}" destId="{BF8E3C4A-AE9D-4E8E-8620-0911934A549F}" srcOrd="2" destOrd="0" presId="urn:microsoft.com/office/officeart/2008/layout/HalfCircleOrganizationChart"/>
    <dgm:cxn modelId="{46228F1F-C7FB-41C4-BED9-299799184195}" type="presParOf" srcId="{ECCE3B95-130F-4CA7-9781-2EDD02EC46D8}" destId="{410A2966-D6DF-4AAC-B9F1-0B8A9DD7450B}" srcOrd="3" destOrd="0" presId="urn:microsoft.com/office/officeart/2008/layout/HalfCircleOrganizationChart"/>
    <dgm:cxn modelId="{9481B684-6EF3-4873-A9A6-895AD0251349}" type="presParOf" srcId="{B70C7A37-12BB-4B56-B120-2D5358212C2A}" destId="{00E9FA1D-66D5-4952-BB2E-F40EF3026076}" srcOrd="1" destOrd="0" presId="urn:microsoft.com/office/officeart/2008/layout/HalfCircleOrganizationChart"/>
    <dgm:cxn modelId="{AB2D39D5-14FE-448A-89BE-1EFE820520C2}" type="presParOf" srcId="{B70C7A37-12BB-4B56-B120-2D5358212C2A}" destId="{464E31F2-8DAD-46C0-B82A-E188CBC210AC}" srcOrd="2" destOrd="0" presId="urn:microsoft.com/office/officeart/2008/layout/HalfCircleOrganizationChart"/>
    <dgm:cxn modelId="{D286A9FD-F41C-45B9-A8FD-05DFF972D510}" type="presParOf" srcId="{CEE5E6B5-4E62-4329-8CDB-3DD28C8EF452}" destId="{89309780-D65A-49EB-8D48-43559C633C4A}" srcOrd="4" destOrd="0" presId="urn:microsoft.com/office/officeart/2008/layout/HalfCircleOrganizationChart"/>
    <dgm:cxn modelId="{1C8F21DE-D7D9-4D05-9DC0-DFE08C2E807C}" type="presParOf" srcId="{CEE5E6B5-4E62-4329-8CDB-3DD28C8EF452}" destId="{EA022BB7-AA3E-4603-B4DF-04BE60F23653}" srcOrd="5" destOrd="0" presId="urn:microsoft.com/office/officeart/2008/layout/HalfCircleOrganizationChart"/>
    <dgm:cxn modelId="{0425D5C0-15F7-48F2-B886-C804ADAC19D6}" type="presParOf" srcId="{EA022BB7-AA3E-4603-B4DF-04BE60F23653}" destId="{FAE0BAA8-F7BB-48B7-AED0-A3360F9AE113}" srcOrd="0" destOrd="0" presId="urn:microsoft.com/office/officeart/2008/layout/HalfCircleOrganizationChart"/>
    <dgm:cxn modelId="{CBD6D006-D4E6-41A2-8754-9435C81AC9B0}" type="presParOf" srcId="{FAE0BAA8-F7BB-48B7-AED0-A3360F9AE113}" destId="{707417F5-F417-4ED0-BD82-1A8DD0944256}" srcOrd="0" destOrd="0" presId="urn:microsoft.com/office/officeart/2008/layout/HalfCircleOrganizationChart"/>
    <dgm:cxn modelId="{7517CFCC-1B65-4DDB-8335-0BDABF2CE4E6}" type="presParOf" srcId="{FAE0BAA8-F7BB-48B7-AED0-A3360F9AE113}" destId="{DF9FAEF6-AF26-4A9F-BDFE-AE06494A7C35}" srcOrd="1" destOrd="0" presId="urn:microsoft.com/office/officeart/2008/layout/HalfCircleOrganizationChart"/>
    <dgm:cxn modelId="{B4B0C92F-C3FB-4D15-A643-C2968C0A7BA8}" type="presParOf" srcId="{FAE0BAA8-F7BB-48B7-AED0-A3360F9AE113}" destId="{3D16767E-3AD2-4C44-8A3F-91F9E689E956}" srcOrd="2" destOrd="0" presId="urn:microsoft.com/office/officeart/2008/layout/HalfCircleOrganizationChart"/>
    <dgm:cxn modelId="{01012539-838F-46CA-AE4A-DA0B88E32E85}" type="presParOf" srcId="{FAE0BAA8-F7BB-48B7-AED0-A3360F9AE113}" destId="{50252518-A9EA-4D2B-9463-DCA154F63A2A}" srcOrd="3" destOrd="0" presId="urn:microsoft.com/office/officeart/2008/layout/HalfCircleOrganizationChart"/>
    <dgm:cxn modelId="{89B6215F-9DBC-4981-A1D4-9FA56FBB5AA3}" type="presParOf" srcId="{EA022BB7-AA3E-4603-B4DF-04BE60F23653}" destId="{835A5E74-2BEA-49C6-9A56-EE27EDCBB25A}" srcOrd="1" destOrd="0" presId="urn:microsoft.com/office/officeart/2008/layout/HalfCircleOrganizationChart"/>
    <dgm:cxn modelId="{6B4B9E9C-A05B-436A-A7F9-8F86EB09AD63}" type="presParOf" srcId="{EA022BB7-AA3E-4603-B4DF-04BE60F23653}" destId="{C9781CA6-B27E-45A6-AA6E-75391BBA7DB0}" srcOrd="2" destOrd="0" presId="urn:microsoft.com/office/officeart/2008/layout/HalfCircleOrganizationChart"/>
    <dgm:cxn modelId="{5C84A561-7E35-49D5-865F-FDE4975EE8D7}" type="presParOf" srcId="{31C609C0-A255-491F-933D-E20A89448835}" destId="{0C47312E-E771-453F-BFEB-3F5E840C204E}" srcOrd="2" destOrd="0" presId="urn:microsoft.com/office/officeart/2008/layout/HalfCircleOrganizationChar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4CE734C-CE13-4C71-960D-49FE9CA81C9E}"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IN"/>
        </a:p>
      </dgm:t>
    </dgm:pt>
    <dgm:pt modelId="{30C199DA-6264-45EB-9767-A5C3189EB5F8}" type="asst">
      <dgm:prSet phldrT="[Text]" phldr="1"/>
      <dgm:spPr/>
      <dgm:t>
        <a:bodyPr/>
        <a:lstStyle/>
        <a:p>
          <a:endParaRPr lang="en-IN"/>
        </a:p>
      </dgm:t>
    </dgm:pt>
    <dgm:pt modelId="{C781EE07-01A1-4B27-B816-196C121ABA20}" type="parTrans" cxnId="{AD9D1A8B-2CBE-4657-90FF-31BB7DFF7FCF}">
      <dgm:prSet/>
      <dgm:spPr/>
      <dgm:t>
        <a:bodyPr/>
        <a:lstStyle/>
        <a:p>
          <a:endParaRPr lang="en-IN"/>
        </a:p>
      </dgm:t>
    </dgm:pt>
    <dgm:pt modelId="{D7447ADA-9DDC-4F17-A72E-8C983062BAF6}" type="sibTrans" cxnId="{AD9D1A8B-2CBE-4657-90FF-31BB7DFF7FCF}">
      <dgm:prSet/>
      <dgm:spPr/>
      <dgm:t>
        <a:bodyPr/>
        <a:lstStyle/>
        <a:p>
          <a:endParaRPr lang="en-IN"/>
        </a:p>
      </dgm:t>
    </dgm:pt>
    <dgm:pt modelId="{FAC3D439-B98D-482F-B495-47BAB61406C3}">
      <dgm:prSet phldrT="[Text]" custT="1"/>
      <dgm:spPr/>
      <dgm:t>
        <a:bodyPr/>
        <a:lstStyle/>
        <a:p>
          <a:r>
            <a:rPr lang="en-IN" sz="1400"/>
            <a:t>Agriculture and forestry</a:t>
          </a:r>
        </a:p>
      </dgm:t>
    </dgm:pt>
    <dgm:pt modelId="{0A6B754E-F3A3-4BD6-8CFA-4296CDD1F4E5}" type="parTrans" cxnId="{51D76653-D77A-4F43-B98E-D7D3B5812944}">
      <dgm:prSet/>
      <dgm:spPr/>
      <dgm:t>
        <a:bodyPr/>
        <a:lstStyle/>
        <a:p>
          <a:endParaRPr lang="en-IN"/>
        </a:p>
      </dgm:t>
    </dgm:pt>
    <dgm:pt modelId="{9001D020-BDC0-483B-B5A5-DAEEF1D976F8}" type="sibTrans" cxnId="{51D76653-D77A-4F43-B98E-D7D3B5812944}">
      <dgm:prSet/>
      <dgm:spPr/>
      <dgm:t>
        <a:bodyPr/>
        <a:lstStyle/>
        <a:p>
          <a:endParaRPr lang="en-IN"/>
        </a:p>
      </dgm:t>
    </dgm:pt>
    <dgm:pt modelId="{78C49341-07D2-4BB6-9534-04AEB33B6EC2}">
      <dgm:prSet phldrT="[Text]" custT="1"/>
      <dgm:spPr/>
      <dgm:t>
        <a:bodyPr/>
        <a:lstStyle/>
        <a:p>
          <a:r>
            <a:rPr lang="en-IN" sz="1600"/>
            <a:t>Fertilizers and Pesticides</a:t>
          </a:r>
        </a:p>
      </dgm:t>
    </dgm:pt>
    <dgm:pt modelId="{E6F644FF-96D0-45AE-BC36-AE7F083D77AA}" type="parTrans" cxnId="{638BF193-49CE-460C-8B34-7303E3784690}">
      <dgm:prSet/>
      <dgm:spPr/>
      <dgm:t>
        <a:bodyPr/>
        <a:lstStyle/>
        <a:p>
          <a:endParaRPr lang="en-IN"/>
        </a:p>
      </dgm:t>
    </dgm:pt>
    <dgm:pt modelId="{AAE44B80-45D2-42E5-B7B2-15AEA355C7CB}" type="sibTrans" cxnId="{638BF193-49CE-460C-8B34-7303E3784690}">
      <dgm:prSet/>
      <dgm:spPr/>
      <dgm:t>
        <a:bodyPr/>
        <a:lstStyle/>
        <a:p>
          <a:endParaRPr lang="en-IN"/>
        </a:p>
      </dgm:t>
    </dgm:pt>
    <dgm:pt modelId="{29DBF314-07A2-4BE6-B71D-67723EBDF566}">
      <dgm:prSet phldrT="[Text]" custT="1"/>
      <dgm:spPr/>
      <dgm:t>
        <a:bodyPr/>
        <a:lstStyle/>
        <a:p>
          <a:r>
            <a:rPr lang="en-IN" sz="1600"/>
            <a:t>Industrial process</a:t>
          </a:r>
        </a:p>
      </dgm:t>
    </dgm:pt>
    <dgm:pt modelId="{8091EF38-1FB9-4BBF-BADE-A417EFBCACD2}" type="parTrans" cxnId="{E9B9CA76-C0B5-4254-B98B-1A9860251802}">
      <dgm:prSet/>
      <dgm:spPr/>
      <dgm:t>
        <a:bodyPr/>
        <a:lstStyle/>
        <a:p>
          <a:endParaRPr lang="en-IN"/>
        </a:p>
      </dgm:t>
    </dgm:pt>
    <dgm:pt modelId="{A5D6257A-6FCE-4C32-BEC3-F21673F21EB7}" type="sibTrans" cxnId="{E9B9CA76-C0B5-4254-B98B-1A9860251802}">
      <dgm:prSet/>
      <dgm:spPr/>
      <dgm:t>
        <a:bodyPr/>
        <a:lstStyle/>
        <a:p>
          <a:endParaRPr lang="en-IN"/>
        </a:p>
      </dgm:t>
    </dgm:pt>
    <dgm:pt modelId="{24D61CAF-91FE-496B-803E-0D4D6DC9357E}">
      <dgm:prSet custT="1"/>
      <dgm:spPr/>
      <dgm:t>
        <a:bodyPr/>
        <a:lstStyle/>
        <a:p>
          <a:r>
            <a:rPr lang="en-US" sz="1600"/>
            <a:t>Anthropogenic sources of heavy metals</a:t>
          </a:r>
          <a:endParaRPr lang="en-IN" sz="1600"/>
        </a:p>
      </dgm:t>
    </dgm:pt>
    <dgm:pt modelId="{075B3BBF-2AE7-4468-989B-564F24BD337F}" type="parTrans" cxnId="{A109041C-06A0-492F-9C23-6DC11CF2EAA2}">
      <dgm:prSet/>
      <dgm:spPr/>
      <dgm:t>
        <a:bodyPr/>
        <a:lstStyle/>
        <a:p>
          <a:endParaRPr lang="en-IN"/>
        </a:p>
      </dgm:t>
    </dgm:pt>
    <dgm:pt modelId="{05C53994-7F55-4A39-9253-A4B6AA042481}" type="sibTrans" cxnId="{A109041C-06A0-492F-9C23-6DC11CF2EAA2}">
      <dgm:prSet/>
      <dgm:spPr/>
      <dgm:t>
        <a:bodyPr/>
        <a:lstStyle/>
        <a:p>
          <a:endParaRPr lang="en-IN"/>
        </a:p>
      </dgm:t>
    </dgm:pt>
    <dgm:pt modelId="{3F5A2711-613F-4BFA-AC2E-92EA80A137FF}" type="pres">
      <dgm:prSet presAssocID="{E4CE734C-CE13-4C71-960D-49FE9CA81C9E}" presName="hierChild1" presStyleCnt="0">
        <dgm:presLayoutVars>
          <dgm:orgChart val="1"/>
          <dgm:chPref val="1"/>
          <dgm:dir/>
          <dgm:animOne val="branch"/>
          <dgm:animLvl val="lvl"/>
          <dgm:resizeHandles/>
        </dgm:presLayoutVars>
      </dgm:prSet>
      <dgm:spPr/>
      <dgm:t>
        <a:bodyPr/>
        <a:lstStyle/>
        <a:p>
          <a:endParaRPr lang="en-IN"/>
        </a:p>
      </dgm:t>
    </dgm:pt>
    <dgm:pt modelId="{AC4E20C1-8BC1-4BB6-8894-8688BB2DBB1D}" type="pres">
      <dgm:prSet presAssocID="{30C199DA-6264-45EB-9767-A5C3189EB5F8}" presName="hierRoot1" presStyleCnt="0">
        <dgm:presLayoutVars>
          <dgm:hierBranch val="init"/>
        </dgm:presLayoutVars>
      </dgm:prSet>
      <dgm:spPr/>
    </dgm:pt>
    <dgm:pt modelId="{39A4A8A3-5F6D-4DCB-8D66-F87608B61C00}" type="pres">
      <dgm:prSet presAssocID="{30C199DA-6264-45EB-9767-A5C3189EB5F8}" presName="rootComposite1" presStyleCnt="0"/>
      <dgm:spPr/>
    </dgm:pt>
    <dgm:pt modelId="{478EC9D4-45E5-443A-8765-63521EF70FC9}" type="pres">
      <dgm:prSet presAssocID="{30C199DA-6264-45EB-9767-A5C3189EB5F8}" presName="rootText1" presStyleLbl="node0" presStyleIdx="0" presStyleCnt="2" custScaleY="100902">
        <dgm:presLayoutVars>
          <dgm:chPref val="3"/>
        </dgm:presLayoutVars>
      </dgm:prSet>
      <dgm:spPr/>
      <dgm:t>
        <a:bodyPr/>
        <a:lstStyle/>
        <a:p>
          <a:endParaRPr lang="en-IN"/>
        </a:p>
      </dgm:t>
    </dgm:pt>
    <dgm:pt modelId="{BE6F1CB0-F833-4B4C-A2C9-C102EC55AF5C}" type="pres">
      <dgm:prSet presAssocID="{30C199DA-6264-45EB-9767-A5C3189EB5F8}" presName="rootConnector1" presStyleLbl="asst0" presStyleIdx="0" presStyleCnt="0"/>
      <dgm:spPr/>
      <dgm:t>
        <a:bodyPr/>
        <a:lstStyle/>
        <a:p>
          <a:endParaRPr lang="en-IN"/>
        </a:p>
      </dgm:t>
    </dgm:pt>
    <dgm:pt modelId="{9F6D1FE4-D909-495E-9458-3264F7F1876A}" type="pres">
      <dgm:prSet presAssocID="{30C199DA-6264-45EB-9767-A5C3189EB5F8}" presName="hierChild2" presStyleCnt="0"/>
      <dgm:spPr/>
    </dgm:pt>
    <dgm:pt modelId="{C74F1D7A-1A1C-401E-BD40-0E6B1167D492}" type="pres">
      <dgm:prSet presAssocID="{0A6B754E-F3A3-4BD6-8CFA-4296CDD1F4E5}" presName="Name37" presStyleLbl="parChTrans1D2" presStyleIdx="0" presStyleCnt="3"/>
      <dgm:spPr/>
      <dgm:t>
        <a:bodyPr/>
        <a:lstStyle/>
        <a:p>
          <a:endParaRPr lang="en-IN"/>
        </a:p>
      </dgm:t>
    </dgm:pt>
    <dgm:pt modelId="{807A7F45-8C74-47A5-B15E-15DE1C9E7E3E}" type="pres">
      <dgm:prSet presAssocID="{FAC3D439-B98D-482F-B495-47BAB61406C3}" presName="hierRoot2" presStyleCnt="0">
        <dgm:presLayoutVars>
          <dgm:hierBranch val="init"/>
        </dgm:presLayoutVars>
      </dgm:prSet>
      <dgm:spPr/>
    </dgm:pt>
    <dgm:pt modelId="{4D17AC50-DE62-4F31-8A37-E705A7DE7828}" type="pres">
      <dgm:prSet presAssocID="{FAC3D439-B98D-482F-B495-47BAB61406C3}" presName="rootComposite" presStyleCnt="0"/>
      <dgm:spPr/>
    </dgm:pt>
    <dgm:pt modelId="{659FB41A-784B-4EE6-BEF5-737C53902B52}" type="pres">
      <dgm:prSet presAssocID="{FAC3D439-B98D-482F-B495-47BAB61406C3}" presName="rootText" presStyleLbl="node2" presStyleIdx="0" presStyleCnt="3">
        <dgm:presLayoutVars>
          <dgm:chPref val="3"/>
        </dgm:presLayoutVars>
      </dgm:prSet>
      <dgm:spPr/>
      <dgm:t>
        <a:bodyPr/>
        <a:lstStyle/>
        <a:p>
          <a:endParaRPr lang="en-IN"/>
        </a:p>
      </dgm:t>
    </dgm:pt>
    <dgm:pt modelId="{C0620855-AE3C-41D0-B862-05ECB23B8D51}" type="pres">
      <dgm:prSet presAssocID="{FAC3D439-B98D-482F-B495-47BAB61406C3}" presName="rootConnector" presStyleLbl="node2" presStyleIdx="0" presStyleCnt="3"/>
      <dgm:spPr/>
      <dgm:t>
        <a:bodyPr/>
        <a:lstStyle/>
        <a:p>
          <a:endParaRPr lang="en-IN"/>
        </a:p>
      </dgm:t>
    </dgm:pt>
    <dgm:pt modelId="{AB881C96-7DD9-4860-97C3-31481A0D7052}" type="pres">
      <dgm:prSet presAssocID="{FAC3D439-B98D-482F-B495-47BAB61406C3}" presName="hierChild4" presStyleCnt="0"/>
      <dgm:spPr/>
    </dgm:pt>
    <dgm:pt modelId="{FE95AEC9-E6F5-4143-BCA6-66ABE02C7FBD}" type="pres">
      <dgm:prSet presAssocID="{FAC3D439-B98D-482F-B495-47BAB61406C3}" presName="hierChild5" presStyleCnt="0"/>
      <dgm:spPr/>
    </dgm:pt>
    <dgm:pt modelId="{A5A6C2F8-64D7-4CDD-80FB-38FBF1F72068}" type="pres">
      <dgm:prSet presAssocID="{E6F644FF-96D0-45AE-BC36-AE7F083D77AA}" presName="Name37" presStyleLbl="parChTrans1D2" presStyleIdx="1" presStyleCnt="3"/>
      <dgm:spPr/>
      <dgm:t>
        <a:bodyPr/>
        <a:lstStyle/>
        <a:p>
          <a:endParaRPr lang="en-IN"/>
        </a:p>
      </dgm:t>
    </dgm:pt>
    <dgm:pt modelId="{F18AA0A1-5541-4547-B434-05E02AF03703}" type="pres">
      <dgm:prSet presAssocID="{78C49341-07D2-4BB6-9534-04AEB33B6EC2}" presName="hierRoot2" presStyleCnt="0">
        <dgm:presLayoutVars>
          <dgm:hierBranch val="init"/>
        </dgm:presLayoutVars>
      </dgm:prSet>
      <dgm:spPr/>
    </dgm:pt>
    <dgm:pt modelId="{1693220C-2AC8-4519-A52C-62B25B45FB02}" type="pres">
      <dgm:prSet presAssocID="{78C49341-07D2-4BB6-9534-04AEB33B6EC2}" presName="rootComposite" presStyleCnt="0"/>
      <dgm:spPr/>
    </dgm:pt>
    <dgm:pt modelId="{910FF123-91C1-4FCF-8C10-8F1ACCE9FC96}" type="pres">
      <dgm:prSet presAssocID="{78C49341-07D2-4BB6-9534-04AEB33B6EC2}" presName="rootText" presStyleLbl="node2" presStyleIdx="1" presStyleCnt="3" custLinFactNeighborX="1989">
        <dgm:presLayoutVars>
          <dgm:chPref val="3"/>
        </dgm:presLayoutVars>
      </dgm:prSet>
      <dgm:spPr/>
      <dgm:t>
        <a:bodyPr/>
        <a:lstStyle/>
        <a:p>
          <a:endParaRPr lang="en-IN"/>
        </a:p>
      </dgm:t>
    </dgm:pt>
    <dgm:pt modelId="{42BD1135-E223-42A6-8BE5-CBF56897593A}" type="pres">
      <dgm:prSet presAssocID="{78C49341-07D2-4BB6-9534-04AEB33B6EC2}" presName="rootConnector" presStyleLbl="node2" presStyleIdx="1" presStyleCnt="3"/>
      <dgm:spPr/>
      <dgm:t>
        <a:bodyPr/>
        <a:lstStyle/>
        <a:p>
          <a:endParaRPr lang="en-IN"/>
        </a:p>
      </dgm:t>
    </dgm:pt>
    <dgm:pt modelId="{64D034AE-7967-4E11-A77F-E675AD32638C}" type="pres">
      <dgm:prSet presAssocID="{78C49341-07D2-4BB6-9534-04AEB33B6EC2}" presName="hierChild4" presStyleCnt="0"/>
      <dgm:spPr/>
    </dgm:pt>
    <dgm:pt modelId="{61D58F39-EFFF-4337-8DF2-84110E417159}" type="pres">
      <dgm:prSet presAssocID="{78C49341-07D2-4BB6-9534-04AEB33B6EC2}" presName="hierChild5" presStyleCnt="0"/>
      <dgm:spPr/>
    </dgm:pt>
    <dgm:pt modelId="{FB34CE28-1B9C-4D62-B526-001B3487829E}" type="pres">
      <dgm:prSet presAssocID="{8091EF38-1FB9-4BBF-BADE-A417EFBCACD2}" presName="Name37" presStyleLbl="parChTrans1D2" presStyleIdx="2" presStyleCnt="3"/>
      <dgm:spPr/>
      <dgm:t>
        <a:bodyPr/>
        <a:lstStyle/>
        <a:p>
          <a:endParaRPr lang="en-IN"/>
        </a:p>
      </dgm:t>
    </dgm:pt>
    <dgm:pt modelId="{5DBACBBC-F6BA-42C1-87C5-2D10FC3DF885}" type="pres">
      <dgm:prSet presAssocID="{29DBF314-07A2-4BE6-B71D-67723EBDF566}" presName="hierRoot2" presStyleCnt="0">
        <dgm:presLayoutVars>
          <dgm:hierBranch val="init"/>
        </dgm:presLayoutVars>
      </dgm:prSet>
      <dgm:spPr/>
    </dgm:pt>
    <dgm:pt modelId="{DF8A4691-9FD3-4556-9F58-2CB297436358}" type="pres">
      <dgm:prSet presAssocID="{29DBF314-07A2-4BE6-B71D-67723EBDF566}" presName="rootComposite" presStyleCnt="0"/>
      <dgm:spPr/>
    </dgm:pt>
    <dgm:pt modelId="{832251B6-3349-41CB-B899-FE16220142BB}" type="pres">
      <dgm:prSet presAssocID="{29DBF314-07A2-4BE6-B71D-67723EBDF566}" presName="rootText" presStyleLbl="node2" presStyleIdx="2" presStyleCnt="3">
        <dgm:presLayoutVars>
          <dgm:chPref val="3"/>
        </dgm:presLayoutVars>
      </dgm:prSet>
      <dgm:spPr/>
      <dgm:t>
        <a:bodyPr/>
        <a:lstStyle/>
        <a:p>
          <a:endParaRPr lang="en-IN"/>
        </a:p>
      </dgm:t>
    </dgm:pt>
    <dgm:pt modelId="{DBBD0550-8517-461A-93C4-FB7832C6143D}" type="pres">
      <dgm:prSet presAssocID="{29DBF314-07A2-4BE6-B71D-67723EBDF566}" presName="rootConnector" presStyleLbl="node2" presStyleIdx="2" presStyleCnt="3"/>
      <dgm:spPr/>
      <dgm:t>
        <a:bodyPr/>
        <a:lstStyle/>
        <a:p>
          <a:endParaRPr lang="en-IN"/>
        </a:p>
      </dgm:t>
    </dgm:pt>
    <dgm:pt modelId="{571144F6-E169-43D6-B03B-5AED329F8FF4}" type="pres">
      <dgm:prSet presAssocID="{29DBF314-07A2-4BE6-B71D-67723EBDF566}" presName="hierChild4" presStyleCnt="0"/>
      <dgm:spPr/>
    </dgm:pt>
    <dgm:pt modelId="{F6138D51-1B18-4319-AEF4-43C1698AD684}" type="pres">
      <dgm:prSet presAssocID="{29DBF314-07A2-4BE6-B71D-67723EBDF566}" presName="hierChild5" presStyleCnt="0"/>
      <dgm:spPr/>
    </dgm:pt>
    <dgm:pt modelId="{28B052F2-427A-488E-9C2E-CC9E47E1F8B3}" type="pres">
      <dgm:prSet presAssocID="{30C199DA-6264-45EB-9767-A5C3189EB5F8}" presName="hierChild3" presStyleCnt="0"/>
      <dgm:spPr/>
    </dgm:pt>
    <dgm:pt modelId="{2AF66EA8-EF5B-4F60-AFC3-B20C941C4737}" type="pres">
      <dgm:prSet presAssocID="{24D61CAF-91FE-496B-803E-0D4D6DC9357E}" presName="hierRoot1" presStyleCnt="0">
        <dgm:presLayoutVars>
          <dgm:hierBranch val="init"/>
        </dgm:presLayoutVars>
      </dgm:prSet>
      <dgm:spPr/>
    </dgm:pt>
    <dgm:pt modelId="{BA8F977F-F62B-4153-A2A6-CB1465AAE224}" type="pres">
      <dgm:prSet presAssocID="{24D61CAF-91FE-496B-803E-0D4D6DC9357E}" presName="rootComposite1" presStyleCnt="0"/>
      <dgm:spPr/>
    </dgm:pt>
    <dgm:pt modelId="{54D089EA-53F9-4D99-A493-9ACCC39DAF83}" type="pres">
      <dgm:prSet presAssocID="{24D61CAF-91FE-496B-803E-0D4D6DC9357E}" presName="rootText1" presStyleLbl="node0" presStyleIdx="1" presStyleCnt="2" custScaleY="102121" custLinFactX="-21308" custLinFactNeighborX="-100000" custLinFactNeighborY="-1">
        <dgm:presLayoutVars>
          <dgm:chPref val="3"/>
        </dgm:presLayoutVars>
      </dgm:prSet>
      <dgm:spPr/>
      <dgm:t>
        <a:bodyPr/>
        <a:lstStyle/>
        <a:p>
          <a:endParaRPr lang="en-IN"/>
        </a:p>
      </dgm:t>
    </dgm:pt>
    <dgm:pt modelId="{4D120CE4-9EAA-4224-8F2A-0B071EBAAD72}" type="pres">
      <dgm:prSet presAssocID="{24D61CAF-91FE-496B-803E-0D4D6DC9357E}" presName="rootConnector1" presStyleLbl="node1" presStyleIdx="0" presStyleCnt="0"/>
      <dgm:spPr/>
      <dgm:t>
        <a:bodyPr/>
        <a:lstStyle/>
        <a:p>
          <a:endParaRPr lang="en-IN"/>
        </a:p>
      </dgm:t>
    </dgm:pt>
    <dgm:pt modelId="{6E04D67A-F92B-48D2-B700-E5E74795EBFF}" type="pres">
      <dgm:prSet presAssocID="{24D61CAF-91FE-496B-803E-0D4D6DC9357E}" presName="hierChild2" presStyleCnt="0"/>
      <dgm:spPr/>
    </dgm:pt>
    <dgm:pt modelId="{FCF6E7D1-02F4-45D3-A65E-C73CD1D4A31C}" type="pres">
      <dgm:prSet presAssocID="{24D61CAF-91FE-496B-803E-0D4D6DC9357E}" presName="hierChild3" presStyleCnt="0"/>
      <dgm:spPr/>
    </dgm:pt>
  </dgm:ptLst>
  <dgm:cxnLst>
    <dgm:cxn modelId="{62FB49E1-757B-400A-875E-A286F3CB8CD0}" type="presOf" srcId="{E4CE734C-CE13-4C71-960D-49FE9CA81C9E}" destId="{3F5A2711-613F-4BFA-AC2E-92EA80A137FF}" srcOrd="0" destOrd="0" presId="urn:microsoft.com/office/officeart/2005/8/layout/orgChart1"/>
    <dgm:cxn modelId="{5753DE96-919A-40A3-90AC-8BC66B6121D6}" type="presOf" srcId="{24D61CAF-91FE-496B-803E-0D4D6DC9357E}" destId="{54D089EA-53F9-4D99-A493-9ACCC39DAF83}" srcOrd="0" destOrd="0" presId="urn:microsoft.com/office/officeart/2005/8/layout/orgChart1"/>
    <dgm:cxn modelId="{E9B9CA76-C0B5-4254-B98B-1A9860251802}" srcId="{30C199DA-6264-45EB-9767-A5C3189EB5F8}" destId="{29DBF314-07A2-4BE6-B71D-67723EBDF566}" srcOrd="2" destOrd="0" parTransId="{8091EF38-1FB9-4BBF-BADE-A417EFBCACD2}" sibTransId="{A5D6257A-6FCE-4C32-BEC3-F21673F21EB7}"/>
    <dgm:cxn modelId="{51D76653-D77A-4F43-B98E-D7D3B5812944}" srcId="{30C199DA-6264-45EB-9767-A5C3189EB5F8}" destId="{FAC3D439-B98D-482F-B495-47BAB61406C3}" srcOrd="0" destOrd="0" parTransId="{0A6B754E-F3A3-4BD6-8CFA-4296CDD1F4E5}" sibTransId="{9001D020-BDC0-483B-B5A5-DAEEF1D976F8}"/>
    <dgm:cxn modelId="{EF9E1570-E45F-4AC4-A07E-5483C5C53F7A}" type="presOf" srcId="{0A6B754E-F3A3-4BD6-8CFA-4296CDD1F4E5}" destId="{C74F1D7A-1A1C-401E-BD40-0E6B1167D492}" srcOrd="0" destOrd="0" presId="urn:microsoft.com/office/officeart/2005/8/layout/orgChart1"/>
    <dgm:cxn modelId="{70CBBFB0-F281-494F-B4A3-C0F8A5FAB8A7}" type="presOf" srcId="{E6F644FF-96D0-45AE-BC36-AE7F083D77AA}" destId="{A5A6C2F8-64D7-4CDD-80FB-38FBF1F72068}" srcOrd="0" destOrd="0" presId="urn:microsoft.com/office/officeart/2005/8/layout/orgChart1"/>
    <dgm:cxn modelId="{1E0C1189-346E-4541-981D-1E65B0B8511F}" type="presOf" srcId="{29DBF314-07A2-4BE6-B71D-67723EBDF566}" destId="{DBBD0550-8517-461A-93C4-FB7832C6143D}" srcOrd="1" destOrd="0" presId="urn:microsoft.com/office/officeart/2005/8/layout/orgChart1"/>
    <dgm:cxn modelId="{673DEACF-8874-4437-8B41-5F10577F8999}" type="presOf" srcId="{30C199DA-6264-45EB-9767-A5C3189EB5F8}" destId="{BE6F1CB0-F833-4B4C-A2C9-C102EC55AF5C}" srcOrd="1" destOrd="0" presId="urn:microsoft.com/office/officeart/2005/8/layout/orgChart1"/>
    <dgm:cxn modelId="{FDCF8525-1605-4235-99AE-1A091DD1CB70}" type="presOf" srcId="{FAC3D439-B98D-482F-B495-47BAB61406C3}" destId="{C0620855-AE3C-41D0-B862-05ECB23B8D51}" srcOrd="1" destOrd="0" presId="urn:microsoft.com/office/officeart/2005/8/layout/orgChart1"/>
    <dgm:cxn modelId="{13165263-9FDC-4FDF-8078-60F9BA257BD4}" type="presOf" srcId="{29DBF314-07A2-4BE6-B71D-67723EBDF566}" destId="{832251B6-3349-41CB-B899-FE16220142BB}" srcOrd="0" destOrd="0" presId="urn:microsoft.com/office/officeart/2005/8/layout/orgChart1"/>
    <dgm:cxn modelId="{54B26B70-8979-47B6-B79F-32BFAAA6039C}" type="presOf" srcId="{24D61CAF-91FE-496B-803E-0D4D6DC9357E}" destId="{4D120CE4-9EAA-4224-8F2A-0B071EBAAD72}" srcOrd="1" destOrd="0" presId="urn:microsoft.com/office/officeart/2005/8/layout/orgChart1"/>
    <dgm:cxn modelId="{E3FBBBEB-FF41-4016-A13A-09FA4B3C081B}" type="presOf" srcId="{30C199DA-6264-45EB-9767-A5C3189EB5F8}" destId="{478EC9D4-45E5-443A-8765-63521EF70FC9}" srcOrd="0" destOrd="0" presId="urn:microsoft.com/office/officeart/2005/8/layout/orgChart1"/>
    <dgm:cxn modelId="{4A60DB22-C31E-43F3-BD19-8C802E30513C}" type="presOf" srcId="{78C49341-07D2-4BB6-9534-04AEB33B6EC2}" destId="{910FF123-91C1-4FCF-8C10-8F1ACCE9FC96}" srcOrd="0" destOrd="0" presId="urn:microsoft.com/office/officeart/2005/8/layout/orgChart1"/>
    <dgm:cxn modelId="{AD9D1A8B-2CBE-4657-90FF-31BB7DFF7FCF}" srcId="{E4CE734C-CE13-4C71-960D-49FE9CA81C9E}" destId="{30C199DA-6264-45EB-9767-A5C3189EB5F8}" srcOrd="0" destOrd="0" parTransId="{C781EE07-01A1-4B27-B816-196C121ABA20}" sibTransId="{D7447ADA-9DDC-4F17-A72E-8C983062BAF6}"/>
    <dgm:cxn modelId="{A109041C-06A0-492F-9C23-6DC11CF2EAA2}" srcId="{E4CE734C-CE13-4C71-960D-49FE9CA81C9E}" destId="{24D61CAF-91FE-496B-803E-0D4D6DC9357E}" srcOrd="1" destOrd="0" parTransId="{075B3BBF-2AE7-4468-989B-564F24BD337F}" sibTransId="{05C53994-7F55-4A39-9253-A4B6AA042481}"/>
    <dgm:cxn modelId="{DE0A2BCF-DE6B-4317-84A1-5CE22B0D0E51}" type="presOf" srcId="{8091EF38-1FB9-4BBF-BADE-A417EFBCACD2}" destId="{FB34CE28-1B9C-4D62-B526-001B3487829E}" srcOrd="0" destOrd="0" presId="urn:microsoft.com/office/officeart/2005/8/layout/orgChart1"/>
    <dgm:cxn modelId="{6EDCAB92-BC4A-4A61-888B-04C491DB91A2}" type="presOf" srcId="{FAC3D439-B98D-482F-B495-47BAB61406C3}" destId="{659FB41A-784B-4EE6-BEF5-737C53902B52}" srcOrd="0" destOrd="0" presId="urn:microsoft.com/office/officeart/2005/8/layout/orgChart1"/>
    <dgm:cxn modelId="{638BF193-49CE-460C-8B34-7303E3784690}" srcId="{30C199DA-6264-45EB-9767-A5C3189EB5F8}" destId="{78C49341-07D2-4BB6-9534-04AEB33B6EC2}" srcOrd="1" destOrd="0" parTransId="{E6F644FF-96D0-45AE-BC36-AE7F083D77AA}" sibTransId="{AAE44B80-45D2-42E5-B7B2-15AEA355C7CB}"/>
    <dgm:cxn modelId="{B3A01A57-CA4D-47F0-9085-973BBC528428}" type="presOf" srcId="{78C49341-07D2-4BB6-9534-04AEB33B6EC2}" destId="{42BD1135-E223-42A6-8BE5-CBF56897593A}" srcOrd="1" destOrd="0" presId="urn:microsoft.com/office/officeart/2005/8/layout/orgChart1"/>
    <dgm:cxn modelId="{7ACA919C-D2EF-44A2-90C8-F1551C89FB32}" type="presParOf" srcId="{3F5A2711-613F-4BFA-AC2E-92EA80A137FF}" destId="{AC4E20C1-8BC1-4BB6-8894-8688BB2DBB1D}" srcOrd="0" destOrd="0" presId="urn:microsoft.com/office/officeart/2005/8/layout/orgChart1"/>
    <dgm:cxn modelId="{73C96851-90D4-4A33-9A32-77462AD88BF0}" type="presParOf" srcId="{AC4E20C1-8BC1-4BB6-8894-8688BB2DBB1D}" destId="{39A4A8A3-5F6D-4DCB-8D66-F87608B61C00}" srcOrd="0" destOrd="0" presId="urn:microsoft.com/office/officeart/2005/8/layout/orgChart1"/>
    <dgm:cxn modelId="{A554AFB2-354A-4859-95F6-2AF1E3382F53}" type="presParOf" srcId="{39A4A8A3-5F6D-4DCB-8D66-F87608B61C00}" destId="{478EC9D4-45E5-443A-8765-63521EF70FC9}" srcOrd="0" destOrd="0" presId="urn:microsoft.com/office/officeart/2005/8/layout/orgChart1"/>
    <dgm:cxn modelId="{CB8E637C-C03F-4320-8721-D17E45798AFA}" type="presParOf" srcId="{39A4A8A3-5F6D-4DCB-8D66-F87608B61C00}" destId="{BE6F1CB0-F833-4B4C-A2C9-C102EC55AF5C}" srcOrd="1" destOrd="0" presId="urn:microsoft.com/office/officeart/2005/8/layout/orgChart1"/>
    <dgm:cxn modelId="{BE6AB3F7-9DA3-4FCA-855D-C1663F535D78}" type="presParOf" srcId="{AC4E20C1-8BC1-4BB6-8894-8688BB2DBB1D}" destId="{9F6D1FE4-D909-495E-9458-3264F7F1876A}" srcOrd="1" destOrd="0" presId="urn:microsoft.com/office/officeart/2005/8/layout/orgChart1"/>
    <dgm:cxn modelId="{0A1A5B10-8545-4A2F-B514-63837DDBE857}" type="presParOf" srcId="{9F6D1FE4-D909-495E-9458-3264F7F1876A}" destId="{C74F1D7A-1A1C-401E-BD40-0E6B1167D492}" srcOrd="0" destOrd="0" presId="urn:microsoft.com/office/officeart/2005/8/layout/orgChart1"/>
    <dgm:cxn modelId="{D26F0FEE-22BD-4477-8AA3-8961DC85B9DC}" type="presParOf" srcId="{9F6D1FE4-D909-495E-9458-3264F7F1876A}" destId="{807A7F45-8C74-47A5-B15E-15DE1C9E7E3E}" srcOrd="1" destOrd="0" presId="urn:microsoft.com/office/officeart/2005/8/layout/orgChart1"/>
    <dgm:cxn modelId="{BF6CBF1E-3786-49B3-8FA9-84597D4F0D4D}" type="presParOf" srcId="{807A7F45-8C74-47A5-B15E-15DE1C9E7E3E}" destId="{4D17AC50-DE62-4F31-8A37-E705A7DE7828}" srcOrd="0" destOrd="0" presId="urn:microsoft.com/office/officeart/2005/8/layout/orgChart1"/>
    <dgm:cxn modelId="{97B3DA35-B6EB-4AB0-B39A-470AA370AAB5}" type="presParOf" srcId="{4D17AC50-DE62-4F31-8A37-E705A7DE7828}" destId="{659FB41A-784B-4EE6-BEF5-737C53902B52}" srcOrd="0" destOrd="0" presId="urn:microsoft.com/office/officeart/2005/8/layout/orgChart1"/>
    <dgm:cxn modelId="{0BD0D556-1ED2-401E-9876-82CFE19DBA6B}" type="presParOf" srcId="{4D17AC50-DE62-4F31-8A37-E705A7DE7828}" destId="{C0620855-AE3C-41D0-B862-05ECB23B8D51}" srcOrd="1" destOrd="0" presId="urn:microsoft.com/office/officeart/2005/8/layout/orgChart1"/>
    <dgm:cxn modelId="{E00401E5-693C-4F3E-B9A7-F336E0AD721B}" type="presParOf" srcId="{807A7F45-8C74-47A5-B15E-15DE1C9E7E3E}" destId="{AB881C96-7DD9-4860-97C3-31481A0D7052}" srcOrd="1" destOrd="0" presId="urn:microsoft.com/office/officeart/2005/8/layout/orgChart1"/>
    <dgm:cxn modelId="{1FA76ECA-7937-4E43-8E00-1A137B7A74B4}" type="presParOf" srcId="{807A7F45-8C74-47A5-B15E-15DE1C9E7E3E}" destId="{FE95AEC9-E6F5-4143-BCA6-66ABE02C7FBD}" srcOrd="2" destOrd="0" presId="urn:microsoft.com/office/officeart/2005/8/layout/orgChart1"/>
    <dgm:cxn modelId="{627EE011-24EC-45A0-B138-A89EC319B82A}" type="presParOf" srcId="{9F6D1FE4-D909-495E-9458-3264F7F1876A}" destId="{A5A6C2F8-64D7-4CDD-80FB-38FBF1F72068}" srcOrd="2" destOrd="0" presId="urn:microsoft.com/office/officeart/2005/8/layout/orgChart1"/>
    <dgm:cxn modelId="{F688D60B-91ED-43B6-9E38-EF59A06A514C}" type="presParOf" srcId="{9F6D1FE4-D909-495E-9458-3264F7F1876A}" destId="{F18AA0A1-5541-4547-B434-05E02AF03703}" srcOrd="3" destOrd="0" presId="urn:microsoft.com/office/officeart/2005/8/layout/orgChart1"/>
    <dgm:cxn modelId="{D8E0574A-6A43-43D8-B348-CE927B47C126}" type="presParOf" srcId="{F18AA0A1-5541-4547-B434-05E02AF03703}" destId="{1693220C-2AC8-4519-A52C-62B25B45FB02}" srcOrd="0" destOrd="0" presId="urn:microsoft.com/office/officeart/2005/8/layout/orgChart1"/>
    <dgm:cxn modelId="{A37A90A3-4EE7-4CDD-B5B6-E21316EFA1D7}" type="presParOf" srcId="{1693220C-2AC8-4519-A52C-62B25B45FB02}" destId="{910FF123-91C1-4FCF-8C10-8F1ACCE9FC96}" srcOrd="0" destOrd="0" presId="urn:microsoft.com/office/officeart/2005/8/layout/orgChart1"/>
    <dgm:cxn modelId="{21A66E55-4BB1-49F9-9CD1-861DBBDD9ABF}" type="presParOf" srcId="{1693220C-2AC8-4519-A52C-62B25B45FB02}" destId="{42BD1135-E223-42A6-8BE5-CBF56897593A}" srcOrd="1" destOrd="0" presId="urn:microsoft.com/office/officeart/2005/8/layout/orgChart1"/>
    <dgm:cxn modelId="{28B1369F-E866-4FB1-A4AC-B71434C38880}" type="presParOf" srcId="{F18AA0A1-5541-4547-B434-05E02AF03703}" destId="{64D034AE-7967-4E11-A77F-E675AD32638C}" srcOrd="1" destOrd="0" presId="urn:microsoft.com/office/officeart/2005/8/layout/orgChart1"/>
    <dgm:cxn modelId="{DFE92729-99A3-472F-B1E5-FC828021F16D}" type="presParOf" srcId="{F18AA0A1-5541-4547-B434-05E02AF03703}" destId="{61D58F39-EFFF-4337-8DF2-84110E417159}" srcOrd="2" destOrd="0" presId="urn:microsoft.com/office/officeart/2005/8/layout/orgChart1"/>
    <dgm:cxn modelId="{608C1982-B04F-4D44-A21D-AC43A8FC73A5}" type="presParOf" srcId="{9F6D1FE4-D909-495E-9458-3264F7F1876A}" destId="{FB34CE28-1B9C-4D62-B526-001B3487829E}" srcOrd="4" destOrd="0" presId="urn:microsoft.com/office/officeart/2005/8/layout/orgChart1"/>
    <dgm:cxn modelId="{DF38CB67-C699-4754-BA18-0DAD72934167}" type="presParOf" srcId="{9F6D1FE4-D909-495E-9458-3264F7F1876A}" destId="{5DBACBBC-F6BA-42C1-87C5-2D10FC3DF885}" srcOrd="5" destOrd="0" presId="urn:microsoft.com/office/officeart/2005/8/layout/orgChart1"/>
    <dgm:cxn modelId="{7A935B9A-D7EE-47D4-9CBB-CA67B8E37B0A}" type="presParOf" srcId="{5DBACBBC-F6BA-42C1-87C5-2D10FC3DF885}" destId="{DF8A4691-9FD3-4556-9F58-2CB297436358}" srcOrd="0" destOrd="0" presId="urn:microsoft.com/office/officeart/2005/8/layout/orgChart1"/>
    <dgm:cxn modelId="{1CF3735B-1777-42E1-8A62-45542A3D9ED1}" type="presParOf" srcId="{DF8A4691-9FD3-4556-9F58-2CB297436358}" destId="{832251B6-3349-41CB-B899-FE16220142BB}" srcOrd="0" destOrd="0" presId="urn:microsoft.com/office/officeart/2005/8/layout/orgChart1"/>
    <dgm:cxn modelId="{19B5A091-C27F-4189-AC29-FC5CF3F26B00}" type="presParOf" srcId="{DF8A4691-9FD3-4556-9F58-2CB297436358}" destId="{DBBD0550-8517-461A-93C4-FB7832C6143D}" srcOrd="1" destOrd="0" presId="urn:microsoft.com/office/officeart/2005/8/layout/orgChart1"/>
    <dgm:cxn modelId="{3F23CEF4-C68C-4BF2-A94B-3C6433AAE34F}" type="presParOf" srcId="{5DBACBBC-F6BA-42C1-87C5-2D10FC3DF885}" destId="{571144F6-E169-43D6-B03B-5AED329F8FF4}" srcOrd="1" destOrd="0" presId="urn:microsoft.com/office/officeart/2005/8/layout/orgChart1"/>
    <dgm:cxn modelId="{187D4619-698C-457B-84D3-D9390B02FAA2}" type="presParOf" srcId="{5DBACBBC-F6BA-42C1-87C5-2D10FC3DF885}" destId="{F6138D51-1B18-4319-AEF4-43C1698AD684}" srcOrd="2" destOrd="0" presId="urn:microsoft.com/office/officeart/2005/8/layout/orgChart1"/>
    <dgm:cxn modelId="{5213D060-FEA3-41CC-88EB-A5920E1CDF27}" type="presParOf" srcId="{AC4E20C1-8BC1-4BB6-8894-8688BB2DBB1D}" destId="{28B052F2-427A-488E-9C2E-CC9E47E1F8B3}" srcOrd="2" destOrd="0" presId="urn:microsoft.com/office/officeart/2005/8/layout/orgChart1"/>
    <dgm:cxn modelId="{CE338704-D583-4DD0-BA05-0C5A592E6E7A}" type="presParOf" srcId="{3F5A2711-613F-4BFA-AC2E-92EA80A137FF}" destId="{2AF66EA8-EF5B-4F60-AFC3-B20C941C4737}" srcOrd="1" destOrd="0" presId="urn:microsoft.com/office/officeart/2005/8/layout/orgChart1"/>
    <dgm:cxn modelId="{7B0573C5-2694-4A29-8143-068FBAA683F2}" type="presParOf" srcId="{2AF66EA8-EF5B-4F60-AFC3-B20C941C4737}" destId="{BA8F977F-F62B-4153-A2A6-CB1465AAE224}" srcOrd="0" destOrd="0" presId="urn:microsoft.com/office/officeart/2005/8/layout/orgChart1"/>
    <dgm:cxn modelId="{30890410-3991-47B4-ACC5-B494E012B6D9}" type="presParOf" srcId="{BA8F977F-F62B-4153-A2A6-CB1465AAE224}" destId="{54D089EA-53F9-4D99-A493-9ACCC39DAF83}" srcOrd="0" destOrd="0" presId="urn:microsoft.com/office/officeart/2005/8/layout/orgChart1"/>
    <dgm:cxn modelId="{AFBFB720-074F-423D-889B-A3E40D829D9A}" type="presParOf" srcId="{BA8F977F-F62B-4153-A2A6-CB1465AAE224}" destId="{4D120CE4-9EAA-4224-8F2A-0B071EBAAD72}" srcOrd="1" destOrd="0" presId="urn:microsoft.com/office/officeart/2005/8/layout/orgChart1"/>
    <dgm:cxn modelId="{4F71314D-20B2-440A-AC68-E543AEC08696}" type="presParOf" srcId="{2AF66EA8-EF5B-4F60-AFC3-B20C941C4737}" destId="{6E04D67A-F92B-48D2-B700-E5E74795EBFF}" srcOrd="1" destOrd="0" presId="urn:microsoft.com/office/officeart/2005/8/layout/orgChart1"/>
    <dgm:cxn modelId="{88405507-458A-432B-8344-37CCDA9A23EA}" type="presParOf" srcId="{2AF66EA8-EF5B-4F60-AFC3-B20C941C4737}" destId="{FCF6E7D1-02F4-45D3-A65E-C73CD1D4A31C}"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309780-D65A-49EB-8D48-43559C633C4A}">
      <dsp:nvSpPr>
        <dsp:cNvPr id="0" name=""/>
        <dsp:cNvSpPr/>
      </dsp:nvSpPr>
      <dsp:spPr>
        <a:xfrm>
          <a:off x="2743200" y="1431780"/>
          <a:ext cx="1940834" cy="336838"/>
        </a:xfrm>
        <a:custGeom>
          <a:avLst/>
          <a:gdLst/>
          <a:ahLst/>
          <a:cxnLst/>
          <a:rect l="0" t="0" r="0" b="0"/>
          <a:pathLst>
            <a:path>
              <a:moveTo>
                <a:pt x="0" y="0"/>
              </a:moveTo>
              <a:lnTo>
                <a:pt x="0" y="168419"/>
              </a:lnTo>
              <a:lnTo>
                <a:pt x="1940834" y="168419"/>
              </a:lnTo>
              <a:lnTo>
                <a:pt x="1940834"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E20567A-8562-420D-987B-9F478D021358}">
      <dsp:nvSpPr>
        <dsp:cNvPr id="0" name=""/>
        <dsp:cNvSpPr/>
      </dsp:nvSpPr>
      <dsp:spPr>
        <a:xfrm>
          <a:off x="2697480" y="1431780"/>
          <a:ext cx="91440" cy="336838"/>
        </a:xfrm>
        <a:custGeom>
          <a:avLst/>
          <a:gdLst/>
          <a:ahLst/>
          <a:cxnLst/>
          <a:rect l="0" t="0" r="0" b="0"/>
          <a:pathLst>
            <a:path>
              <a:moveTo>
                <a:pt x="45720" y="0"/>
              </a:moveTo>
              <a:lnTo>
                <a:pt x="4572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C4D537D-32E0-4BF3-90BF-D476AF160231}">
      <dsp:nvSpPr>
        <dsp:cNvPr id="0" name=""/>
        <dsp:cNvSpPr/>
      </dsp:nvSpPr>
      <dsp:spPr>
        <a:xfrm>
          <a:off x="802365" y="1431780"/>
          <a:ext cx="1940834" cy="336838"/>
        </a:xfrm>
        <a:custGeom>
          <a:avLst/>
          <a:gdLst/>
          <a:ahLst/>
          <a:cxnLst/>
          <a:rect l="0" t="0" r="0" b="0"/>
          <a:pathLst>
            <a:path>
              <a:moveTo>
                <a:pt x="1940834" y="0"/>
              </a:moveTo>
              <a:lnTo>
                <a:pt x="1940834" y="168419"/>
              </a:lnTo>
              <a:lnTo>
                <a:pt x="0" y="168419"/>
              </a:lnTo>
              <a:lnTo>
                <a:pt x="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8F136A-8B0E-49EA-8EAD-0C725CBB084A}">
      <dsp:nvSpPr>
        <dsp:cNvPr id="0" name=""/>
        <dsp:cNvSpPr/>
      </dsp:nvSpPr>
      <dsp:spPr>
        <a:xfrm>
          <a:off x="2342201" y="629782"/>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D5F61B-A7EE-4345-8C96-99E30F5FE546}">
      <dsp:nvSpPr>
        <dsp:cNvPr id="0" name=""/>
        <dsp:cNvSpPr/>
      </dsp:nvSpPr>
      <dsp:spPr>
        <a:xfrm>
          <a:off x="2342201" y="629782"/>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AC7821-DB74-4392-BA78-01D9EC56D40F}">
      <dsp:nvSpPr>
        <dsp:cNvPr id="0" name=""/>
        <dsp:cNvSpPr/>
      </dsp:nvSpPr>
      <dsp:spPr>
        <a:xfrm>
          <a:off x="1941202" y="774142"/>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Natural</a:t>
          </a:r>
          <a:r>
            <a:rPr lang="en-IN" sz="1600" kern="1200" baseline="0"/>
            <a:t> Sources of heavy metals</a:t>
          </a:r>
          <a:endParaRPr lang="en-IN" sz="1600" kern="1200"/>
        </a:p>
      </dsp:txBody>
      <dsp:txXfrm>
        <a:off x="1941202" y="774142"/>
        <a:ext cx="1603995" cy="513278"/>
      </dsp:txXfrm>
    </dsp:sp>
    <dsp:sp modelId="{736A5F04-6C54-48DE-9BB6-821F83E09A77}">
      <dsp:nvSpPr>
        <dsp:cNvPr id="0" name=""/>
        <dsp:cNvSpPr/>
      </dsp:nvSpPr>
      <dsp:spPr>
        <a:xfrm>
          <a:off x="401367"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A96CA4-67B6-4001-85D6-5DC6B992C0A8}">
      <dsp:nvSpPr>
        <dsp:cNvPr id="0" name=""/>
        <dsp:cNvSpPr/>
      </dsp:nvSpPr>
      <dsp:spPr>
        <a:xfrm>
          <a:off x="401367"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5972BB-DF66-48BF-85AF-EE0A6A66EB2E}">
      <dsp:nvSpPr>
        <dsp:cNvPr id="0" name=""/>
        <dsp:cNvSpPr/>
      </dsp:nvSpPr>
      <dsp:spPr>
        <a:xfrm>
          <a:off x="368"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Aerosols formation over seas</a:t>
          </a:r>
        </a:p>
      </dsp:txBody>
      <dsp:txXfrm>
        <a:off x="368" y="1912979"/>
        <a:ext cx="1603995" cy="513278"/>
      </dsp:txXfrm>
    </dsp:sp>
    <dsp:sp modelId="{2F6B7478-156C-40DB-B9AC-D7C8899763EB}">
      <dsp:nvSpPr>
        <dsp:cNvPr id="0" name=""/>
        <dsp:cNvSpPr/>
      </dsp:nvSpPr>
      <dsp:spPr>
        <a:xfrm>
          <a:off x="2342201"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8E3C4A-AE9D-4E8E-8620-0911934A549F}">
      <dsp:nvSpPr>
        <dsp:cNvPr id="0" name=""/>
        <dsp:cNvSpPr/>
      </dsp:nvSpPr>
      <dsp:spPr>
        <a:xfrm>
          <a:off x="2342201"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E96109-5F0C-4ABC-B9AC-0CC0522B8FF7}">
      <dsp:nvSpPr>
        <dsp:cNvPr id="0" name=""/>
        <dsp:cNvSpPr/>
      </dsp:nvSpPr>
      <dsp:spPr>
        <a:xfrm>
          <a:off x="1941202"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Weathering and abrasion of rocks</a:t>
          </a:r>
        </a:p>
      </dsp:txBody>
      <dsp:txXfrm>
        <a:off x="1941202" y="1912979"/>
        <a:ext cx="1603995" cy="513278"/>
      </dsp:txXfrm>
    </dsp:sp>
    <dsp:sp modelId="{DF9FAEF6-AF26-4A9F-BDFE-AE06494A7C35}">
      <dsp:nvSpPr>
        <dsp:cNvPr id="0" name=""/>
        <dsp:cNvSpPr/>
      </dsp:nvSpPr>
      <dsp:spPr>
        <a:xfrm>
          <a:off x="4283035" y="1768619"/>
          <a:ext cx="801997" cy="80199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16767E-3AD2-4C44-8A3F-91F9E689E956}">
      <dsp:nvSpPr>
        <dsp:cNvPr id="0" name=""/>
        <dsp:cNvSpPr/>
      </dsp:nvSpPr>
      <dsp:spPr>
        <a:xfrm>
          <a:off x="4283035" y="1768619"/>
          <a:ext cx="801997" cy="80199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7417F5-F417-4ED0-BD82-1A8DD0944256}">
      <dsp:nvSpPr>
        <dsp:cNvPr id="0" name=""/>
        <dsp:cNvSpPr/>
      </dsp:nvSpPr>
      <dsp:spPr>
        <a:xfrm>
          <a:off x="3882036" y="1912979"/>
          <a:ext cx="1603995" cy="51327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Volcanic eruptions</a:t>
          </a:r>
        </a:p>
      </dsp:txBody>
      <dsp:txXfrm>
        <a:off x="3882036" y="1912979"/>
        <a:ext cx="1603995" cy="5132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34CE28-1B9C-4D62-B526-001B3487829E}">
      <dsp:nvSpPr>
        <dsp:cNvPr id="0" name=""/>
        <dsp:cNvSpPr/>
      </dsp:nvSpPr>
      <dsp:spPr>
        <a:xfrm>
          <a:off x="2743200" y="1180216"/>
          <a:ext cx="1940834" cy="336838"/>
        </a:xfrm>
        <a:custGeom>
          <a:avLst/>
          <a:gdLst/>
          <a:ahLst/>
          <a:cxnLst/>
          <a:rect l="0" t="0" r="0" b="0"/>
          <a:pathLst>
            <a:path>
              <a:moveTo>
                <a:pt x="0" y="0"/>
              </a:moveTo>
              <a:lnTo>
                <a:pt x="0" y="168419"/>
              </a:lnTo>
              <a:lnTo>
                <a:pt x="1940834" y="168419"/>
              </a:lnTo>
              <a:lnTo>
                <a:pt x="1940834"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5A6C2F8-64D7-4CDD-80FB-38FBF1F72068}">
      <dsp:nvSpPr>
        <dsp:cNvPr id="0" name=""/>
        <dsp:cNvSpPr/>
      </dsp:nvSpPr>
      <dsp:spPr>
        <a:xfrm>
          <a:off x="2697480" y="1180216"/>
          <a:ext cx="91440" cy="336838"/>
        </a:xfrm>
        <a:custGeom>
          <a:avLst/>
          <a:gdLst/>
          <a:ahLst/>
          <a:cxnLst/>
          <a:rect l="0" t="0" r="0" b="0"/>
          <a:pathLst>
            <a:path>
              <a:moveTo>
                <a:pt x="45720" y="0"/>
              </a:moveTo>
              <a:lnTo>
                <a:pt x="45720" y="168419"/>
              </a:lnTo>
              <a:lnTo>
                <a:pt x="77623" y="168419"/>
              </a:lnTo>
              <a:lnTo>
                <a:pt x="77623"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4F1D7A-1A1C-401E-BD40-0E6B1167D492}">
      <dsp:nvSpPr>
        <dsp:cNvPr id="0" name=""/>
        <dsp:cNvSpPr/>
      </dsp:nvSpPr>
      <dsp:spPr>
        <a:xfrm>
          <a:off x="802365" y="1180216"/>
          <a:ext cx="1940834" cy="336838"/>
        </a:xfrm>
        <a:custGeom>
          <a:avLst/>
          <a:gdLst/>
          <a:ahLst/>
          <a:cxnLst/>
          <a:rect l="0" t="0" r="0" b="0"/>
          <a:pathLst>
            <a:path>
              <a:moveTo>
                <a:pt x="1940834" y="0"/>
              </a:moveTo>
              <a:lnTo>
                <a:pt x="1940834" y="168419"/>
              </a:lnTo>
              <a:lnTo>
                <a:pt x="0" y="168419"/>
              </a:lnTo>
              <a:lnTo>
                <a:pt x="0" y="3368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8EC9D4-45E5-443A-8765-63521EF70FC9}">
      <dsp:nvSpPr>
        <dsp:cNvPr id="0" name=""/>
        <dsp:cNvSpPr/>
      </dsp:nvSpPr>
      <dsp:spPr>
        <a:xfrm>
          <a:off x="1941202" y="370984"/>
          <a:ext cx="1603995" cy="809231"/>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3655" tIns="33655" rIns="33655" bIns="33655" numCol="1" spcCol="1270" anchor="ctr" anchorCtr="0">
          <a:noAutofit/>
        </a:bodyPr>
        <a:lstStyle/>
        <a:p>
          <a:pPr lvl="0" algn="ctr" defTabSz="2355850">
            <a:lnSpc>
              <a:spcPct val="90000"/>
            </a:lnSpc>
            <a:spcBef>
              <a:spcPct val="0"/>
            </a:spcBef>
            <a:spcAft>
              <a:spcPct val="35000"/>
            </a:spcAft>
          </a:pPr>
          <a:endParaRPr lang="en-IN" sz="5300" kern="1200"/>
        </a:p>
      </dsp:txBody>
      <dsp:txXfrm>
        <a:off x="1941202" y="370984"/>
        <a:ext cx="1603995" cy="809231"/>
      </dsp:txXfrm>
    </dsp:sp>
    <dsp:sp modelId="{659FB41A-784B-4EE6-BEF5-737C53902B52}">
      <dsp:nvSpPr>
        <dsp:cNvPr id="0" name=""/>
        <dsp:cNvSpPr/>
      </dsp:nvSpPr>
      <dsp:spPr>
        <a:xfrm>
          <a:off x="368"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IN" sz="1400" kern="1200"/>
            <a:t>Agriculture and forestry</a:t>
          </a:r>
        </a:p>
      </dsp:txBody>
      <dsp:txXfrm>
        <a:off x="368" y="1517054"/>
        <a:ext cx="1603995" cy="801997"/>
      </dsp:txXfrm>
    </dsp:sp>
    <dsp:sp modelId="{910FF123-91C1-4FCF-8C10-8F1ACCE9FC96}">
      <dsp:nvSpPr>
        <dsp:cNvPr id="0" name=""/>
        <dsp:cNvSpPr/>
      </dsp:nvSpPr>
      <dsp:spPr>
        <a:xfrm>
          <a:off x="1973105"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Fertilizers and Pesticides</a:t>
          </a:r>
        </a:p>
      </dsp:txBody>
      <dsp:txXfrm>
        <a:off x="1973105" y="1517054"/>
        <a:ext cx="1603995" cy="801997"/>
      </dsp:txXfrm>
    </dsp:sp>
    <dsp:sp modelId="{832251B6-3349-41CB-B899-FE16220142BB}">
      <dsp:nvSpPr>
        <dsp:cNvPr id="0" name=""/>
        <dsp:cNvSpPr/>
      </dsp:nvSpPr>
      <dsp:spPr>
        <a:xfrm>
          <a:off x="3882036" y="1517054"/>
          <a:ext cx="1603995" cy="8019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IN" sz="1600" kern="1200"/>
            <a:t>Industrial process</a:t>
          </a:r>
        </a:p>
      </dsp:txBody>
      <dsp:txXfrm>
        <a:off x="3882036" y="1517054"/>
        <a:ext cx="1603995" cy="801997"/>
      </dsp:txXfrm>
    </dsp:sp>
    <dsp:sp modelId="{54D089EA-53F9-4D99-A493-9ACCC39DAF83}">
      <dsp:nvSpPr>
        <dsp:cNvPr id="0" name=""/>
        <dsp:cNvSpPr/>
      </dsp:nvSpPr>
      <dsp:spPr>
        <a:xfrm>
          <a:off x="1936262" y="370976"/>
          <a:ext cx="1603995" cy="81900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Anthropogenic sources of heavy metals</a:t>
          </a:r>
          <a:endParaRPr lang="en-IN" sz="1600" kern="1200"/>
        </a:p>
      </dsp:txBody>
      <dsp:txXfrm>
        <a:off x="1936262" y="370976"/>
        <a:ext cx="1603995" cy="81900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9</TotalTime>
  <Pages>16</Pages>
  <Words>23771</Words>
  <Characters>135499</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07</cp:revision>
  <dcterms:created xsi:type="dcterms:W3CDTF">2022-05-21T10:26:00Z</dcterms:created>
  <dcterms:modified xsi:type="dcterms:W3CDTF">2022-08-17T08:33:00Z</dcterms:modified>
</cp:coreProperties>
</file>